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77777777" w:rsidR="0029204D" w:rsidRPr="002E2C37" w:rsidRDefault="00000000">
      <w:pPr>
        <w:ind w:firstLine="0"/>
        <w:jc w:val="center"/>
        <w:rPr>
          <w:color w:val="000000"/>
          <w:sz w:val="40"/>
          <w:szCs w:val="40"/>
        </w:rPr>
      </w:pPr>
      <w:r w:rsidRPr="002E2C37">
        <w:rPr>
          <w:b/>
          <w:color w:val="000000"/>
          <w:sz w:val="40"/>
          <w:szCs w:val="40"/>
        </w:rPr>
        <w:t xml:space="preserve">XÂY DỰNG ỨNG DỤNG NHẬN DẠNG CÔN TRÙNG CHO CÁC THIẾT BỊ DI </w:t>
      </w:r>
      <w:r w:rsidRPr="002E2C37">
        <w:rPr>
          <w:b/>
          <w:sz w:val="40"/>
          <w:szCs w:val="40"/>
        </w:rPr>
        <w:t>ĐỘ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777777"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Pr="002E2C37">
        <w:rPr>
          <w:b/>
          <w:color w:val="000000"/>
          <w:sz w:val="28"/>
          <w:szCs w:val="28"/>
          <w:lang w:val="en-US"/>
        </w:rPr>
        <w:t>4</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77777777" w:rsidR="0029204D" w:rsidRPr="002E2C37" w:rsidRDefault="00000000">
      <w:pPr>
        <w:ind w:firstLine="0"/>
        <w:jc w:val="center"/>
        <w:rPr>
          <w:color w:val="000000"/>
          <w:sz w:val="40"/>
          <w:szCs w:val="40"/>
        </w:rPr>
      </w:pPr>
      <w:r w:rsidRPr="002E2C37">
        <w:rPr>
          <w:b/>
          <w:color w:val="000000"/>
          <w:sz w:val="40"/>
          <w:szCs w:val="40"/>
        </w:rPr>
        <w:t>XÂY DỰNG ỨNG DỤNG NHẬN DẠNG CÔN TRÙNG CHO CÁC THIẾT BỊ DI ĐỘ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10AE8FB2" w14:textId="27B14AFC" w:rsidR="0029204D" w:rsidRPr="002E2C37" w:rsidRDefault="00000000">
      <w:pPr>
        <w:spacing w:before="480"/>
        <w:ind w:firstLine="0"/>
        <w:jc w:val="center"/>
        <w:rPr>
          <w:b/>
          <w:color w:val="000000"/>
          <w:sz w:val="28"/>
          <w:szCs w:val="28"/>
          <w:lang w:val="en-US"/>
        </w:r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77777777" w:rsidR="0029204D" w:rsidRPr="002E2C37" w:rsidRDefault="00000000">
      <w:pPr>
        <w:rPr>
          <w:b/>
          <w:color w:val="000000"/>
          <w:sz w:val="28"/>
          <w:szCs w:val="28"/>
          <w:lang w:val="en-US"/>
        </w:rPr>
      </w:pPr>
      <w:r w:rsidRPr="002E2C37">
        <w:rPr>
          <w:b/>
          <w:color w:val="000000"/>
          <w:sz w:val="28"/>
          <w:szCs w:val="28"/>
          <w:lang w:val="en-US"/>
        </w:rPr>
        <w:br w:type="page"/>
      </w:r>
    </w:p>
    <w:p w14:paraId="79080BD8" w14:textId="77777777" w:rsidR="0029204D" w:rsidRPr="002E2C37" w:rsidRDefault="0029204D">
      <w:pPr>
        <w:spacing w:before="480"/>
        <w:ind w:firstLine="0"/>
        <w:jc w:val="center"/>
        <w:rPr>
          <w:b/>
          <w:color w:val="000000"/>
          <w:sz w:val="28"/>
          <w:szCs w:val="28"/>
          <w:lang w:val="en-US"/>
        </w:rPr>
        <w:sectPr w:rsidR="0029204D" w:rsidRPr="002E2C37">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p>
    <w:p w14:paraId="44BB520F" w14:textId="77777777" w:rsidR="0029204D" w:rsidRPr="002E2C37" w:rsidRDefault="00000000">
      <w:pPr>
        <w:ind w:firstLine="0"/>
        <w:jc w:val="center"/>
        <w:rPr>
          <w:b/>
          <w:lang w:val="en-US"/>
        </w:rPr>
      </w:pPr>
      <w:r w:rsidRPr="002E2C37">
        <w:rPr>
          <w:b/>
          <w:lang w:val="vi-VN"/>
        </w:rPr>
        <w:lastRenderedPageBreak/>
        <w:t xml:space="preserve">NHẬN XÉT CỦA GIẢNG VIÊN HƯỚNG </w:t>
      </w:r>
      <w:r w:rsidRPr="002E2C37">
        <w:rPr>
          <w:b/>
          <w:lang w:val="en-US"/>
        </w:rPr>
        <w:t>DẪN</w:t>
      </w:r>
    </w:p>
    <w:p w14:paraId="6147D533" w14:textId="77777777"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7777777" w:rsidR="0029204D" w:rsidRPr="002E2C37" w:rsidRDefault="00000000">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t xml:space="preserve">     </w:t>
      </w:r>
      <w:r w:rsidRPr="002E2C37">
        <w:rPr>
          <w:b/>
          <w:lang w:val="vi-VN"/>
        </w:rPr>
        <w:t>Giảng viên hướng dẫn</w:t>
      </w:r>
    </w:p>
    <w:p w14:paraId="10196509" w14:textId="77777777" w:rsidR="0029204D" w:rsidRPr="002E2C37" w:rsidRDefault="00000000">
      <w:pPr>
        <w:ind w:firstLine="0"/>
        <w:jc w:val="center"/>
        <w:rPr>
          <w:i/>
          <w:lang w:val="vi-VN"/>
        </w:rPr>
      </w:pPr>
      <w:r w:rsidRPr="002E2C37">
        <w:rPr>
          <w:i/>
          <w:lang w:val="vi-VN"/>
        </w:rPr>
        <w:t xml:space="preserve">                                                            (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025AB2EF" w14:textId="77777777" w:rsidR="0029204D" w:rsidRPr="002E2C37" w:rsidRDefault="0029204D">
      <w:pPr>
        <w:ind w:firstLine="0"/>
        <w:jc w:val="center"/>
        <w:rPr>
          <w:b/>
          <w:lang w:val="vi-VN"/>
        </w:rPr>
      </w:pPr>
    </w:p>
    <w:p w14:paraId="6C8F3245" w14:textId="77777777" w:rsidR="0029204D" w:rsidRPr="002E2C37" w:rsidRDefault="0029204D">
      <w:pPr>
        <w:ind w:firstLine="0"/>
        <w:jc w:val="center"/>
        <w:rPr>
          <w:b/>
          <w:lang w:val="vi-VN"/>
        </w:rPr>
      </w:pPr>
    </w:p>
    <w:p w14:paraId="4C886ACB" w14:textId="77777777"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48DB5E26" w14:textId="77777777" w:rsidR="0029204D" w:rsidRPr="002E2C37" w:rsidRDefault="00000000">
      <w:pPr>
        <w:pStyle w:val="ListParagraph"/>
        <w:numPr>
          <w:ilvl w:val="0"/>
          <w:numId w:val="1"/>
        </w:numPr>
        <w:jc w:val="left"/>
        <w:rPr>
          <w:lang w:val="vi-VN"/>
        </w:rPr>
      </w:pPr>
      <w:r w:rsidRPr="002E2C37">
        <w:rPr>
          <w:lang w:val="vi-VN"/>
        </w:rPr>
        <w:t>Kết quả đạt được so với yêu cầu;</w:t>
      </w:r>
    </w:p>
    <w:p w14:paraId="7AF06694" w14:textId="77777777" w:rsidR="0029204D" w:rsidRPr="002E2C37" w:rsidRDefault="0029204D">
      <w:pPr>
        <w:pStyle w:val="ListParagraph"/>
        <w:numPr>
          <w:ilvl w:val="0"/>
          <w:numId w:val="1"/>
        </w:numPr>
        <w:jc w:val="left"/>
        <w:rPr>
          <w:color w:val="000000"/>
          <w:u w:val="single"/>
          <w:lang w:val="vi-VN"/>
        </w:rPr>
        <w:sectPr w:rsidR="0029204D" w:rsidRPr="002E2C37">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5F587BA4"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 tháng …. Năm</w:t>
      </w:r>
      <w:r w:rsidRPr="002E2C37">
        <w:rPr>
          <w:lang w:val="en-US"/>
        </w:rPr>
        <w:t xml:space="preserve"> 2024</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FC2B30">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2E279E3C" w:rsidR="0029204D" w:rsidRPr="002E2C37" w:rsidRDefault="00000000">
      <w:pPr>
        <w:ind w:firstLine="0"/>
        <w:jc w:val="right"/>
        <w:rPr>
          <w:i/>
        </w:rPr>
      </w:pPr>
      <w:r w:rsidRPr="002E2C37">
        <w:rPr>
          <w:i/>
        </w:rPr>
        <w:t>Tp Long Xuyên ngày 0 tháng 04 năm 202</w:t>
      </w:r>
      <w:r w:rsidR="0028311B" w:rsidRPr="002E2C37">
        <w:rPr>
          <w:i/>
          <w:lang w:val="en-US"/>
        </w:rPr>
        <w:t>5</w:t>
      </w:r>
      <w:r w:rsidRPr="002E2C37">
        <w:rPr>
          <w:i/>
        </w:rPr>
        <w:t xml:space="preserve">   </w:t>
      </w:r>
    </w:p>
    <w:p w14:paraId="39F32E82" w14:textId="77777777" w:rsidR="0029204D" w:rsidRPr="002E2C37" w:rsidRDefault="00000000">
      <w:pPr>
        <w:ind w:left="5040" w:firstLine="0"/>
        <w:rPr>
          <w:bCs/>
        </w:rPr>
      </w:pPr>
      <w:r w:rsidRPr="002E2C37">
        <w:rPr>
          <w:b/>
        </w:rPr>
        <w:t xml:space="preserve">  </w:t>
      </w:r>
      <w:r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4C72B9A6" w:rsidR="0029204D" w:rsidRPr="002E2C37" w:rsidRDefault="00000000">
      <w:pPr>
        <w:ind w:firstLine="0"/>
        <w:rPr>
          <w:b/>
          <w:bCs/>
          <w:lang w:val="en-US"/>
        </w:rPr>
      </w:pPr>
      <w:r w:rsidRPr="002E2C37">
        <w:rPr>
          <w:b/>
        </w:rPr>
        <w:t xml:space="preserve">       </w:t>
      </w:r>
      <w:r w:rsidRPr="002E2C37">
        <w:rPr>
          <w:b/>
        </w:rPr>
        <w:tab/>
      </w:r>
      <w:r w:rsidRPr="002E2C37">
        <w:rPr>
          <w:b/>
        </w:rPr>
        <w:tab/>
      </w:r>
      <w:r w:rsidRPr="002E2C37">
        <w:rPr>
          <w:b/>
        </w:rPr>
        <w:tab/>
      </w:r>
      <w:r w:rsidRPr="002E2C37">
        <w:rPr>
          <w:b/>
        </w:rPr>
        <w:tab/>
      </w:r>
      <w:r w:rsidRPr="002E2C37">
        <w:rPr>
          <w:b/>
        </w:rPr>
        <w:tab/>
      </w:r>
      <w:r w:rsidRPr="002E2C37">
        <w:rPr>
          <w:b/>
        </w:rPr>
        <w:tab/>
        <w:t xml:space="preserve">        </w:t>
      </w:r>
      <w:r w:rsidRPr="002E2C37">
        <w:rPr>
          <w:b/>
        </w:rPr>
        <w:tab/>
      </w:r>
      <w:r w:rsidRPr="002E2C37">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FC2B30">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11E1CC45" w14:textId="77777777" w:rsidR="0028311B" w:rsidRPr="002E2C37" w:rsidRDefault="0028311B" w:rsidP="0028311B">
      <w:pPr>
        <w:jc w:val="left"/>
      </w:pPr>
    </w:p>
    <w:p w14:paraId="2A363DB3" w14:textId="77777777" w:rsidR="0028311B" w:rsidRPr="002E2C37" w:rsidRDefault="0028311B" w:rsidP="0028311B">
      <w:pPr>
        <w:jc w:val="left"/>
      </w:pPr>
    </w:p>
    <w:p w14:paraId="694F9D34" w14:textId="77777777" w:rsidR="0029204D" w:rsidRPr="002E2C37" w:rsidRDefault="00000000">
      <w:pPr>
        <w:spacing w:before="0" w:after="160" w:line="259" w:lineRule="auto"/>
        <w:ind w:firstLine="0"/>
        <w:jc w:val="left"/>
      </w:pPr>
      <w:r w:rsidRPr="002E2C37">
        <w:br w:type="page"/>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FC2B30">
      <w:pPr>
        <w:pStyle w:val="Style1"/>
      </w:pPr>
    </w:p>
    <w:bookmarkStart w:id="0" w:name="_Toc6511" w:displacedByCustomXml="next"/>
    <w:sdt>
      <w:sdtPr>
        <w:id w:val="-466273534"/>
        <w:docPartObj>
          <w:docPartGallery w:val="Table of Contents"/>
          <w:docPartUnique/>
        </w:docPartObj>
      </w:sdtPr>
      <w:sdtEndPr>
        <w:rPr>
          <w:rFonts w:ascii="Times New Roman" w:eastAsia="Times New Roman" w:hAnsi="Times New Roman" w:cs="Times New Roman"/>
          <w:b/>
          <w:bCs/>
          <w:noProof/>
          <w:color w:val="auto"/>
          <w:sz w:val="26"/>
          <w:szCs w:val="26"/>
          <w:lang w:val="en-GB"/>
        </w:rPr>
      </w:sdtEndPr>
      <w:sdtContent>
        <w:p w14:paraId="63FEC149" w14:textId="66FC24C4" w:rsidR="00C37AC8" w:rsidRDefault="00C37AC8">
          <w:pPr>
            <w:pStyle w:val="TOCHeading"/>
          </w:pPr>
          <w:r>
            <w:t>Contents</w:t>
          </w:r>
        </w:p>
        <w:p w14:paraId="283E314C" w14:textId="24F3BA15" w:rsidR="000E5641" w:rsidRDefault="000E5641">
          <w:pPr>
            <w:pStyle w:val="TOC1"/>
            <w:rPr>
              <w:rFonts w:asciiTheme="minorHAnsi" w:eastAsiaTheme="minorEastAsia" w:hAnsiTheme="minorHAnsi" w:cstheme="minorBidi"/>
              <w:b w:val="0"/>
              <w:bCs w:val="0"/>
              <w:iCs w:val="0"/>
              <w:noProof/>
              <w:kern w:val="2"/>
              <w:sz w:val="24"/>
              <w:lang w:val="en-US"/>
              <w14:ligatures w14:val="standardContextual"/>
            </w:rPr>
          </w:pPr>
          <w:r>
            <w:fldChar w:fldCharType="begin"/>
          </w:r>
          <w:r>
            <w:instrText xml:space="preserve"> TOC \o "1-3" \h \z \u </w:instrText>
          </w:r>
          <w:r>
            <w:fldChar w:fldCharType="separate"/>
          </w:r>
          <w:hyperlink w:anchor="_Toc195486043" w:history="1">
            <w:r w:rsidRPr="00CA2782">
              <w:rPr>
                <w:rStyle w:val="Hyperlink"/>
                <w:noProof/>
              </w:rPr>
              <w:t>CHƯƠNG 1</w:t>
            </w:r>
            <w:r>
              <w:rPr>
                <w:noProof/>
                <w:webHidden/>
              </w:rPr>
              <w:tab/>
            </w:r>
            <w:r>
              <w:rPr>
                <w:noProof/>
                <w:webHidden/>
              </w:rPr>
              <w:fldChar w:fldCharType="begin"/>
            </w:r>
            <w:r>
              <w:rPr>
                <w:noProof/>
                <w:webHidden/>
              </w:rPr>
              <w:instrText xml:space="preserve"> PAGEREF _Toc195486043 \h </w:instrText>
            </w:r>
            <w:r>
              <w:rPr>
                <w:noProof/>
                <w:webHidden/>
              </w:rPr>
            </w:r>
            <w:r>
              <w:rPr>
                <w:noProof/>
                <w:webHidden/>
              </w:rPr>
              <w:fldChar w:fldCharType="separate"/>
            </w:r>
            <w:r>
              <w:rPr>
                <w:noProof/>
                <w:webHidden/>
              </w:rPr>
              <w:t>12</w:t>
            </w:r>
            <w:r>
              <w:rPr>
                <w:noProof/>
                <w:webHidden/>
              </w:rPr>
              <w:fldChar w:fldCharType="end"/>
            </w:r>
          </w:hyperlink>
        </w:p>
        <w:p w14:paraId="74F5F83D" w14:textId="63B03245" w:rsidR="000E5641" w:rsidRDefault="000E5641">
          <w:pPr>
            <w:pStyle w:val="TOC1"/>
            <w:rPr>
              <w:rFonts w:asciiTheme="minorHAnsi" w:eastAsiaTheme="minorEastAsia" w:hAnsiTheme="minorHAnsi" w:cstheme="minorBidi"/>
              <w:b w:val="0"/>
              <w:bCs w:val="0"/>
              <w:iCs w:val="0"/>
              <w:noProof/>
              <w:kern w:val="2"/>
              <w:sz w:val="24"/>
              <w:lang w:val="en-US"/>
              <w14:ligatures w14:val="standardContextual"/>
            </w:rPr>
          </w:pPr>
          <w:hyperlink w:anchor="_Toc195486044" w:history="1">
            <w:r w:rsidRPr="00CA2782">
              <w:rPr>
                <w:rStyle w:val="Hyperlink"/>
                <w:noProof/>
              </w:rPr>
              <w:t>TỔNG QUAN</w:t>
            </w:r>
            <w:r>
              <w:rPr>
                <w:noProof/>
                <w:webHidden/>
              </w:rPr>
              <w:tab/>
            </w:r>
            <w:r>
              <w:rPr>
                <w:noProof/>
                <w:webHidden/>
              </w:rPr>
              <w:fldChar w:fldCharType="begin"/>
            </w:r>
            <w:r>
              <w:rPr>
                <w:noProof/>
                <w:webHidden/>
              </w:rPr>
              <w:instrText xml:space="preserve"> PAGEREF _Toc195486044 \h </w:instrText>
            </w:r>
            <w:r>
              <w:rPr>
                <w:noProof/>
                <w:webHidden/>
              </w:rPr>
            </w:r>
            <w:r>
              <w:rPr>
                <w:noProof/>
                <w:webHidden/>
              </w:rPr>
              <w:fldChar w:fldCharType="separate"/>
            </w:r>
            <w:r>
              <w:rPr>
                <w:noProof/>
                <w:webHidden/>
              </w:rPr>
              <w:t>12</w:t>
            </w:r>
            <w:r>
              <w:rPr>
                <w:noProof/>
                <w:webHidden/>
              </w:rPr>
              <w:fldChar w:fldCharType="end"/>
            </w:r>
          </w:hyperlink>
        </w:p>
        <w:p w14:paraId="1B412EE1" w14:textId="7D049EFE" w:rsidR="000E5641" w:rsidRDefault="000E5641">
          <w:pPr>
            <w:pStyle w:val="TOC2"/>
            <w:tabs>
              <w:tab w:val="left" w:pos="1701"/>
            </w:tabs>
            <w:rPr>
              <w:rFonts w:asciiTheme="minorHAnsi" w:eastAsiaTheme="minorEastAsia" w:hAnsiTheme="minorHAnsi" w:cstheme="minorBidi"/>
              <w:b w:val="0"/>
              <w:bCs w:val="0"/>
              <w:noProof/>
              <w:kern w:val="2"/>
              <w:szCs w:val="24"/>
              <w:lang w:val="en-US"/>
              <w14:ligatures w14:val="standardContextual"/>
            </w:rPr>
          </w:pPr>
          <w:hyperlink w:anchor="_Toc195486045" w:history="1">
            <w:r w:rsidRPr="00CA2782">
              <w:rPr>
                <w:rStyle w:val="Hyperlink"/>
                <w:noProof/>
              </w:rPr>
              <w:t>1.1.</w:t>
            </w:r>
            <w:r>
              <w:rPr>
                <w:rFonts w:asciiTheme="minorHAnsi" w:eastAsiaTheme="minorEastAsia" w:hAnsiTheme="minorHAnsi" w:cstheme="minorBidi"/>
                <w:b w:val="0"/>
                <w:bCs w:val="0"/>
                <w:noProof/>
                <w:kern w:val="2"/>
                <w:szCs w:val="24"/>
                <w:lang w:val="en-US"/>
                <w14:ligatures w14:val="standardContextual"/>
              </w:rPr>
              <w:tab/>
            </w:r>
            <w:r w:rsidRPr="00CA2782">
              <w:rPr>
                <w:rStyle w:val="Hyperlink"/>
                <w:noProof/>
              </w:rPr>
              <w:t>GIỚI THIỆU VỀ CƠ QUAN THỰC TẬP</w:t>
            </w:r>
            <w:r>
              <w:rPr>
                <w:noProof/>
                <w:webHidden/>
              </w:rPr>
              <w:tab/>
            </w:r>
            <w:r>
              <w:rPr>
                <w:noProof/>
                <w:webHidden/>
              </w:rPr>
              <w:fldChar w:fldCharType="begin"/>
            </w:r>
            <w:r>
              <w:rPr>
                <w:noProof/>
                <w:webHidden/>
              </w:rPr>
              <w:instrText xml:space="preserve"> PAGEREF _Toc195486045 \h </w:instrText>
            </w:r>
            <w:r>
              <w:rPr>
                <w:noProof/>
                <w:webHidden/>
              </w:rPr>
            </w:r>
            <w:r>
              <w:rPr>
                <w:noProof/>
                <w:webHidden/>
              </w:rPr>
              <w:fldChar w:fldCharType="separate"/>
            </w:r>
            <w:r>
              <w:rPr>
                <w:noProof/>
                <w:webHidden/>
              </w:rPr>
              <w:t>12</w:t>
            </w:r>
            <w:r>
              <w:rPr>
                <w:noProof/>
                <w:webHidden/>
              </w:rPr>
              <w:fldChar w:fldCharType="end"/>
            </w:r>
          </w:hyperlink>
        </w:p>
        <w:p w14:paraId="2EB024D0" w14:textId="49FBD0A3"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46" w:history="1">
            <w:r w:rsidRPr="00CA2782">
              <w:rPr>
                <w:rStyle w:val="Hyperlink"/>
                <w:noProof/>
              </w:rPr>
              <w:t>1.</w:t>
            </w:r>
            <w:r w:rsidRPr="00CA2782">
              <w:rPr>
                <w:rStyle w:val="Hyperlink"/>
                <w:noProof/>
                <w:lang w:val="en-US"/>
              </w:rPr>
              <w:t>2</w:t>
            </w:r>
            <w:r w:rsidRPr="00CA2782">
              <w:rPr>
                <w:rStyle w:val="Hyperlink"/>
                <w:noProof/>
              </w:rPr>
              <w:t>. TÍNH CẤP THIẾT CỦA ĐỀ TÀI</w:t>
            </w:r>
            <w:r>
              <w:rPr>
                <w:noProof/>
                <w:webHidden/>
              </w:rPr>
              <w:tab/>
            </w:r>
            <w:r>
              <w:rPr>
                <w:noProof/>
                <w:webHidden/>
              </w:rPr>
              <w:fldChar w:fldCharType="begin"/>
            </w:r>
            <w:r>
              <w:rPr>
                <w:noProof/>
                <w:webHidden/>
              </w:rPr>
              <w:instrText xml:space="preserve"> PAGEREF _Toc195486046 \h </w:instrText>
            </w:r>
            <w:r>
              <w:rPr>
                <w:noProof/>
                <w:webHidden/>
              </w:rPr>
            </w:r>
            <w:r>
              <w:rPr>
                <w:noProof/>
                <w:webHidden/>
              </w:rPr>
              <w:fldChar w:fldCharType="separate"/>
            </w:r>
            <w:r>
              <w:rPr>
                <w:noProof/>
                <w:webHidden/>
              </w:rPr>
              <w:t>12</w:t>
            </w:r>
            <w:r>
              <w:rPr>
                <w:noProof/>
                <w:webHidden/>
              </w:rPr>
              <w:fldChar w:fldCharType="end"/>
            </w:r>
          </w:hyperlink>
        </w:p>
        <w:p w14:paraId="36810672" w14:textId="32F80506"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47" w:history="1">
            <w:r w:rsidRPr="00CA2782">
              <w:rPr>
                <w:rStyle w:val="Hyperlink"/>
                <w:noProof/>
                <w:lang w:val="en-US"/>
              </w:rPr>
              <w:t>1.2.1 Nhu Cầu Cấp Bách</w:t>
            </w:r>
            <w:r>
              <w:rPr>
                <w:noProof/>
                <w:webHidden/>
              </w:rPr>
              <w:tab/>
            </w:r>
            <w:r>
              <w:rPr>
                <w:noProof/>
                <w:webHidden/>
              </w:rPr>
              <w:fldChar w:fldCharType="begin"/>
            </w:r>
            <w:r>
              <w:rPr>
                <w:noProof/>
                <w:webHidden/>
              </w:rPr>
              <w:instrText xml:space="preserve"> PAGEREF _Toc195486047 \h </w:instrText>
            </w:r>
            <w:r>
              <w:rPr>
                <w:noProof/>
                <w:webHidden/>
              </w:rPr>
            </w:r>
            <w:r>
              <w:rPr>
                <w:noProof/>
                <w:webHidden/>
              </w:rPr>
              <w:fldChar w:fldCharType="separate"/>
            </w:r>
            <w:r>
              <w:rPr>
                <w:noProof/>
                <w:webHidden/>
              </w:rPr>
              <w:t>12</w:t>
            </w:r>
            <w:r>
              <w:rPr>
                <w:noProof/>
                <w:webHidden/>
              </w:rPr>
              <w:fldChar w:fldCharType="end"/>
            </w:r>
          </w:hyperlink>
        </w:p>
        <w:p w14:paraId="0EE116D0" w14:textId="5BFA6698"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48" w:history="1">
            <w:r w:rsidRPr="00CA2782">
              <w:rPr>
                <w:rStyle w:val="Hyperlink"/>
                <w:bCs/>
                <w:noProof/>
                <w:lang w:val="en-US"/>
              </w:rPr>
              <w:t>1.2.2</w:t>
            </w:r>
            <w:r w:rsidRPr="00CA2782">
              <w:rPr>
                <w:rStyle w:val="Hyperlink"/>
                <w:bCs/>
                <w:noProof/>
                <w:highlight w:val="white"/>
                <w:lang w:val="en-US"/>
              </w:rPr>
              <w:t xml:space="preserve"> Tiềm Năng Ứng Dụng</w:t>
            </w:r>
            <w:r>
              <w:rPr>
                <w:noProof/>
                <w:webHidden/>
              </w:rPr>
              <w:tab/>
            </w:r>
            <w:r>
              <w:rPr>
                <w:noProof/>
                <w:webHidden/>
              </w:rPr>
              <w:fldChar w:fldCharType="begin"/>
            </w:r>
            <w:r>
              <w:rPr>
                <w:noProof/>
                <w:webHidden/>
              </w:rPr>
              <w:instrText xml:space="preserve"> PAGEREF _Toc195486048 \h </w:instrText>
            </w:r>
            <w:r>
              <w:rPr>
                <w:noProof/>
                <w:webHidden/>
              </w:rPr>
            </w:r>
            <w:r>
              <w:rPr>
                <w:noProof/>
                <w:webHidden/>
              </w:rPr>
              <w:fldChar w:fldCharType="separate"/>
            </w:r>
            <w:r>
              <w:rPr>
                <w:noProof/>
                <w:webHidden/>
              </w:rPr>
              <w:t>12</w:t>
            </w:r>
            <w:r>
              <w:rPr>
                <w:noProof/>
                <w:webHidden/>
              </w:rPr>
              <w:fldChar w:fldCharType="end"/>
            </w:r>
          </w:hyperlink>
        </w:p>
        <w:p w14:paraId="6C34E368" w14:textId="5345081D"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49" w:history="1">
            <w:r w:rsidRPr="00CA2782">
              <w:rPr>
                <w:rStyle w:val="Hyperlink"/>
                <w:noProof/>
                <w:lang w:val="en-US"/>
              </w:rPr>
              <w:t>1.2.3. MỤC TIÊU NGHIÊN CỨU</w:t>
            </w:r>
            <w:r>
              <w:rPr>
                <w:noProof/>
                <w:webHidden/>
              </w:rPr>
              <w:tab/>
            </w:r>
            <w:r>
              <w:rPr>
                <w:noProof/>
                <w:webHidden/>
              </w:rPr>
              <w:fldChar w:fldCharType="begin"/>
            </w:r>
            <w:r>
              <w:rPr>
                <w:noProof/>
                <w:webHidden/>
              </w:rPr>
              <w:instrText xml:space="preserve"> PAGEREF _Toc195486049 \h </w:instrText>
            </w:r>
            <w:r>
              <w:rPr>
                <w:noProof/>
                <w:webHidden/>
              </w:rPr>
            </w:r>
            <w:r>
              <w:rPr>
                <w:noProof/>
                <w:webHidden/>
              </w:rPr>
              <w:fldChar w:fldCharType="separate"/>
            </w:r>
            <w:r>
              <w:rPr>
                <w:noProof/>
                <w:webHidden/>
              </w:rPr>
              <w:t>13</w:t>
            </w:r>
            <w:r>
              <w:rPr>
                <w:noProof/>
                <w:webHidden/>
              </w:rPr>
              <w:fldChar w:fldCharType="end"/>
            </w:r>
          </w:hyperlink>
        </w:p>
        <w:p w14:paraId="4404EF50" w14:textId="07F41442"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50" w:history="1">
            <w:r w:rsidRPr="00CA2782">
              <w:rPr>
                <w:rStyle w:val="Hyperlink"/>
                <w:noProof/>
                <w:lang w:val="en-US"/>
              </w:rPr>
              <w:t>1.2.4 PHẠM VI NGHIÊN CỨU</w:t>
            </w:r>
            <w:r>
              <w:rPr>
                <w:noProof/>
                <w:webHidden/>
              </w:rPr>
              <w:tab/>
            </w:r>
            <w:r>
              <w:rPr>
                <w:noProof/>
                <w:webHidden/>
              </w:rPr>
              <w:fldChar w:fldCharType="begin"/>
            </w:r>
            <w:r>
              <w:rPr>
                <w:noProof/>
                <w:webHidden/>
              </w:rPr>
              <w:instrText xml:space="preserve"> PAGEREF _Toc195486050 \h </w:instrText>
            </w:r>
            <w:r>
              <w:rPr>
                <w:noProof/>
                <w:webHidden/>
              </w:rPr>
            </w:r>
            <w:r>
              <w:rPr>
                <w:noProof/>
                <w:webHidden/>
              </w:rPr>
              <w:fldChar w:fldCharType="separate"/>
            </w:r>
            <w:r>
              <w:rPr>
                <w:noProof/>
                <w:webHidden/>
              </w:rPr>
              <w:t>13</w:t>
            </w:r>
            <w:r>
              <w:rPr>
                <w:noProof/>
                <w:webHidden/>
              </w:rPr>
              <w:fldChar w:fldCharType="end"/>
            </w:r>
          </w:hyperlink>
        </w:p>
        <w:p w14:paraId="0C5DA483" w14:textId="3DE553E8"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51" w:history="1">
            <w:r w:rsidRPr="00CA2782">
              <w:rPr>
                <w:rStyle w:val="Hyperlink"/>
                <w:noProof/>
                <w:lang w:val="en-US"/>
              </w:rPr>
              <w:t>1.2.5 PHƯƠNG PHÁP NGHIÊN CỨU</w:t>
            </w:r>
            <w:r>
              <w:rPr>
                <w:noProof/>
                <w:webHidden/>
              </w:rPr>
              <w:tab/>
            </w:r>
            <w:r>
              <w:rPr>
                <w:noProof/>
                <w:webHidden/>
              </w:rPr>
              <w:fldChar w:fldCharType="begin"/>
            </w:r>
            <w:r>
              <w:rPr>
                <w:noProof/>
                <w:webHidden/>
              </w:rPr>
              <w:instrText xml:space="preserve"> PAGEREF _Toc195486051 \h </w:instrText>
            </w:r>
            <w:r>
              <w:rPr>
                <w:noProof/>
                <w:webHidden/>
              </w:rPr>
            </w:r>
            <w:r>
              <w:rPr>
                <w:noProof/>
                <w:webHidden/>
              </w:rPr>
              <w:fldChar w:fldCharType="separate"/>
            </w:r>
            <w:r>
              <w:rPr>
                <w:noProof/>
                <w:webHidden/>
              </w:rPr>
              <w:t>14</w:t>
            </w:r>
            <w:r>
              <w:rPr>
                <w:noProof/>
                <w:webHidden/>
              </w:rPr>
              <w:fldChar w:fldCharType="end"/>
            </w:r>
          </w:hyperlink>
        </w:p>
        <w:p w14:paraId="7F7CDDE6" w14:textId="45A440EC"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52" w:history="1">
            <w:r w:rsidRPr="00CA2782">
              <w:rPr>
                <w:rStyle w:val="Hyperlink"/>
                <w:noProof/>
              </w:rPr>
              <w:t>1.</w:t>
            </w:r>
            <w:r w:rsidRPr="00CA2782">
              <w:rPr>
                <w:rStyle w:val="Hyperlink"/>
                <w:noProof/>
                <w:lang w:val="en-US"/>
              </w:rPr>
              <w:t>3</w:t>
            </w:r>
            <w:r w:rsidRPr="00CA2782">
              <w:rPr>
                <w:rStyle w:val="Hyperlink"/>
                <w:noProof/>
              </w:rPr>
              <w:t>. LÝ DO CHỌN ĐỀ TÀI</w:t>
            </w:r>
            <w:r>
              <w:rPr>
                <w:noProof/>
                <w:webHidden/>
              </w:rPr>
              <w:tab/>
            </w:r>
            <w:r>
              <w:rPr>
                <w:noProof/>
                <w:webHidden/>
              </w:rPr>
              <w:fldChar w:fldCharType="begin"/>
            </w:r>
            <w:r>
              <w:rPr>
                <w:noProof/>
                <w:webHidden/>
              </w:rPr>
              <w:instrText xml:space="preserve"> PAGEREF _Toc195486052 \h </w:instrText>
            </w:r>
            <w:r>
              <w:rPr>
                <w:noProof/>
                <w:webHidden/>
              </w:rPr>
            </w:r>
            <w:r>
              <w:rPr>
                <w:noProof/>
                <w:webHidden/>
              </w:rPr>
              <w:fldChar w:fldCharType="separate"/>
            </w:r>
            <w:r>
              <w:rPr>
                <w:noProof/>
                <w:webHidden/>
              </w:rPr>
              <w:t>14</w:t>
            </w:r>
            <w:r>
              <w:rPr>
                <w:noProof/>
                <w:webHidden/>
              </w:rPr>
              <w:fldChar w:fldCharType="end"/>
            </w:r>
          </w:hyperlink>
        </w:p>
        <w:p w14:paraId="7459B61D" w14:textId="529F6BD6"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53" w:history="1">
            <w:r w:rsidRPr="00CA2782">
              <w:rPr>
                <w:rStyle w:val="Hyperlink"/>
                <w:noProof/>
              </w:rPr>
              <w:t>1.</w:t>
            </w:r>
            <w:r w:rsidRPr="00CA2782">
              <w:rPr>
                <w:rStyle w:val="Hyperlink"/>
                <w:noProof/>
                <w:lang w:val="en-US"/>
              </w:rPr>
              <w:t>4</w:t>
            </w:r>
            <w:r w:rsidRPr="00CA2782">
              <w:rPr>
                <w:rStyle w:val="Hyperlink"/>
                <w:noProof/>
              </w:rPr>
              <w:t>. MỤC TIÊU NGHIÊN CỨU</w:t>
            </w:r>
            <w:r>
              <w:rPr>
                <w:noProof/>
                <w:webHidden/>
              </w:rPr>
              <w:tab/>
            </w:r>
            <w:r>
              <w:rPr>
                <w:noProof/>
                <w:webHidden/>
              </w:rPr>
              <w:fldChar w:fldCharType="begin"/>
            </w:r>
            <w:r>
              <w:rPr>
                <w:noProof/>
                <w:webHidden/>
              </w:rPr>
              <w:instrText xml:space="preserve"> PAGEREF _Toc195486053 \h </w:instrText>
            </w:r>
            <w:r>
              <w:rPr>
                <w:noProof/>
                <w:webHidden/>
              </w:rPr>
            </w:r>
            <w:r>
              <w:rPr>
                <w:noProof/>
                <w:webHidden/>
              </w:rPr>
              <w:fldChar w:fldCharType="separate"/>
            </w:r>
            <w:r>
              <w:rPr>
                <w:noProof/>
                <w:webHidden/>
              </w:rPr>
              <w:t>15</w:t>
            </w:r>
            <w:r>
              <w:rPr>
                <w:noProof/>
                <w:webHidden/>
              </w:rPr>
              <w:fldChar w:fldCharType="end"/>
            </w:r>
          </w:hyperlink>
        </w:p>
        <w:p w14:paraId="30AC7697" w14:textId="0833938E"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54" w:history="1">
            <w:r w:rsidRPr="00CA2782">
              <w:rPr>
                <w:rStyle w:val="Hyperlink"/>
                <w:noProof/>
              </w:rPr>
              <w:t>1.5. PHẠM VI ĐỀ TÀI</w:t>
            </w:r>
            <w:r>
              <w:rPr>
                <w:noProof/>
                <w:webHidden/>
              </w:rPr>
              <w:tab/>
            </w:r>
            <w:r>
              <w:rPr>
                <w:noProof/>
                <w:webHidden/>
              </w:rPr>
              <w:fldChar w:fldCharType="begin"/>
            </w:r>
            <w:r>
              <w:rPr>
                <w:noProof/>
                <w:webHidden/>
              </w:rPr>
              <w:instrText xml:space="preserve"> PAGEREF _Toc195486054 \h </w:instrText>
            </w:r>
            <w:r>
              <w:rPr>
                <w:noProof/>
                <w:webHidden/>
              </w:rPr>
            </w:r>
            <w:r>
              <w:rPr>
                <w:noProof/>
                <w:webHidden/>
              </w:rPr>
              <w:fldChar w:fldCharType="separate"/>
            </w:r>
            <w:r>
              <w:rPr>
                <w:noProof/>
                <w:webHidden/>
              </w:rPr>
              <w:t>15</w:t>
            </w:r>
            <w:r>
              <w:rPr>
                <w:noProof/>
                <w:webHidden/>
              </w:rPr>
              <w:fldChar w:fldCharType="end"/>
            </w:r>
          </w:hyperlink>
        </w:p>
        <w:p w14:paraId="634E42AA" w14:textId="0B860FD4" w:rsidR="000E5641" w:rsidRDefault="000E5641">
          <w:pPr>
            <w:pStyle w:val="TOC1"/>
            <w:rPr>
              <w:rFonts w:asciiTheme="minorHAnsi" w:eastAsiaTheme="minorEastAsia" w:hAnsiTheme="minorHAnsi" w:cstheme="minorBidi"/>
              <w:b w:val="0"/>
              <w:bCs w:val="0"/>
              <w:iCs w:val="0"/>
              <w:noProof/>
              <w:kern w:val="2"/>
              <w:sz w:val="24"/>
              <w:lang w:val="en-US"/>
              <w14:ligatures w14:val="standardContextual"/>
            </w:rPr>
          </w:pPr>
          <w:hyperlink w:anchor="_Toc195486055" w:history="1">
            <w:r w:rsidRPr="00CA2782">
              <w:rPr>
                <w:rStyle w:val="Hyperlink"/>
                <w:noProof/>
              </w:rPr>
              <w:t>CHƯƠNG 2</w:t>
            </w:r>
            <w:r>
              <w:rPr>
                <w:noProof/>
                <w:webHidden/>
              </w:rPr>
              <w:tab/>
            </w:r>
            <w:r>
              <w:rPr>
                <w:noProof/>
                <w:webHidden/>
              </w:rPr>
              <w:fldChar w:fldCharType="begin"/>
            </w:r>
            <w:r>
              <w:rPr>
                <w:noProof/>
                <w:webHidden/>
              </w:rPr>
              <w:instrText xml:space="preserve"> PAGEREF _Toc195486055 \h </w:instrText>
            </w:r>
            <w:r>
              <w:rPr>
                <w:noProof/>
                <w:webHidden/>
              </w:rPr>
            </w:r>
            <w:r>
              <w:rPr>
                <w:noProof/>
                <w:webHidden/>
              </w:rPr>
              <w:fldChar w:fldCharType="separate"/>
            </w:r>
            <w:r>
              <w:rPr>
                <w:noProof/>
                <w:webHidden/>
              </w:rPr>
              <w:t>16</w:t>
            </w:r>
            <w:r>
              <w:rPr>
                <w:noProof/>
                <w:webHidden/>
              </w:rPr>
              <w:fldChar w:fldCharType="end"/>
            </w:r>
          </w:hyperlink>
        </w:p>
        <w:p w14:paraId="4C605C5B" w14:textId="5A97A9B4" w:rsidR="000E5641" w:rsidRDefault="000E5641">
          <w:pPr>
            <w:pStyle w:val="TOC1"/>
            <w:rPr>
              <w:rFonts w:asciiTheme="minorHAnsi" w:eastAsiaTheme="minorEastAsia" w:hAnsiTheme="minorHAnsi" w:cstheme="minorBidi"/>
              <w:b w:val="0"/>
              <w:bCs w:val="0"/>
              <w:iCs w:val="0"/>
              <w:noProof/>
              <w:kern w:val="2"/>
              <w:sz w:val="24"/>
              <w:lang w:val="en-US"/>
              <w14:ligatures w14:val="standardContextual"/>
            </w:rPr>
          </w:pPr>
          <w:hyperlink w:anchor="_Toc195486056" w:history="1">
            <w:r w:rsidRPr="00CA2782">
              <w:rPr>
                <w:rStyle w:val="Hyperlink"/>
                <w:noProof/>
              </w:rPr>
              <w:t>CƠ SỞ LÝ THUYẾT</w:t>
            </w:r>
            <w:r>
              <w:rPr>
                <w:noProof/>
                <w:webHidden/>
              </w:rPr>
              <w:tab/>
            </w:r>
            <w:r>
              <w:rPr>
                <w:noProof/>
                <w:webHidden/>
              </w:rPr>
              <w:fldChar w:fldCharType="begin"/>
            </w:r>
            <w:r>
              <w:rPr>
                <w:noProof/>
                <w:webHidden/>
              </w:rPr>
              <w:instrText xml:space="preserve"> PAGEREF _Toc195486056 \h </w:instrText>
            </w:r>
            <w:r>
              <w:rPr>
                <w:noProof/>
                <w:webHidden/>
              </w:rPr>
            </w:r>
            <w:r>
              <w:rPr>
                <w:noProof/>
                <w:webHidden/>
              </w:rPr>
              <w:fldChar w:fldCharType="separate"/>
            </w:r>
            <w:r>
              <w:rPr>
                <w:noProof/>
                <w:webHidden/>
              </w:rPr>
              <w:t>16</w:t>
            </w:r>
            <w:r>
              <w:rPr>
                <w:noProof/>
                <w:webHidden/>
              </w:rPr>
              <w:fldChar w:fldCharType="end"/>
            </w:r>
          </w:hyperlink>
        </w:p>
        <w:p w14:paraId="27C3FEC7" w14:textId="09CCA9B2"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57" w:history="1">
            <w:r w:rsidRPr="00CA2782">
              <w:rPr>
                <w:rStyle w:val="Hyperlink"/>
                <w:noProof/>
              </w:rPr>
              <w:t>2.1. PHÁT HIỆN ĐỐI TƯỢNG</w:t>
            </w:r>
            <w:r>
              <w:rPr>
                <w:noProof/>
                <w:webHidden/>
              </w:rPr>
              <w:tab/>
            </w:r>
            <w:r>
              <w:rPr>
                <w:noProof/>
                <w:webHidden/>
              </w:rPr>
              <w:fldChar w:fldCharType="begin"/>
            </w:r>
            <w:r>
              <w:rPr>
                <w:noProof/>
                <w:webHidden/>
              </w:rPr>
              <w:instrText xml:space="preserve"> PAGEREF _Toc195486057 \h </w:instrText>
            </w:r>
            <w:r>
              <w:rPr>
                <w:noProof/>
                <w:webHidden/>
              </w:rPr>
            </w:r>
            <w:r>
              <w:rPr>
                <w:noProof/>
                <w:webHidden/>
              </w:rPr>
              <w:fldChar w:fldCharType="separate"/>
            </w:r>
            <w:r>
              <w:rPr>
                <w:noProof/>
                <w:webHidden/>
              </w:rPr>
              <w:t>16</w:t>
            </w:r>
            <w:r>
              <w:rPr>
                <w:noProof/>
                <w:webHidden/>
              </w:rPr>
              <w:fldChar w:fldCharType="end"/>
            </w:r>
          </w:hyperlink>
        </w:p>
        <w:p w14:paraId="2511EB77" w14:textId="14064287"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58" w:history="1">
            <w:r w:rsidRPr="00CA2782">
              <w:rPr>
                <w:rStyle w:val="Hyperlink"/>
                <w:noProof/>
              </w:rPr>
              <w:t>2.2. GIỚI THIỆU VỀ YOLO (YOU ONLY LOOK ONCE)</w:t>
            </w:r>
            <w:r>
              <w:rPr>
                <w:noProof/>
                <w:webHidden/>
              </w:rPr>
              <w:tab/>
            </w:r>
            <w:r>
              <w:rPr>
                <w:noProof/>
                <w:webHidden/>
              </w:rPr>
              <w:fldChar w:fldCharType="begin"/>
            </w:r>
            <w:r>
              <w:rPr>
                <w:noProof/>
                <w:webHidden/>
              </w:rPr>
              <w:instrText xml:space="preserve"> PAGEREF _Toc195486058 \h </w:instrText>
            </w:r>
            <w:r>
              <w:rPr>
                <w:noProof/>
                <w:webHidden/>
              </w:rPr>
            </w:r>
            <w:r>
              <w:rPr>
                <w:noProof/>
                <w:webHidden/>
              </w:rPr>
              <w:fldChar w:fldCharType="separate"/>
            </w:r>
            <w:r>
              <w:rPr>
                <w:noProof/>
                <w:webHidden/>
              </w:rPr>
              <w:t>17</w:t>
            </w:r>
            <w:r>
              <w:rPr>
                <w:noProof/>
                <w:webHidden/>
              </w:rPr>
              <w:fldChar w:fldCharType="end"/>
            </w:r>
          </w:hyperlink>
        </w:p>
        <w:p w14:paraId="3B82FF89" w14:textId="09775B21"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59" w:history="1">
            <w:r w:rsidRPr="00CA2782">
              <w:rPr>
                <w:rStyle w:val="Hyperlink"/>
                <w:noProof/>
              </w:rPr>
              <w:t>2.2.1 Mạng YOLO là gì?</w:t>
            </w:r>
            <w:r>
              <w:rPr>
                <w:noProof/>
                <w:webHidden/>
              </w:rPr>
              <w:tab/>
            </w:r>
            <w:r>
              <w:rPr>
                <w:noProof/>
                <w:webHidden/>
              </w:rPr>
              <w:fldChar w:fldCharType="begin"/>
            </w:r>
            <w:r>
              <w:rPr>
                <w:noProof/>
                <w:webHidden/>
              </w:rPr>
              <w:instrText xml:space="preserve"> PAGEREF _Toc195486059 \h </w:instrText>
            </w:r>
            <w:r>
              <w:rPr>
                <w:noProof/>
                <w:webHidden/>
              </w:rPr>
            </w:r>
            <w:r>
              <w:rPr>
                <w:noProof/>
                <w:webHidden/>
              </w:rPr>
              <w:fldChar w:fldCharType="separate"/>
            </w:r>
            <w:r>
              <w:rPr>
                <w:noProof/>
                <w:webHidden/>
              </w:rPr>
              <w:t>17</w:t>
            </w:r>
            <w:r>
              <w:rPr>
                <w:noProof/>
                <w:webHidden/>
              </w:rPr>
              <w:fldChar w:fldCharType="end"/>
            </w:r>
          </w:hyperlink>
        </w:p>
        <w:p w14:paraId="2B91F34D" w14:textId="3EA5D82D"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0" w:history="1">
            <w:r w:rsidRPr="00CA2782">
              <w:rPr>
                <w:rStyle w:val="Hyperlink"/>
                <w:noProof/>
              </w:rPr>
              <w:t>2.2.2 Kiến trúc của YOLO</w:t>
            </w:r>
            <w:r>
              <w:rPr>
                <w:noProof/>
                <w:webHidden/>
              </w:rPr>
              <w:tab/>
            </w:r>
            <w:r>
              <w:rPr>
                <w:noProof/>
                <w:webHidden/>
              </w:rPr>
              <w:fldChar w:fldCharType="begin"/>
            </w:r>
            <w:r>
              <w:rPr>
                <w:noProof/>
                <w:webHidden/>
              </w:rPr>
              <w:instrText xml:space="preserve"> PAGEREF _Toc195486060 \h </w:instrText>
            </w:r>
            <w:r>
              <w:rPr>
                <w:noProof/>
                <w:webHidden/>
              </w:rPr>
            </w:r>
            <w:r>
              <w:rPr>
                <w:noProof/>
                <w:webHidden/>
              </w:rPr>
              <w:fldChar w:fldCharType="separate"/>
            </w:r>
            <w:r>
              <w:rPr>
                <w:noProof/>
                <w:webHidden/>
              </w:rPr>
              <w:t>17</w:t>
            </w:r>
            <w:r>
              <w:rPr>
                <w:noProof/>
                <w:webHidden/>
              </w:rPr>
              <w:fldChar w:fldCharType="end"/>
            </w:r>
          </w:hyperlink>
        </w:p>
        <w:p w14:paraId="192FA438" w14:textId="35A249CA"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1" w:history="1">
            <w:r w:rsidRPr="00CA2782">
              <w:rPr>
                <w:rStyle w:val="Hyperlink"/>
                <w:noProof/>
              </w:rPr>
              <w:t>2.2.3</w:t>
            </w:r>
            <w:r w:rsidRPr="00CA2782">
              <w:rPr>
                <w:rStyle w:val="Hyperlink"/>
                <w:noProof/>
                <w:lang w:val="en-US"/>
              </w:rPr>
              <w:t xml:space="preserve"> Sự phát triển của c</w:t>
            </w:r>
            <w:r w:rsidRPr="00CA2782">
              <w:rPr>
                <w:rStyle w:val="Hyperlink"/>
                <w:noProof/>
              </w:rPr>
              <w:t xml:space="preserve">ác phiên bản </w:t>
            </w:r>
            <w:r w:rsidRPr="00CA2782">
              <w:rPr>
                <w:rStyle w:val="Hyperlink"/>
                <w:noProof/>
                <w:lang w:val="en-US"/>
              </w:rPr>
              <w:t xml:space="preserve">từ khi ra mắt cũng như mới nhất và dễ tiếp cận nhất </w:t>
            </w:r>
            <w:r w:rsidRPr="00CA2782">
              <w:rPr>
                <w:rStyle w:val="Hyperlink"/>
                <w:noProof/>
              </w:rPr>
              <w:t>của YOLO</w:t>
            </w:r>
            <w:r>
              <w:rPr>
                <w:noProof/>
                <w:webHidden/>
              </w:rPr>
              <w:tab/>
            </w:r>
            <w:r>
              <w:rPr>
                <w:noProof/>
                <w:webHidden/>
              </w:rPr>
              <w:fldChar w:fldCharType="begin"/>
            </w:r>
            <w:r>
              <w:rPr>
                <w:noProof/>
                <w:webHidden/>
              </w:rPr>
              <w:instrText xml:space="preserve"> PAGEREF _Toc195486061 \h </w:instrText>
            </w:r>
            <w:r>
              <w:rPr>
                <w:noProof/>
                <w:webHidden/>
              </w:rPr>
            </w:r>
            <w:r>
              <w:rPr>
                <w:noProof/>
                <w:webHidden/>
              </w:rPr>
              <w:fldChar w:fldCharType="separate"/>
            </w:r>
            <w:r>
              <w:rPr>
                <w:noProof/>
                <w:webHidden/>
              </w:rPr>
              <w:t>18</w:t>
            </w:r>
            <w:r>
              <w:rPr>
                <w:noProof/>
                <w:webHidden/>
              </w:rPr>
              <w:fldChar w:fldCharType="end"/>
            </w:r>
          </w:hyperlink>
        </w:p>
        <w:p w14:paraId="53BBCA9D" w14:textId="447AD9AA"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62" w:history="1">
            <w:r w:rsidRPr="00CA2782">
              <w:rPr>
                <w:rStyle w:val="Hyperlink"/>
                <w:noProof/>
              </w:rPr>
              <w:t>2.3 SƠ LƯỢC VỀ ANDROID</w:t>
            </w:r>
            <w:r>
              <w:rPr>
                <w:noProof/>
                <w:webHidden/>
              </w:rPr>
              <w:tab/>
            </w:r>
            <w:r>
              <w:rPr>
                <w:noProof/>
                <w:webHidden/>
              </w:rPr>
              <w:fldChar w:fldCharType="begin"/>
            </w:r>
            <w:r>
              <w:rPr>
                <w:noProof/>
                <w:webHidden/>
              </w:rPr>
              <w:instrText xml:space="preserve"> PAGEREF _Toc195486062 \h </w:instrText>
            </w:r>
            <w:r>
              <w:rPr>
                <w:noProof/>
                <w:webHidden/>
              </w:rPr>
            </w:r>
            <w:r>
              <w:rPr>
                <w:noProof/>
                <w:webHidden/>
              </w:rPr>
              <w:fldChar w:fldCharType="separate"/>
            </w:r>
            <w:r>
              <w:rPr>
                <w:noProof/>
                <w:webHidden/>
              </w:rPr>
              <w:t>25</w:t>
            </w:r>
            <w:r>
              <w:rPr>
                <w:noProof/>
                <w:webHidden/>
              </w:rPr>
              <w:fldChar w:fldCharType="end"/>
            </w:r>
          </w:hyperlink>
        </w:p>
        <w:p w14:paraId="6658D3CE" w14:textId="22A30034"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3" w:history="1">
            <w:r w:rsidRPr="00CA2782">
              <w:rPr>
                <w:rStyle w:val="Hyperlink"/>
                <w:noProof/>
              </w:rPr>
              <w:t>2.3.1 Giới thiệu</w:t>
            </w:r>
            <w:r>
              <w:rPr>
                <w:noProof/>
                <w:webHidden/>
              </w:rPr>
              <w:tab/>
            </w:r>
            <w:r>
              <w:rPr>
                <w:noProof/>
                <w:webHidden/>
              </w:rPr>
              <w:fldChar w:fldCharType="begin"/>
            </w:r>
            <w:r>
              <w:rPr>
                <w:noProof/>
                <w:webHidden/>
              </w:rPr>
              <w:instrText xml:space="preserve"> PAGEREF _Toc195486063 \h </w:instrText>
            </w:r>
            <w:r>
              <w:rPr>
                <w:noProof/>
                <w:webHidden/>
              </w:rPr>
            </w:r>
            <w:r>
              <w:rPr>
                <w:noProof/>
                <w:webHidden/>
              </w:rPr>
              <w:fldChar w:fldCharType="separate"/>
            </w:r>
            <w:r>
              <w:rPr>
                <w:noProof/>
                <w:webHidden/>
              </w:rPr>
              <w:t>25</w:t>
            </w:r>
            <w:r>
              <w:rPr>
                <w:noProof/>
                <w:webHidden/>
              </w:rPr>
              <w:fldChar w:fldCharType="end"/>
            </w:r>
          </w:hyperlink>
        </w:p>
        <w:p w14:paraId="78C27FD1" w14:textId="4BCE9492"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4" w:history="1">
            <w:r w:rsidRPr="00CA2782">
              <w:rPr>
                <w:rStyle w:val="Hyperlink"/>
                <w:noProof/>
              </w:rPr>
              <w:t>2.3.2 Kiến trúc của ứng dụng Android</w:t>
            </w:r>
            <w:r>
              <w:rPr>
                <w:noProof/>
                <w:webHidden/>
              </w:rPr>
              <w:tab/>
            </w:r>
            <w:r>
              <w:rPr>
                <w:noProof/>
                <w:webHidden/>
              </w:rPr>
              <w:fldChar w:fldCharType="begin"/>
            </w:r>
            <w:r>
              <w:rPr>
                <w:noProof/>
                <w:webHidden/>
              </w:rPr>
              <w:instrText xml:space="preserve"> PAGEREF _Toc195486064 \h </w:instrText>
            </w:r>
            <w:r>
              <w:rPr>
                <w:noProof/>
                <w:webHidden/>
              </w:rPr>
            </w:r>
            <w:r>
              <w:rPr>
                <w:noProof/>
                <w:webHidden/>
              </w:rPr>
              <w:fldChar w:fldCharType="separate"/>
            </w:r>
            <w:r>
              <w:rPr>
                <w:noProof/>
                <w:webHidden/>
              </w:rPr>
              <w:t>25</w:t>
            </w:r>
            <w:r>
              <w:rPr>
                <w:noProof/>
                <w:webHidden/>
              </w:rPr>
              <w:fldChar w:fldCharType="end"/>
            </w:r>
          </w:hyperlink>
        </w:p>
        <w:p w14:paraId="58AE6A0A" w14:textId="58573CEF"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5" w:history="1">
            <w:r w:rsidRPr="00CA2782">
              <w:rPr>
                <w:rStyle w:val="Hyperlink"/>
                <w:noProof/>
              </w:rPr>
              <w:t>2.3.3 Môi trường phát triển của ứng dụng</w:t>
            </w:r>
            <w:r>
              <w:rPr>
                <w:noProof/>
                <w:webHidden/>
              </w:rPr>
              <w:tab/>
            </w:r>
            <w:r>
              <w:rPr>
                <w:noProof/>
                <w:webHidden/>
              </w:rPr>
              <w:fldChar w:fldCharType="begin"/>
            </w:r>
            <w:r>
              <w:rPr>
                <w:noProof/>
                <w:webHidden/>
              </w:rPr>
              <w:instrText xml:space="preserve"> PAGEREF _Toc195486065 \h </w:instrText>
            </w:r>
            <w:r>
              <w:rPr>
                <w:noProof/>
                <w:webHidden/>
              </w:rPr>
            </w:r>
            <w:r>
              <w:rPr>
                <w:noProof/>
                <w:webHidden/>
              </w:rPr>
              <w:fldChar w:fldCharType="separate"/>
            </w:r>
            <w:r>
              <w:rPr>
                <w:noProof/>
                <w:webHidden/>
              </w:rPr>
              <w:t>25</w:t>
            </w:r>
            <w:r>
              <w:rPr>
                <w:noProof/>
                <w:webHidden/>
              </w:rPr>
              <w:fldChar w:fldCharType="end"/>
            </w:r>
          </w:hyperlink>
        </w:p>
        <w:p w14:paraId="3626D7E0" w14:textId="5B2F7357"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6" w:history="1">
            <w:r w:rsidRPr="00CA2782">
              <w:rPr>
                <w:rStyle w:val="Hyperlink"/>
                <w:noProof/>
              </w:rPr>
              <w:t xml:space="preserve">2.3.4 Ngôn ngữ lập trình </w:t>
            </w:r>
            <w:r w:rsidRPr="00CA2782">
              <w:rPr>
                <w:rStyle w:val="Hyperlink"/>
                <w:bCs/>
                <w:noProof/>
              </w:rPr>
              <w:t>Kotlin</w:t>
            </w:r>
            <w:r>
              <w:rPr>
                <w:noProof/>
                <w:webHidden/>
              </w:rPr>
              <w:tab/>
            </w:r>
            <w:r>
              <w:rPr>
                <w:noProof/>
                <w:webHidden/>
              </w:rPr>
              <w:fldChar w:fldCharType="begin"/>
            </w:r>
            <w:r>
              <w:rPr>
                <w:noProof/>
                <w:webHidden/>
              </w:rPr>
              <w:instrText xml:space="preserve"> PAGEREF _Toc195486066 \h </w:instrText>
            </w:r>
            <w:r>
              <w:rPr>
                <w:noProof/>
                <w:webHidden/>
              </w:rPr>
            </w:r>
            <w:r>
              <w:rPr>
                <w:noProof/>
                <w:webHidden/>
              </w:rPr>
              <w:fldChar w:fldCharType="separate"/>
            </w:r>
            <w:r>
              <w:rPr>
                <w:noProof/>
                <w:webHidden/>
              </w:rPr>
              <w:t>25</w:t>
            </w:r>
            <w:r>
              <w:rPr>
                <w:noProof/>
                <w:webHidden/>
              </w:rPr>
              <w:fldChar w:fldCharType="end"/>
            </w:r>
          </w:hyperlink>
        </w:p>
        <w:p w14:paraId="0B3488D7" w14:textId="4518C241"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7" w:history="1">
            <w:r w:rsidRPr="00CA2782">
              <w:rPr>
                <w:rStyle w:val="Hyperlink"/>
                <w:noProof/>
              </w:rPr>
              <w:t xml:space="preserve">2.3.5 </w:t>
            </w:r>
            <w:r w:rsidRPr="00CA2782">
              <w:rPr>
                <w:rStyle w:val="Hyperlink"/>
                <w:bCs/>
                <w:noProof/>
              </w:rPr>
              <w:t>Giới thiệu Supabase</w:t>
            </w:r>
            <w:r>
              <w:rPr>
                <w:noProof/>
                <w:webHidden/>
              </w:rPr>
              <w:tab/>
            </w:r>
            <w:r>
              <w:rPr>
                <w:noProof/>
                <w:webHidden/>
              </w:rPr>
              <w:fldChar w:fldCharType="begin"/>
            </w:r>
            <w:r>
              <w:rPr>
                <w:noProof/>
                <w:webHidden/>
              </w:rPr>
              <w:instrText xml:space="preserve"> PAGEREF _Toc195486067 \h </w:instrText>
            </w:r>
            <w:r>
              <w:rPr>
                <w:noProof/>
                <w:webHidden/>
              </w:rPr>
            </w:r>
            <w:r>
              <w:rPr>
                <w:noProof/>
                <w:webHidden/>
              </w:rPr>
              <w:fldChar w:fldCharType="separate"/>
            </w:r>
            <w:r>
              <w:rPr>
                <w:noProof/>
                <w:webHidden/>
              </w:rPr>
              <w:t>26</w:t>
            </w:r>
            <w:r>
              <w:rPr>
                <w:noProof/>
                <w:webHidden/>
              </w:rPr>
              <w:fldChar w:fldCharType="end"/>
            </w:r>
          </w:hyperlink>
        </w:p>
        <w:p w14:paraId="7972591F" w14:textId="5826A747"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68" w:history="1">
            <w:r w:rsidRPr="00CA2782">
              <w:rPr>
                <w:rStyle w:val="Hyperlink"/>
                <w:noProof/>
              </w:rPr>
              <w:t xml:space="preserve">2.3.6 </w:t>
            </w:r>
            <w:r w:rsidRPr="00CA2782">
              <w:rPr>
                <w:rStyle w:val="Hyperlink"/>
                <w:bCs/>
                <w:noProof/>
              </w:rPr>
              <w:t>Cơ sở dữ  liệu PosgreSQL</w:t>
            </w:r>
            <w:r>
              <w:rPr>
                <w:noProof/>
                <w:webHidden/>
              </w:rPr>
              <w:tab/>
            </w:r>
            <w:r>
              <w:rPr>
                <w:noProof/>
                <w:webHidden/>
              </w:rPr>
              <w:fldChar w:fldCharType="begin"/>
            </w:r>
            <w:r>
              <w:rPr>
                <w:noProof/>
                <w:webHidden/>
              </w:rPr>
              <w:instrText xml:space="preserve"> PAGEREF _Toc195486068 \h </w:instrText>
            </w:r>
            <w:r>
              <w:rPr>
                <w:noProof/>
                <w:webHidden/>
              </w:rPr>
            </w:r>
            <w:r>
              <w:rPr>
                <w:noProof/>
                <w:webHidden/>
              </w:rPr>
              <w:fldChar w:fldCharType="separate"/>
            </w:r>
            <w:r>
              <w:rPr>
                <w:noProof/>
                <w:webHidden/>
              </w:rPr>
              <w:t>26</w:t>
            </w:r>
            <w:r>
              <w:rPr>
                <w:noProof/>
                <w:webHidden/>
              </w:rPr>
              <w:fldChar w:fldCharType="end"/>
            </w:r>
          </w:hyperlink>
        </w:p>
        <w:p w14:paraId="32D2033B" w14:textId="3B2F84AD"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69" w:history="1">
            <w:r w:rsidRPr="00CA2782">
              <w:rPr>
                <w:rStyle w:val="Hyperlink"/>
                <w:noProof/>
                <w:highlight w:val="white"/>
              </w:rPr>
              <w:t>2.4 TÌM HIỂU VỀ CÔN TRÙNG</w:t>
            </w:r>
            <w:r>
              <w:rPr>
                <w:noProof/>
                <w:webHidden/>
              </w:rPr>
              <w:tab/>
            </w:r>
            <w:r>
              <w:rPr>
                <w:noProof/>
                <w:webHidden/>
              </w:rPr>
              <w:fldChar w:fldCharType="begin"/>
            </w:r>
            <w:r>
              <w:rPr>
                <w:noProof/>
                <w:webHidden/>
              </w:rPr>
              <w:instrText xml:space="preserve"> PAGEREF _Toc195486069 \h </w:instrText>
            </w:r>
            <w:r>
              <w:rPr>
                <w:noProof/>
                <w:webHidden/>
              </w:rPr>
            </w:r>
            <w:r>
              <w:rPr>
                <w:noProof/>
                <w:webHidden/>
              </w:rPr>
              <w:fldChar w:fldCharType="separate"/>
            </w:r>
            <w:r>
              <w:rPr>
                <w:noProof/>
                <w:webHidden/>
              </w:rPr>
              <w:t>26</w:t>
            </w:r>
            <w:r>
              <w:rPr>
                <w:noProof/>
                <w:webHidden/>
              </w:rPr>
              <w:fldChar w:fldCharType="end"/>
            </w:r>
          </w:hyperlink>
        </w:p>
        <w:p w14:paraId="3DD2C9C6" w14:textId="378DECFC"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0" w:history="1">
            <w:r w:rsidRPr="00CA2782">
              <w:rPr>
                <w:rStyle w:val="Hyperlink"/>
                <w:noProof/>
                <w:highlight w:val="white"/>
              </w:rPr>
              <w:t>2.4.1 Giới thiệu về côn trùng</w:t>
            </w:r>
            <w:r>
              <w:rPr>
                <w:noProof/>
                <w:webHidden/>
              </w:rPr>
              <w:tab/>
            </w:r>
            <w:r>
              <w:rPr>
                <w:noProof/>
                <w:webHidden/>
              </w:rPr>
              <w:fldChar w:fldCharType="begin"/>
            </w:r>
            <w:r>
              <w:rPr>
                <w:noProof/>
                <w:webHidden/>
              </w:rPr>
              <w:instrText xml:space="preserve"> PAGEREF _Toc195486070 \h </w:instrText>
            </w:r>
            <w:r>
              <w:rPr>
                <w:noProof/>
                <w:webHidden/>
              </w:rPr>
            </w:r>
            <w:r>
              <w:rPr>
                <w:noProof/>
                <w:webHidden/>
              </w:rPr>
              <w:fldChar w:fldCharType="separate"/>
            </w:r>
            <w:r>
              <w:rPr>
                <w:noProof/>
                <w:webHidden/>
              </w:rPr>
              <w:t>26</w:t>
            </w:r>
            <w:r>
              <w:rPr>
                <w:noProof/>
                <w:webHidden/>
              </w:rPr>
              <w:fldChar w:fldCharType="end"/>
            </w:r>
          </w:hyperlink>
        </w:p>
        <w:p w14:paraId="5A937484" w14:textId="0C46012B"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1" w:history="1">
            <w:r w:rsidRPr="00CA2782">
              <w:rPr>
                <w:rStyle w:val="Hyperlink"/>
                <w:noProof/>
              </w:rPr>
              <w:t>2.4.2 Hình thái phát triển</w:t>
            </w:r>
            <w:r>
              <w:rPr>
                <w:noProof/>
                <w:webHidden/>
              </w:rPr>
              <w:tab/>
            </w:r>
            <w:r>
              <w:rPr>
                <w:noProof/>
                <w:webHidden/>
              </w:rPr>
              <w:fldChar w:fldCharType="begin"/>
            </w:r>
            <w:r>
              <w:rPr>
                <w:noProof/>
                <w:webHidden/>
              </w:rPr>
              <w:instrText xml:space="preserve"> PAGEREF _Toc195486071 \h </w:instrText>
            </w:r>
            <w:r>
              <w:rPr>
                <w:noProof/>
                <w:webHidden/>
              </w:rPr>
            </w:r>
            <w:r>
              <w:rPr>
                <w:noProof/>
                <w:webHidden/>
              </w:rPr>
              <w:fldChar w:fldCharType="separate"/>
            </w:r>
            <w:r>
              <w:rPr>
                <w:noProof/>
                <w:webHidden/>
              </w:rPr>
              <w:t>26</w:t>
            </w:r>
            <w:r>
              <w:rPr>
                <w:noProof/>
                <w:webHidden/>
              </w:rPr>
              <w:fldChar w:fldCharType="end"/>
            </w:r>
          </w:hyperlink>
        </w:p>
        <w:p w14:paraId="65E9BFA5" w14:textId="2201252A"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2" w:history="1">
            <w:r w:rsidRPr="00CA2782">
              <w:rPr>
                <w:rStyle w:val="Hyperlink"/>
                <w:noProof/>
                <w:highlight w:val="white"/>
              </w:rPr>
              <w:t>2.4.3 Vòng đời của côn trùng</w:t>
            </w:r>
            <w:r>
              <w:rPr>
                <w:noProof/>
                <w:webHidden/>
              </w:rPr>
              <w:tab/>
            </w:r>
            <w:r>
              <w:rPr>
                <w:noProof/>
                <w:webHidden/>
              </w:rPr>
              <w:fldChar w:fldCharType="begin"/>
            </w:r>
            <w:r>
              <w:rPr>
                <w:noProof/>
                <w:webHidden/>
              </w:rPr>
              <w:instrText xml:space="preserve"> PAGEREF _Toc195486072 \h </w:instrText>
            </w:r>
            <w:r>
              <w:rPr>
                <w:noProof/>
                <w:webHidden/>
              </w:rPr>
            </w:r>
            <w:r>
              <w:rPr>
                <w:noProof/>
                <w:webHidden/>
              </w:rPr>
              <w:fldChar w:fldCharType="separate"/>
            </w:r>
            <w:r>
              <w:rPr>
                <w:noProof/>
                <w:webHidden/>
              </w:rPr>
              <w:t>27</w:t>
            </w:r>
            <w:r>
              <w:rPr>
                <w:noProof/>
                <w:webHidden/>
              </w:rPr>
              <w:fldChar w:fldCharType="end"/>
            </w:r>
          </w:hyperlink>
        </w:p>
        <w:p w14:paraId="536A1906" w14:textId="0D22EABA"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3" w:history="1">
            <w:r w:rsidRPr="00CA2782">
              <w:rPr>
                <w:rStyle w:val="Hyperlink"/>
                <w:noProof/>
              </w:rPr>
              <w:t>2.4.4 Tập tính của côn trùng</w:t>
            </w:r>
            <w:r>
              <w:rPr>
                <w:noProof/>
                <w:webHidden/>
              </w:rPr>
              <w:tab/>
            </w:r>
            <w:r>
              <w:rPr>
                <w:noProof/>
                <w:webHidden/>
              </w:rPr>
              <w:fldChar w:fldCharType="begin"/>
            </w:r>
            <w:r>
              <w:rPr>
                <w:noProof/>
                <w:webHidden/>
              </w:rPr>
              <w:instrText xml:space="preserve"> PAGEREF _Toc195486073 \h </w:instrText>
            </w:r>
            <w:r>
              <w:rPr>
                <w:noProof/>
                <w:webHidden/>
              </w:rPr>
            </w:r>
            <w:r>
              <w:rPr>
                <w:noProof/>
                <w:webHidden/>
              </w:rPr>
              <w:fldChar w:fldCharType="separate"/>
            </w:r>
            <w:r>
              <w:rPr>
                <w:noProof/>
                <w:webHidden/>
              </w:rPr>
              <w:t>27</w:t>
            </w:r>
            <w:r>
              <w:rPr>
                <w:noProof/>
                <w:webHidden/>
              </w:rPr>
              <w:fldChar w:fldCharType="end"/>
            </w:r>
          </w:hyperlink>
        </w:p>
        <w:p w14:paraId="284ECD3A" w14:textId="67E5BE6B"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4" w:history="1">
            <w:r w:rsidRPr="00CA2782">
              <w:rPr>
                <w:rStyle w:val="Hyperlink"/>
                <w:noProof/>
              </w:rPr>
              <w:t>2.4.5 Giác quan của côn trùng</w:t>
            </w:r>
            <w:r>
              <w:rPr>
                <w:noProof/>
                <w:webHidden/>
              </w:rPr>
              <w:tab/>
            </w:r>
            <w:r>
              <w:rPr>
                <w:noProof/>
                <w:webHidden/>
              </w:rPr>
              <w:fldChar w:fldCharType="begin"/>
            </w:r>
            <w:r>
              <w:rPr>
                <w:noProof/>
                <w:webHidden/>
              </w:rPr>
              <w:instrText xml:space="preserve"> PAGEREF _Toc195486074 \h </w:instrText>
            </w:r>
            <w:r>
              <w:rPr>
                <w:noProof/>
                <w:webHidden/>
              </w:rPr>
            </w:r>
            <w:r>
              <w:rPr>
                <w:noProof/>
                <w:webHidden/>
              </w:rPr>
              <w:fldChar w:fldCharType="separate"/>
            </w:r>
            <w:r>
              <w:rPr>
                <w:noProof/>
                <w:webHidden/>
              </w:rPr>
              <w:t>27</w:t>
            </w:r>
            <w:r>
              <w:rPr>
                <w:noProof/>
                <w:webHidden/>
              </w:rPr>
              <w:fldChar w:fldCharType="end"/>
            </w:r>
          </w:hyperlink>
        </w:p>
        <w:p w14:paraId="7223FFEF" w14:textId="47CBD871"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5" w:history="1">
            <w:r w:rsidRPr="00CA2782">
              <w:rPr>
                <w:rStyle w:val="Hyperlink"/>
                <w:noProof/>
              </w:rPr>
              <w:t>2.4.6 Phân loại côn trùng</w:t>
            </w:r>
            <w:r>
              <w:rPr>
                <w:noProof/>
                <w:webHidden/>
              </w:rPr>
              <w:tab/>
            </w:r>
            <w:r>
              <w:rPr>
                <w:noProof/>
                <w:webHidden/>
              </w:rPr>
              <w:fldChar w:fldCharType="begin"/>
            </w:r>
            <w:r>
              <w:rPr>
                <w:noProof/>
                <w:webHidden/>
              </w:rPr>
              <w:instrText xml:space="preserve"> PAGEREF _Toc195486075 \h </w:instrText>
            </w:r>
            <w:r>
              <w:rPr>
                <w:noProof/>
                <w:webHidden/>
              </w:rPr>
            </w:r>
            <w:r>
              <w:rPr>
                <w:noProof/>
                <w:webHidden/>
              </w:rPr>
              <w:fldChar w:fldCharType="separate"/>
            </w:r>
            <w:r>
              <w:rPr>
                <w:noProof/>
                <w:webHidden/>
              </w:rPr>
              <w:t>27</w:t>
            </w:r>
            <w:r>
              <w:rPr>
                <w:noProof/>
                <w:webHidden/>
              </w:rPr>
              <w:fldChar w:fldCharType="end"/>
            </w:r>
          </w:hyperlink>
        </w:p>
        <w:p w14:paraId="6A1E7A2B" w14:textId="4AFD1FA2"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6" w:history="1">
            <w:r w:rsidRPr="00CA2782">
              <w:rPr>
                <w:rStyle w:val="Hyperlink"/>
                <w:noProof/>
              </w:rPr>
              <w:t>2.4.7 Côn trùng có lợi và côn trùng gây hại</w:t>
            </w:r>
            <w:r>
              <w:rPr>
                <w:noProof/>
                <w:webHidden/>
              </w:rPr>
              <w:tab/>
            </w:r>
            <w:r>
              <w:rPr>
                <w:noProof/>
                <w:webHidden/>
              </w:rPr>
              <w:fldChar w:fldCharType="begin"/>
            </w:r>
            <w:r>
              <w:rPr>
                <w:noProof/>
                <w:webHidden/>
              </w:rPr>
              <w:instrText xml:space="preserve"> PAGEREF _Toc195486076 \h </w:instrText>
            </w:r>
            <w:r>
              <w:rPr>
                <w:noProof/>
                <w:webHidden/>
              </w:rPr>
            </w:r>
            <w:r>
              <w:rPr>
                <w:noProof/>
                <w:webHidden/>
              </w:rPr>
              <w:fldChar w:fldCharType="separate"/>
            </w:r>
            <w:r>
              <w:rPr>
                <w:noProof/>
                <w:webHidden/>
              </w:rPr>
              <w:t>27</w:t>
            </w:r>
            <w:r>
              <w:rPr>
                <w:noProof/>
                <w:webHidden/>
              </w:rPr>
              <w:fldChar w:fldCharType="end"/>
            </w:r>
          </w:hyperlink>
        </w:p>
        <w:p w14:paraId="2E41B7B0" w14:textId="4A341D0E"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77" w:history="1">
            <w:r w:rsidRPr="00CA2782">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486077 \h </w:instrText>
            </w:r>
            <w:r>
              <w:rPr>
                <w:noProof/>
                <w:webHidden/>
              </w:rPr>
            </w:r>
            <w:r>
              <w:rPr>
                <w:noProof/>
                <w:webHidden/>
              </w:rPr>
              <w:fldChar w:fldCharType="separate"/>
            </w:r>
            <w:r>
              <w:rPr>
                <w:noProof/>
                <w:webHidden/>
              </w:rPr>
              <w:t>27</w:t>
            </w:r>
            <w:r>
              <w:rPr>
                <w:noProof/>
                <w:webHidden/>
              </w:rPr>
              <w:fldChar w:fldCharType="end"/>
            </w:r>
          </w:hyperlink>
        </w:p>
        <w:p w14:paraId="2A309C47" w14:textId="0857CF73"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8" w:history="1">
            <w:r w:rsidRPr="00CA2782">
              <w:rPr>
                <w:rStyle w:val="Hyperlink"/>
                <w:noProof/>
              </w:rPr>
              <w:t>2.5.1 Trong nước</w:t>
            </w:r>
            <w:r>
              <w:rPr>
                <w:noProof/>
                <w:webHidden/>
              </w:rPr>
              <w:tab/>
            </w:r>
            <w:r>
              <w:rPr>
                <w:noProof/>
                <w:webHidden/>
              </w:rPr>
              <w:fldChar w:fldCharType="begin"/>
            </w:r>
            <w:r>
              <w:rPr>
                <w:noProof/>
                <w:webHidden/>
              </w:rPr>
              <w:instrText xml:space="preserve"> PAGEREF _Toc195486078 \h </w:instrText>
            </w:r>
            <w:r>
              <w:rPr>
                <w:noProof/>
                <w:webHidden/>
              </w:rPr>
            </w:r>
            <w:r>
              <w:rPr>
                <w:noProof/>
                <w:webHidden/>
              </w:rPr>
              <w:fldChar w:fldCharType="separate"/>
            </w:r>
            <w:r>
              <w:rPr>
                <w:noProof/>
                <w:webHidden/>
              </w:rPr>
              <w:t>27</w:t>
            </w:r>
            <w:r>
              <w:rPr>
                <w:noProof/>
                <w:webHidden/>
              </w:rPr>
              <w:fldChar w:fldCharType="end"/>
            </w:r>
          </w:hyperlink>
        </w:p>
        <w:p w14:paraId="25E81242" w14:textId="71167846"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79" w:history="1">
            <w:r w:rsidRPr="00CA2782">
              <w:rPr>
                <w:rStyle w:val="Hyperlink"/>
                <w:noProof/>
              </w:rPr>
              <w:t>2.5.2 Ngoài nước</w:t>
            </w:r>
            <w:r>
              <w:rPr>
                <w:noProof/>
                <w:webHidden/>
              </w:rPr>
              <w:tab/>
            </w:r>
            <w:r>
              <w:rPr>
                <w:noProof/>
                <w:webHidden/>
              </w:rPr>
              <w:fldChar w:fldCharType="begin"/>
            </w:r>
            <w:r>
              <w:rPr>
                <w:noProof/>
                <w:webHidden/>
              </w:rPr>
              <w:instrText xml:space="preserve"> PAGEREF _Toc195486079 \h </w:instrText>
            </w:r>
            <w:r>
              <w:rPr>
                <w:noProof/>
                <w:webHidden/>
              </w:rPr>
            </w:r>
            <w:r>
              <w:rPr>
                <w:noProof/>
                <w:webHidden/>
              </w:rPr>
              <w:fldChar w:fldCharType="separate"/>
            </w:r>
            <w:r>
              <w:rPr>
                <w:noProof/>
                <w:webHidden/>
              </w:rPr>
              <w:t>28</w:t>
            </w:r>
            <w:r>
              <w:rPr>
                <w:noProof/>
                <w:webHidden/>
              </w:rPr>
              <w:fldChar w:fldCharType="end"/>
            </w:r>
          </w:hyperlink>
        </w:p>
        <w:p w14:paraId="531125DF" w14:textId="2A0AC4E3" w:rsidR="000E5641" w:rsidRDefault="000E5641">
          <w:pPr>
            <w:pStyle w:val="TOC1"/>
            <w:rPr>
              <w:rFonts w:asciiTheme="minorHAnsi" w:eastAsiaTheme="minorEastAsia" w:hAnsiTheme="minorHAnsi" w:cstheme="minorBidi"/>
              <w:b w:val="0"/>
              <w:bCs w:val="0"/>
              <w:iCs w:val="0"/>
              <w:noProof/>
              <w:kern w:val="2"/>
              <w:sz w:val="24"/>
              <w:lang w:val="en-US"/>
              <w14:ligatures w14:val="standardContextual"/>
            </w:rPr>
          </w:pPr>
          <w:hyperlink w:anchor="_Toc195486080" w:history="1">
            <w:r w:rsidRPr="00CA2782">
              <w:rPr>
                <w:rStyle w:val="Hyperlink"/>
                <w:noProof/>
              </w:rPr>
              <w:t>CHƯƠNG 3</w:t>
            </w:r>
            <w:r>
              <w:rPr>
                <w:noProof/>
                <w:webHidden/>
              </w:rPr>
              <w:tab/>
            </w:r>
            <w:r>
              <w:rPr>
                <w:noProof/>
                <w:webHidden/>
              </w:rPr>
              <w:fldChar w:fldCharType="begin"/>
            </w:r>
            <w:r>
              <w:rPr>
                <w:noProof/>
                <w:webHidden/>
              </w:rPr>
              <w:instrText xml:space="preserve"> PAGEREF _Toc195486080 \h </w:instrText>
            </w:r>
            <w:r>
              <w:rPr>
                <w:noProof/>
                <w:webHidden/>
              </w:rPr>
            </w:r>
            <w:r>
              <w:rPr>
                <w:noProof/>
                <w:webHidden/>
              </w:rPr>
              <w:fldChar w:fldCharType="separate"/>
            </w:r>
            <w:r>
              <w:rPr>
                <w:noProof/>
                <w:webHidden/>
              </w:rPr>
              <w:t>33</w:t>
            </w:r>
            <w:r>
              <w:rPr>
                <w:noProof/>
                <w:webHidden/>
              </w:rPr>
              <w:fldChar w:fldCharType="end"/>
            </w:r>
          </w:hyperlink>
        </w:p>
        <w:p w14:paraId="53E6C92E" w14:textId="10EDE636" w:rsidR="000E5641" w:rsidRDefault="000E5641">
          <w:pPr>
            <w:pStyle w:val="TOC1"/>
            <w:rPr>
              <w:rFonts w:asciiTheme="minorHAnsi" w:eastAsiaTheme="minorEastAsia" w:hAnsiTheme="minorHAnsi" w:cstheme="minorBidi"/>
              <w:b w:val="0"/>
              <w:bCs w:val="0"/>
              <w:iCs w:val="0"/>
              <w:noProof/>
              <w:kern w:val="2"/>
              <w:sz w:val="24"/>
              <w:lang w:val="en-US"/>
              <w14:ligatures w14:val="standardContextual"/>
            </w:rPr>
          </w:pPr>
          <w:hyperlink w:anchor="_Toc195486081" w:history="1">
            <w:r w:rsidRPr="00CA2782">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486081 \h </w:instrText>
            </w:r>
            <w:r>
              <w:rPr>
                <w:noProof/>
                <w:webHidden/>
              </w:rPr>
            </w:r>
            <w:r>
              <w:rPr>
                <w:noProof/>
                <w:webHidden/>
              </w:rPr>
              <w:fldChar w:fldCharType="separate"/>
            </w:r>
            <w:r>
              <w:rPr>
                <w:noProof/>
                <w:webHidden/>
              </w:rPr>
              <w:t>33</w:t>
            </w:r>
            <w:r>
              <w:rPr>
                <w:noProof/>
                <w:webHidden/>
              </w:rPr>
              <w:fldChar w:fldCharType="end"/>
            </w:r>
          </w:hyperlink>
        </w:p>
        <w:p w14:paraId="57C0DC80" w14:textId="1AC2D824"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82" w:history="1">
            <w:r w:rsidRPr="00CA2782">
              <w:rPr>
                <w:rStyle w:val="Hyperlink"/>
                <w:noProof/>
                <w:highlight w:val="white"/>
              </w:rPr>
              <w:t>3.1 TỔNG QUAN HỆ THỐNG</w:t>
            </w:r>
            <w:r>
              <w:rPr>
                <w:noProof/>
                <w:webHidden/>
              </w:rPr>
              <w:tab/>
            </w:r>
            <w:r>
              <w:rPr>
                <w:noProof/>
                <w:webHidden/>
              </w:rPr>
              <w:fldChar w:fldCharType="begin"/>
            </w:r>
            <w:r>
              <w:rPr>
                <w:noProof/>
                <w:webHidden/>
              </w:rPr>
              <w:instrText xml:space="preserve"> PAGEREF _Toc195486082 \h </w:instrText>
            </w:r>
            <w:r>
              <w:rPr>
                <w:noProof/>
                <w:webHidden/>
              </w:rPr>
            </w:r>
            <w:r>
              <w:rPr>
                <w:noProof/>
                <w:webHidden/>
              </w:rPr>
              <w:fldChar w:fldCharType="separate"/>
            </w:r>
            <w:r>
              <w:rPr>
                <w:noProof/>
                <w:webHidden/>
              </w:rPr>
              <w:t>33</w:t>
            </w:r>
            <w:r>
              <w:rPr>
                <w:noProof/>
                <w:webHidden/>
              </w:rPr>
              <w:fldChar w:fldCharType="end"/>
            </w:r>
          </w:hyperlink>
        </w:p>
        <w:p w14:paraId="1CD7FED5" w14:textId="19FBAA71"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83" w:history="1">
            <w:r w:rsidRPr="00CA2782">
              <w:rPr>
                <w:rStyle w:val="Hyperlink"/>
                <w:noProof/>
              </w:rPr>
              <w:t>3.2 MÔ TẢ HỆ THỐNG</w:t>
            </w:r>
            <w:r>
              <w:rPr>
                <w:noProof/>
                <w:webHidden/>
              </w:rPr>
              <w:tab/>
            </w:r>
            <w:r>
              <w:rPr>
                <w:noProof/>
                <w:webHidden/>
              </w:rPr>
              <w:fldChar w:fldCharType="begin"/>
            </w:r>
            <w:r>
              <w:rPr>
                <w:noProof/>
                <w:webHidden/>
              </w:rPr>
              <w:instrText xml:space="preserve"> PAGEREF _Toc195486083 \h </w:instrText>
            </w:r>
            <w:r>
              <w:rPr>
                <w:noProof/>
                <w:webHidden/>
              </w:rPr>
            </w:r>
            <w:r>
              <w:rPr>
                <w:noProof/>
                <w:webHidden/>
              </w:rPr>
              <w:fldChar w:fldCharType="separate"/>
            </w:r>
            <w:r>
              <w:rPr>
                <w:noProof/>
                <w:webHidden/>
              </w:rPr>
              <w:t>35</w:t>
            </w:r>
            <w:r>
              <w:rPr>
                <w:noProof/>
                <w:webHidden/>
              </w:rPr>
              <w:fldChar w:fldCharType="end"/>
            </w:r>
          </w:hyperlink>
        </w:p>
        <w:p w14:paraId="2557ED2C" w14:textId="2ED46126"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84" w:history="1">
            <w:r w:rsidRPr="00CA2782">
              <w:rPr>
                <w:rStyle w:val="Hyperlink"/>
                <w:noProof/>
              </w:rPr>
              <w:t>3.2.1 Danh sách Actor</w:t>
            </w:r>
            <w:r>
              <w:rPr>
                <w:noProof/>
                <w:webHidden/>
              </w:rPr>
              <w:tab/>
            </w:r>
            <w:r>
              <w:rPr>
                <w:noProof/>
                <w:webHidden/>
              </w:rPr>
              <w:fldChar w:fldCharType="begin"/>
            </w:r>
            <w:r>
              <w:rPr>
                <w:noProof/>
                <w:webHidden/>
              </w:rPr>
              <w:instrText xml:space="preserve"> PAGEREF _Toc195486084 \h </w:instrText>
            </w:r>
            <w:r>
              <w:rPr>
                <w:noProof/>
                <w:webHidden/>
              </w:rPr>
            </w:r>
            <w:r>
              <w:rPr>
                <w:noProof/>
                <w:webHidden/>
              </w:rPr>
              <w:fldChar w:fldCharType="separate"/>
            </w:r>
            <w:r>
              <w:rPr>
                <w:noProof/>
                <w:webHidden/>
              </w:rPr>
              <w:t>35</w:t>
            </w:r>
            <w:r>
              <w:rPr>
                <w:noProof/>
                <w:webHidden/>
              </w:rPr>
              <w:fldChar w:fldCharType="end"/>
            </w:r>
          </w:hyperlink>
        </w:p>
        <w:p w14:paraId="393288E0" w14:textId="47DB9AB2"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85" w:history="1">
            <w:r w:rsidRPr="00CA2782">
              <w:rPr>
                <w:rStyle w:val="Hyperlink"/>
                <w:noProof/>
              </w:rPr>
              <w:t>3.2.2 Danh sách User case</w:t>
            </w:r>
            <w:r>
              <w:rPr>
                <w:noProof/>
                <w:webHidden/>
              </w:rPr>
              <w:tab/>
            </w:r>
            <w:r>
              <w:rPr>
                <w:noProof/>
                <w:webHidden/>
              </w:rPr>
              <w:fldChar w:fldCharType="begin"/>
            </w:r>
            <w:r>
              <w:rPr>
                <w:noProof/>
                <w:webHidden/>
              </w:rPr>
              <w:instrText xml:space="preserve"> PAGEREF _Toc195486085 \h </w:instrText>
            </w:r>
            <w:r>
              <w:rPr>
                <w:noProof/>
                <w:webHidden/>
              </w:rPr>
            </w:r>
            <w:r>
              <w:rPr>
                <w:noProof/>
                <w:webHidden/>
              </w:rPr>
              <w:fldChar w:fldCharType="separate"/>
            </w:r>
            <w:r>
              <w:rPr>
                <w:noProof/>
                <w:webHidden/>
              </w:rPr>
              <w:t>35</w:t>
            </w:r>
            <w:r>
              <w:rPr>
                <w:noProof/>
                <w:webHidden/>
              </w:rPr>
              <w:fldChar w:fldCharType="end"/>
            </w:r>
          </w:hyperlink>
        </w:p>
        <w:p w14:paraId="62B9D5AF" w14:textId="7F892283"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86" w:history="1">
            <w:r w:rsidRPr="00CA2782">
              <w:rPr>
                <w:rStyle w:val="Hyperlink"/>
                <w:noProof/>
              </w:rPr>
              <w:t>3.2.3 Sơ đồ use</w:t>
            </w:r>
            <w:r>
              <w:rPr>
                <w:noProof/>
                <w:webHidden/>
              </w:rPr>
              <w:tab/>
            </w:r>
            <w:r>
              <w:rPr>
                <w:noProof/>
                <w:webHidden/>
              </w:rPr>
              <w:fldChar w:fldCharType="begin"/>
            </w:r>
            <w:r>
              <w:rPr>
                <w:noProof/>
                <w:webHidden/>
              </w:rPr>
              <w:instrText xml:space="preserve"> PAGEREF _Toc195486086 \h </w:instrText>
            </w:r>
            <w:r>
              <w:rPr>
                <w:noProof/>
                <w:webHidden/>
              </w:rPr>
            </w:r>
            <w:r>
              <w:rPr>
                <w:noProof/>
                <w:webHidden/>
              </w:rPr>
              <w:fldChar w:fldCharType="separate"/>
            </w:r>
            <w:r>
              <w:rPr>
                <w:noProof/>
                <w:webHidden/>
              </w:rPr>
              <w:t>35</w:t>
            </w:r>
            <w:r>
              <w:rPr>
                <w:noProof/>
                <w:webHidden/>
              </w:rPr>
              <w:fldChar w:fldCharType="end"/>
            </w:r>
          </w:hyperlink>
        </w:p>
        <w:p w14:paraId="0E479263" w14:textId="4C6A51E3"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87" w:history="1">
            <w:r w:rsidRPr="00CA2782">
              <w:rPr>
                <w:rStyle w:val="Hyperlink"/>
                <w:noProof/>
              </w:rPr>
              <w:t>3.2.4 Đặc tả chi tiết use case</w:t>
            </w:r>
            <w:r>
              <w:rPr>
                <w:noProof/>
                <w:webHidden/>
              </w:rPr>
              <w:tab/>
            </w:r>
            <w:r>
              <w:rPr>
                <w:noProof/>
                <w:webHidden/>
              </w:rPr>
              <w:fldChar w:fldCharType="begin"/>
            </w:r>
            <w:r>
              <w:rPr>
                <w:noProof/>
                <w:webHidden/>
              </w:rPr>
              <w:instrText xml:space="preserve"> PAGEREF _Toc195486087 \h </w:instrText>
            </w:r>
            <w:r>
              <w:rPr>
                <w:noProof/>
                <w:webHidden/>
              </w:rPr>
            </w:r>
            <w:r>
              <w:rPr>
                <w:noProof/>
                <w:webHidden/>
              </w:rPr>
              <w:fldChar w:fldCharType="separate"/>
            </w:r>
            <w:r>
              <w:rPr>
                <w:noProof/>
                <w:webHidden/>
              </w:rPr>
              <w:t>35</w:t>
            </w:r>
            <w:r>
              <w:rPr>
                <w:noProof/>
                <w:webHidden/>
              </w:rPr>
              <w:fldChar w:fldCharType="end"/>
            </w:r>
          </w:hyperlink>
        </w:p>
        <w:p w14:paraId="6AC7A472" w14:textId="31BF40D4"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88" w:history="1">
            <w:r w:rsidRPr="00CA2782">
              <w:rPr>
                <w:rStyle w:val="Hyperlink"/>
                <w:noProof/>
              </w:rPr>
              <w:t>3.3 THIẾT KẾ CƠ SỞ DỮ LIỆU</w:t>
            </w:r>
            <w:r>
              <w:rPr>
                <w:noProof/>
                <w:webHidden/>
              </w:rPr>
              <w:tab/>
            </w:r>
            <w:r>
              <w:rPr>
                <w:noProof/>
                <w:webHidden/>
              </w:rPr>
              <w:fldChar w:fldCharType="begin"/>
            </w:r>
            <w:r>
              <w:rPr>
                <w:noProof/>
                <w:webHidden/>
              </w:rPr>
              <w:instrText xml:space="preserve"> PAGEREF _Toc195486088 \h </w:instrText>
            </w:r>
            <w:r>
              <w:rPr>
                <w:noProof/>
                <w:webHidden/>
              </w:rPr>
            </w:r>
            <w:r>
              <w:rPr>
                <w:noProof/>
                <w:webHidden/>
              </w:rPr>
              <w:fldChar w:fldCharType="separate"/>
            </w:r>
            <w:r>
              <w:rPr>
                <w:noProof/>
                <w:webHidden/>
              </w:rPr>
              <w:t>36</w:t>
            </w:r>
            <w:r>
              <w:rPr>
                <w:noProof/>
                <w:webHidden/>
              </w:rPr>
              <w:fldChar w:fldCharType="end"/>
            </w:r>
          </w:hyperlink>
        </w:p>
        <w:p w14:paraId="07FCAA5F" w14:textId="76809D5F"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89" w:history="1">
            <w:r w:rsidRPr="00CA2782">
              <w:rPr>
                <w:rStyle w:val="Hyperlink"/>
                <w:noProof/>
              </w:rPr>
              <w:t>3.3.1 Thiết kế chi tiết các bảng dữ liệu</w:t>
            </w:r>
            <w:r>
              <w:rPr>
                <w:noProof/>
                <w:webHidden/>
              </w:rPr>
              <w:tab/>
            </w:r>
            <w:r>
              <w:rPr>
                <w:noProof/>
                <w:webHidden/>
              </w:rPr>
              <w:fldChar w:fldCharType="begin"/>
            </w:r>
            <w:r>
              <w:rPr>
                <w:noProof/>
                <w:webHidden/>
              </w:rPr>
              <w:instrText xml:space="preserve"> PAGEREF _Toc195486089 \h </w:instrText>
            </w:r>
            <w:r>
              <w:rPr>
                <w:noProof/>
                <w:webHidden/>
              </w:rPr>
            </w:r>
            <w:r>
              <w:rPr>
                <w:noProof/>
                <w:webHidden/>
              </w:rPr>
              <w:fldChar w:fldCharType="separate"/>
            </w:r>
            <w:r>
              <w:rPr>
                <w:noProof/>
                <w:webHidden/>
              </w:rPr>
              <w:t>36</w:t>
            </w:r>
            <w:r>
              <w:rPr>
                <w:noProof/>
                <w:webHidden/>
              </w:rPr>
              <w:fldChar w:fldCharType="end"/>
            </w:r>
          </w:hyperlink>
        </w:p>
        <w:p w14:paraId="0320A2DB" w14:textId="0D6F651B"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0" w:history="1">
            <w:r w:rsidRPr="00CA2782">
              <w:rPr>
                <w:rStyle w:val="Hyperlink"/>
                <w:noProof/>
              </w:rPr>
              <w:t>3.3.2 Các lớp đối tượng</w:t>
            </w:r>
            <w:r>
              <w:rPr>
                <w:noProof/>
                <w:webHidden/>
              </w:rPr>
              <w:tab/>
            </w:r>
            <w:r>
              <w:rPr>
                <w:noProof/>
                <w:webHidden/>
              </w:rPr>
              <w:fldChar w:fldCharType="begin"/>
            </w:r>
            <w:r>
              <w:rPr>
                <w:noProof/>
                <w:webHidden/>
              </w:rPr>
              <w:instrText xml:space="preserve"> PAGEREF _Toc195486090 \h </w:instrText>
            </w:r>
            <w:r>
              <w:rPr>
                <w:noProof/>
                <w:webHidden/>
              </w:rPr>
            </w:r>
            <w:r>
              <w:rPr>
                <w:noProof/>
                <w:webHidden/>
              </w:rPr>
              <w:fldChar w:fldCharType="separate"/>
            </w:r>
            <w:r>
              <w:rPr>
                <w:noProof/>
                <w:webHidden/>
              </w:rPr>
              <w:t>36</w:t>
            </w:r>
            <w:r>
              <w:rPr>
                <w:noProof/>
                <w:webHidden/>
              </w:rPr>
              <w:fldChar w:fldCharType="end"/>
            </w:r>
          </w:hyperlink>
        </w:p>
        <w:p w14:paraId="161462B5" w14:textId="26B28199"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91" w:history="1">
            <w:r w:rsidRPr="00CA2782">
              <w:rPr>
                <w:rStyle w:val="Hyperlink"/>
                <w:noProof/>
              </w:rPr>
              <w:t>3.4 THỰC NGHIỆM VÀ BÀN LUẬN</w:t>
            </w:r>
            <w:r>
              <w:rPr>
                <w:noProof/>
                <w:webHidden/>
              </w:rPr>
              <w:tab/>
            </w:r>
            <w:r>
              <w:rPr>
                <w:noProof/>
                <w:webHidden/>
              </w:rPr>
              <w:fldChar w:fldCharType="begin"/>
            </w:r>
            <w:r>
              <w:rPr>
                <w:noProof/>
                <w:webHidden/>
              </w:rPr>
              <w:instrText xml:space="preserve"> PAGEREF _Toc195486091 \h </w:instrText>
            </w:r>
            <w:r>
              <w:rPr>
                <w:noProof/>
                <w:webHidden/>
              </w:rPr>
            </w:r>
            <w:r>
              <w:rPr>
                <w:noProof/>
                <w:webHidden/>
              </w:rPr>
              <w:fldChar w:fldCharType="separate"/>
            </w:r>
            <w:r>
              <w:rPr>
                <w:noProof/>
                <w:webHidden/>
              </w:rPr>
              <w:t>36</w:t>
            </w:r>
            <w:r>
              <w:rPr>
                <w:noProof/>
                <w:webHidden/>
              </w:rPr>
              <w:fldChar w:fldCharType="end"/>
            </w:r>
          </w:hyperlink>
        </w:p>
        <w:p w14:paraId="271B879C" w14:textId="571BC4A5"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2" w:history="1">
            <w:r w:rsidRPr="00CA2782">
              <w:rPr>
                <w:rStyle w:val="Hyperlink"/>
                <w:noProof/>
                <w:highlight w:val="white"/>
              </w:rPr>
              <w:t>3.4.1 Mô tả tập dữ liệu</w:t>
            </w:r>
            <w:r w:rsidRPr="00CA2782">
              <w:rPr>
                <w:rStyle w:val="Hyperlink"/>
                <w:noProof/>
                <w:highlight w:val="white"/>
                <w:lang w:val="en-US"/>
              </w:rPr>
              <w:t xml:space="preserve"> của 10 lớp</w:t>
            </w:r>
            <w:r>
              <w:rPr>
                <w:noProof/>
                <w:webHidden/>
              </w:rPr>
              <w:tab/>
            </w:r>
            <w:r>
              <w:rPr>
                <w:noProof/>
                <w:webHidden/>
              </w:rPr>
              <w:fldChar w:fldCharType="begin"/>
            </w:r>
            <w:r>
              <w:rPr>
                <w:noProof/>
                <w:webHidden/>
              </w:rPr>
              <w:instrText xml:space="preserve"> PAGEREF _Toc195486092 \h </w:instrText>
            </w:r>
            <w:r>
              <w:rPr>
                <w:noProof/>
                <w:webHidden/>
              </w:rPr>
            </w:r>
            <w:r>
              <w:rPr>
                <w:noProof/>
                <w:webHidden/>
              </w:rPr>
              <w:fldChar w:fldCharType="separate"/>
            </w:r>
            <w:r>
              <w:rPr>
                <w:noProof/>
                <w:webHidden/>
              </w:rPr>
              <w:t>36</w:t>
            </w:r>
            <w:r>
              <w:rPr>
                <w:noProof/>
                <w:webHidden/>
              </w:rPr>
              <w:fldChar w:fldCharType="end"/>
            </w:r>
          </w:hyperlink>
        </w:p>
        <w:p w14:paraId="662E2B95" w14:textId="1EBA3AC9"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3" w:history="1">
            <w:r w:rsidRPr="00CA2782">
              <w:rPr>
                <w:rStyle w:val="Hyperlink"/>
                <w:noProof/>
              </w:rPr>
              <w:t>3.4.2 Độ chính xác khi nhận diện</w:t>
            </w:r>
            <w:r>
              <w:rPr>
                <w:noProof/>
                <w:webHidden/>
              </w:rPr>
              <w:tab/>
            </w:r>
            <w:r>
              <w:rPr>
                <w:noProof/>
                <w:webHidden/>
              </w:rPr>
              <w:fldChar w:fldCharType="begin"/>
            </w:r>
            <w:r>
              <w:rPr>
                <w:noProof/>
                <w:webHidden/>
              </w:rPr>
              <w:instrText xml:space="preserve"> PAGEREF _Toc195486093 \h </w:instrText>
            </w:r>
            <w:r>
              <w:rPr>
                <w:noProof/>
                <w:webHidden/>
              </w:rPr>
            </w:r>
            <w:r>
              <w:rPr>
                <w:noProof/>
                <w:webHidden/>
              </w:rPr>
              <w:fldChar w:fldCharType="separate"/>
            </w:r>
            <w:r>
              <w:rPr>
                <w:noProof/>
                <w:webHidden/>
              </w:rPr>
              <w:t>38</w:t>
            </w:r>
            <w:r>
              <w:rPr>
                <w:noProof/>
                <w:webHidden/>
              </w:rPr>
              <w:fldChar w:fldCharType="end"/>
            </w:r>
          </w:hyperlink>
        </w:p>
        <w:p w14:paraId="144AF103" w14:textId="0CF16BED"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4" w:history="1">
            <w:r w:rsidRPr="00CA2782">
              <w:rPr>
                <w:rStyle w:val="Hyperlink"/>
                <w:noProof/>
              </w:rPr>
              <w:t>3.4.3 Chế độ hoạt động của ứng dụng</w:t>
            </w:r>
            <w:r>
              <w:rPr>
                <w:noProof/>
                <w:webHidden/>
              </w:rPr>
              <w:tab/>
            </w:r>
            <w:r>
              <w:rPr>
                <w:noProof/>
                <w:webHidden/>
              </w:rPr>
              <w:fldChar w:fldCharType="begin"/>
            </w:r>
            <w:r>
              <w:rPr>
                <w:noProof/>
                <w:webHidden/>
              </w:rPr>
              <w:instrText xml:space="preserve"> PAGEREF _Toc195486094 \h </w:instrText>
            </w:r>
            <w:r>
              <w:rPr>
                <w:noProof/>
                <w:webHidden/>
              </w:rPr>
            </w:r>
            <w:r>
              <w:rPr>
                <w:noProof/>
                <w:webHidden/>
              </w:rPr>
              <w:fldChar w:fldCharType="separate"/>
            </w:r>
            <w:r>
              <w:rPr>
                <w:noProof/>
                <w:webHidden/>
              </w:rPr>
              <w:t>38</w:t>
            </w:r>
            <w:r>
              <w:rPr>
                <w:noProof/>
                <w:webHidden/>
              </w:rPr>
              <w:fldChar w:fldCharType="end"/>
            </w:r>
          </w:hyperlink>
        </w:p>
        <w:p w14:paraId="1A0CB990" w14:textId="13266DE3"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5" w:history="1">
            <w:r w:rsidRPr="00CA2782">
              <w:rPr>
                <w:rStyle w:val="Hyperlink"/>
                <w:noProof/>
              </w:rPr>
              <w:t>3.4.4 Độ chính xác khi xác định côn trùng trên tập dữ liệu hình ảnh</w:t>
            </w:r>
            <w:r>
              <w:rPr>
                <w:noProof/>
                <w:webHidden/>
              </w:rPr>
              <w:tab/>
            </w:r>
            <w:r>
              <w:rPr>
                <w:noProof/>
                <w:webHidden/>
              </w:rPr>
              <w:fldChar w:fldCharType="begin"/>
            </w:r>
            <w:r>
              <w:rPr>
                <w:noProof/>
                <w:webHidden/>
              </w:rPr>
              <w:instrText xml:space="preserve"> PAGEREF _Toc195486095 \h </w:instrText>
            </w:r>
            <w:r>
              <w:rPr>
                <w:noProof/>
                <w:webHidden/>
              </w:rPr>
            </w:r>
            <w:r>
              <w:rPr>
                <w:noProof/>
                <w:webHidden/>
              </w:rPr>
              <w:fldChar w:fldCharType="separate"/>
            </w:r>
            <w:r>
              <w:rPr>
                <w:noProof/>
                <w:webHidden/>
              </w:rPr>
              <w:t>39</w:t>
            </w:r>
            <w:r>
              <w:rPr>
                <w:noProof/>
                <w:webHidden/>
              </w:rPr>
              <w:fldChar w:fldCharType="end"/>
            </w:r>
          </w:hyperlink>
        </w:p>
        <w:p w14:paraId="75378900" w14:textId="2B75D507" w:rsidR="000E5641" w:rsidRDefault="000E5641">
          <w:pPr>
            <w:pStyle w:val="TOC2"/>
            <w:rPr>
              <w:rFonts w:asciiTheme="minorHAnsi" w:eastAsiaTheme="minorEastAsia" w:hAnsiTheme="minorHAnsi" w:cstheme="minorBidi"/>
              <w:b w:val="0"/>
              <w:bCs w:val="0"/>
              <w:noProof/>
              <w:kern w:val="2"/>
              <w:szCs w:val="24"/>
              <w:lang w:val="en-US"/>
              <w14:ligatures w14:val="standardContextual"/>
            </w:rPr>
          </w:pPr>
          <w:hyperlink w:anchor="_Toc195486096" w:history="1">
            <w:r w:rsidRPr="00CA2782">
              <w:rPr>
                <w:rStyle w:val="Hyperlink"/>
                <w:noProof/>
              </w:rPr>
              <w:t>3.5 GIAO DIỆN CHƯƠNG TRÌNH</w:t>
            </w:r>
            <w:r>
              <w:rPr>
                <w:noProof/>
                <w:webHidden/>
              </w:rPr>
              <w:tab/>
            </w:r>
            <w:r>
              <w:rPr>
                <w:noProof/>
                <w:webHidden/>
              </w:rPr>
              <w:fldChar w:fldCharType="begin"/>
            </w:r>
            <w:r>
              <w:rPr>
                <w:noProof/>
                <w:webHidden/>
              </w:rPr>
              <w:instrText xml:space="preserve"> PAGEREF _Toc195486096 \h </w:instrText>
            </w:r>
            <w:r>
              <w:rPr>
                <w:noProof/>
                <w:webHidden/>
              </w:rPr>
            </w:r>
            <w:r>
              <w:rPr>
                <w:noProof/>
                <w:webHidden/>
              </w:rPr>
              <w:fldChar w:fldCharType="separate"/>
            </w:r>
            <w:r>
              <w:rPr>
                <w:noProof/>
                <w:webHidden/>
              </w:rPr>
              <w:t>42</w:t>
            </w:r>
            <w:r>
              <w:rPr>
                <w:noProof/>
                <w:webHidden/>
              </w:rPr>
              <w:fldChar w:fldCharType="end"/>
            </w:r>
          </w:hyperlink>
        </w:p>
        <w:p w14:paraId="6E8FADF9" w14:textId="58884B5D"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7" w:history="1">
            <w:r w:rsidRPr="00CA2782">
              <w:rPr>
                <w:rStyle w:val="Hyperlink"/>
                <w:noProof/>
              </w:rPr>
              <w:t>3.5.1 Giao diện màn hình chờ</w:t>
            </w:r>
            <w:r>
              <w:rPr>
                <w:noProof/>
                <w:webHidden/>
              </w:rPr>
              <w:tab/>
            </w:r>
            <w:r>
              <w:rPr>
                <w:noProof/>
                <w:webHidden/>
              </w:rPr>
              <w:fldChar w:fldCharType="begin"/>
            </w:r>
            <w:r>
              <w:rPr>
                <w:noProof/>
                <w:webHidden/>
              </w:rPr>
              <w:instrText xml:space="preserve"> PAGEREF _Toc195486097 \h </w:instrText>
            </w:r>
            <w:r>
              <w:rPr>
                <w:noProof/>
                <w:webHidden/>
              </w:rPr>
            </w:r>
            <w:r>
              <w:rPr>
                <w:noProof/>
                <w:webHidden/>
              </w:rPr>
              <w:fldChar w:fldCharType="separate"/>
            </w:r>
            <w:r>
              <w:rPr>
                <w:noProof/>
                <w:webHidden/>
              </w:rPr>
              <w:t>42</w:t>
            </w:r>
            <w:r>
              <w:rPr>
                <w:noProof/>
                <w:webHidden/>
              </w:rPr>
              <w:fldChar w:fldCharType="end"/>
            </w:r>
          </w:hyperlink>
        </w:p>
        <w:p w14:paraId="191215BB" w14:textId="2DAE70B8"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8" w:history="1">
            <w:r w:rsidRPr="00CA2782">
              <w:rPr>
                <w:rStyle w:val="Hyperlink"/>
                <w:bCs/>
                <w:noProof/>
                <w:lang w:val="en-US"/>
              </w:rPr>
              <w:t>3.5.2 Giao diện đăng nhập Google</w:t>
            </w:r>
            <w:r>
              <w:rPr>
                <w:noProof/>
                <w:webHidden/>
              </w:rPr>
              <w:tab/>
            </w:r>
            <w:r>
              <w:rPr>
                <w:noProof/>
                <w:webHidden/>
              </w:rPr>
              <w:fldChar w:fldCharType="begin"/>
            </w:r>
            <w:r>
              <w:rPr>
                <w:noProof/>
                <w:webHidden/>
              </w:rPr>
              <w:instrText xml:space="preserve"> PAGEREF _Toc195486098 \h </w:instrText>
            </w:r>
            <w:r>
              <w:rPr>
                <w:noProof/>
                <w:webHidden/>
              </w:rPr>
            </w:r>
            <w:r>
              <w:rPr>
                <w:noProof/>
                <w:webHidden/>
              </w:rPr>
              <w:fldChar w:fldCharType="separate"/>
            </w:r>
            <w:r>
              <w:rPr>
                <w:noProof/>
                <w:webHidden/>
              </w:rPr>
              <w:t>42</w:t>
            </w:r>
            <w:r>
              <w:rPr>
                <w:noProof/>
                <w:webHidden/>
              </w:rPr>
              <w:fldChar w:fldCharType="end"/>
            </w:r>
          </w:hyperlink>
        </w:p>
        <w:p w14:paraId="65D86C8A" w14:textId="709AB181"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099" w:history="1">
            <w:r w:rsidRPr="00CA2782">
              <w:rPr>
                <w:rStyle w:val="Hyperlink"/>
                <w:noProof/>
              </w:rPr>
              <w:t>3.6.1 Kết luận</w:t>
            </w:r>
            <w:r>
              <w:rPr>
                <w:noProof/>
                <w:webHidden/>
              </w:rPr>
              <w:tab/>
            </w:r>
            <w:r>
              <w:rPr>
                <w:noProof/>
                <w:webHidden/>
              </w:rPr>
              <w:fldChar w:fldCharType="begin"/>
            </w:r>
            <w:r>
              <w:rPr>
                <w:noProof/>
                <w:webHidden/>
              </w:rPr>
              <w:instrText xml:space="preserve"> PAGEREF _Toc195486099 \h </w:instrText>
            </w:r>
            <w:r>
              <w:rPr>
                <w:noProof/>
                <w:webHidden/>
              </w:rPr>
            </w:r>
            <w:r>
              <w:rPr>
                <w:noProof/>
                <w:webHidden/>
              </w:rPr>
              <w:fldChar w:fldCharType="separate"/>
            </w:r>
            <w:r>
              <w:rPr>
                <w:noProof/>
                <w:webHidden/>
              </w:rPr>
              <w:t>42</w:t>
            </w:r>
            <w:r>
              <w:rPr>
                <w:noProof/>
                <w:webHidden/>
              </w:rPr>
              <w:fldChar w:fldCharType="end"/>
            </w:r>
          </w:hyperlink>
        </w:p>
        <w:p w14:paraId="3AC8E085" w14:textId="41D2014C" w:rsidR="000E5641" w:rsidRDefault="000E5641">
          <w:pPr>
            <w:pStyle w:val="TOC3"/>
            <w:rPr>
              <w:rFonts w:asciiTheme="minorHAnsi" w:eastAsiaTheme="minorEastAsia" w:hAnsiTheme="minorHAnsi" w:cstheme="minorBidi"/>
              <w:b w:val="0"/>
              <w:noProof/>
              <w:kern w:val="2"/>
              <w:sz w:val="24"/>
              <w:szCs w:val="24"/>
              <w:lang w:val="en-US"/>
              <w14:ligatures w14:val="standardContextual"/>
            </w:rPr>
          </w:pPr>
          <w:hyperlink w:anchor="_Toc195486100" w:history="1">
            <w:r w:rsidRPr="00CA2782">
              <w:rPr>
                <w:rStyle w:val="Hyperlink"/>
                <w:noProof/>
              </w:rPr>
              <w:t>3.6.2 Hướng phát triển</w:t>
            </w:r>
            <w:r>
              <w:rPr>
                <w:noProof/>
                <w:webHidden/>
              </w:rPr>
              <w:tab/>
            </w:r>
            <w:r>
              <w:rPr>
                <w:noProof/>
                <w:webHidden/>
              </w:rPr>
              <w:fldChar w:fldCharType="begin"/>
            </w:r>
            <w:r>
              <w:rPr>
                <w:noProof/>
                <w:webHidden/>
              </w:rPr>
              <w:instrText xml:space="preserve"> PAGEREF _Toc195486100 \h </w:instrText>
            </w:r>
            <w:r>
              <w:rPr>
                <w:noProof/>
                <w:webHidden/>
              </w:rPr>
            </w:r>
            <w:r>
              <w:rPr>
                <w:noProof/>
                <w:webHidden/>
              </w:rPr>
              <w:fldChar w:fldCharType="separate"/>
            </w:r>
            <w:r>
              <w:rPr>
                <w:noProof/>
                <w:webHidden/>
              </w:rPr>
              <w:t>42</w:t>
            </w:r>
            <w:r>
              <w:rPr>
                <w:noProof/>
                <w:webHidden/>
              </w:rPr>
              <w:fldChar w:fldCharType="end"/>
            </w:r>
          </w:hyperlink>
        </w:p>
        <w:p w14:paraId="3F4A09C0" w14:textId="475A27DB" w:rsidR="00C37AC8" w:rsidRDefault="000E5641">
          <w:r>
            <w:fldChar w:fldCharType="end"/>
          </w:r>
        </w:p>
      </w:sdtContent>
    </w:sdt>
    <w:p w14:paraId="18803B31" w14:textId="77777777" w:rsidR="00194954" w:rsidRPr="002E2C37" w:rsidRDefault="00194954" w:rsidP="00FC2B30">
      <w:pPr>
        <w:pStyle w:val="Style1"/>
      </w:pPr>
    </w:p>
    <w:p w14:paraId="172E478C" w14:textId="34C584B1" w:rsidR="0029204D" w:rsidRPr="002E2C37" w:rsidRDefault="00000000" w:rsidP="00FC2B30">
      <w:pPr>
        <w:pStyle w:val="Style1"/>
      </w:pPr>
      <w:r w:rsidRPr="002E2C37">
        <w:t>DANH SÁCH HÌNH VẼ</w:t>
      </w:r>
      <w:bookmarkEnd w:id="0"/>
    </w:p>
    <w:p w14:paraId="34767848" w14:textId="2E890043"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Hình" </w:instrText>
      </w:r>
      <w:r w:rsidRPr="002E2C37">
        <w:rPr>
          <w:b/>
          <w:sz w:val="28"/>
          <w:szCs w:val="28"/>
        </w:rPr>
        <w:fldChar w:fldCharType="separate"/>
      </w:r>
      <w:hyperlink w:anchor="_Toc195484378" w:history="1">
        <w:r w:rsidRPr="002E2C37">
          <w:rPr>
            <w:rStyle w:val="Hyperlink"/>
            <w:noProof/>
          </w:rPr>
          <w:t>Hình 1: Kiến trúc của YOLO</w:t>
        </w:r>
        <w:r w:rsidRPr="002E2C37">
          <w:rPr>
            <w:noProof/>
            <w:webHidden/>
          </w:rPr>
          <w:tab/>
        </w:r>
        <w:r w:rsidRPr="002E2C37">
          <w:rPr>
            <w:noProof/>
            <w:webHidden/>
          </w:rPr>
          <w:fldChar w:fldCharType="begin"/>
        </w:r>
        <w:r w:rsidRPr="002E2C37">
          <w:rPr>
            <w:noProof/>
            <w:webHidden/>
          </w:rPr>
          <w:instrText xml:space="preserve"> PAGEREF _Toc195484378 \h </w:instrText>
        </w:r>
        <w:r w:rsidRPr="002E2C37">
          <w:rPr>
            <w:noProof/>
            <w:webHidden/>
          </w:rPr>
        </w:r>
        <w:r w:rsidRPr="002E2C37">
          <w:rPr>
            <w:noProof/>
            <w:webHidden/>
          </w:rPr>
          <w:fldChar w:fldCharType="separate"/>
        </w:r>
        <w:r w:rsidRPr="002E2C37">
          <w:rPr>
            <w:noProof/>
            <w:webHidden/>
          </w:rPr>
          <w:t>8</w:t>
        </w:r>
        <w:r w:rsidRPr="002E2C37">
          <w:rPr>
            <w:noProof/>
            <w:webHidden/>
          </w:rPr>
          <w:fldChar w:fldCharType="end"/>
        </w:r>
      </w:hyperlink>
    </w:p>
    <w:p w14:paraId="3FF136C0" w14:textId="31DC0CBE"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79" w:history="1">
        <w:r w:rsidRPr="002E2C37">
          <w:rPr>
            <w:rStyle w:val="Hyperlink"/>
            <w:noProof/>
          </w:rPr>
          <w:t xml:space="preserve">Hình 2: </w:t>
        </w:r>
        <w:r w:rsidRPr="002E2C37">
          <w:rPr>
            <w:rStyle w:val="Hyperlink"/>
            <w:noProof/>
            <w:lang w:val="en-US"/>
          </w:rPr>
          <w:t>YOLOv1 chia bức ảnh thành SxS ô lưới</w:t>
        </w:r>
        <w:r w:rsidRPr="002E2C37">
          <w:rPr>
            <w:noProof/>
            <w:webHidden/>
          </w:rPr>
          <w:tab/>
        </w:r>
        <w:r w:rsidRPr="002E2C37">
          <w:rPr>
            <w:noProof/>
            <w:webHidden/>
          </w:rPr>
          <w:fldChar w:fldCharType="begin"/>
        </w:r>
        <w:r w:rsidRPr="002E2C37">
          <w:rPr>
            <w:noProof/>
            <w:webHidden/>
          </w:rPr>
          <w:instrText xml:space="preserve"> PAGEREF _Toc195484379 \h </w:instrText>
        </w:r>
        <w:r w:rsidRPr="002E2C37">
          <w:rPr>
            <w:noProof/>
            <w:webHidden/>
          </w:rPr>
        </w:r>
        <w:r w:rsidRPr="002E2C37">
          <w:rPr>
            <w:noProof/>
            <w:webHidden/>
          </w:rPr>
          <w:fldChar w:fldCharType="separate"/>
        </w:r>
        <w:r w:rsidRPr="002E2C37">
          <w:rPr>
            <w:noProof/>
            <w:webHidden/>
          </w:rPr>
          <w:t>9</w:t>
        </w:r>
        <w:r w:rsidRPr="002E2C37">
          <w:rPr>
            <w:noProof/>
            <w:webHidden/>
          </w:rPr>
          <w:fldChar w:fldCharType="end"/>
        </w:r>
      </w:hyperlink>
    </w:p>
    <w:p w14:paraId="23CE405D" w14:textId="5B5FCD1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0" w:history="1">
        <w:r w:rsidRPr="002E2C37">
          <w:rPr>
            <w:rStyle w:val="Hyperlink"/>
            <w:noProof/>
          </w:rPr>
          <w:t>Hình 3: Sơ đồ mạng Darknet 53</w:t>
        </w:r>
        <w:r w:rsidRPr="002E2C37">
          <w:rPr>
            <w:noProof/>
            <w:webHidden/>
          </w:rPr>
          <w:tab/>
        </w:r>
        <w:r w:rsidRPr="002E2C37">
          <w:rPr>
            <w:noProof/>
            <w:webHidden/>
          </w:rPr>
          <w:fldChar w:fldCharType="begin"/>
        </w:r>
        <w:r w:rsidRPr="002E2C37">
          <w:rPr>
            <w:noProof/>
            <w:webHidden/>
          </w:rPr>
          <w:instrText xml:space="preserve"> PAGEREF _Toc195484380 \h </w:instrText>
        </w:r>
        <w:r w:rsidRPr="002E2C37">
          <w:rPr>
            <w:noProof/>
            <w:webHidden/>
          </w:rPr>
        </w:r>
        <w:r w:rsidRPr="002E2C37">
          <w:rPr>
            <w:noProof/>
            <w:webHidden/>
          </w:rPr>
          <w:fldChar w:fldCharType="separate"/>
        </w:r>
        <w:r w:rsidRPr="002E2C37">
          <w:rPr>
            <w:noProof/>
            <w:webHidden/>
          </w:rPr>
          <w:t>11</w:t>
        </w:r>
        <w:r w:rsidRPr="002E2C37">
          <w:rPr>
            <w:noProof/>
            <w:webHidden/>
          </w:rPr>
          <w:fldChar w:fldCharType="end"/>
        </w:r>
      </w:hyperlink>
    </w:p>
    <w:p w14:paraId="3A87F6BE" w14:textId="390BB897"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1" w:history="1">
        <w:r w:rsidRPr="002E2C37">
          <w:rPr>
            <w:rStyle w:val="Hyperlink"/>
            <w:noProof/>
          </w:rPr>
          <w:t xml:space="preserve">Hình 4: </w:t>
        </w:r>
        <w:r w:rsidRPr="002E2C37">
          <w:rPr>
            <w:rStyle w:val="Hyperlink"/>
            <w:noProof/>
            <w:lang w:val="en-US"/>
          </w:rPr>
          <w:t>Kiến trúc của Android</w:t>
        </w:r>
        <w:r w:rsidRPr="002E2C37">
          <w:rPr>
            <w:noProof/>
            <w:webHidden/>
          </w:rPr>
          <w:tab/>
        </w:r>
        <w:r w:rsidRPr="002E2C37">
          <w:rPr>
            <w:noProof/>
            <w:webHidden/>
          </w:rPr>
          <w:fldChar w:fldCharType="begin"/>
        </w:r>
        <w:r w:rsidRPr="002E2C37">
          <w:rPr>
            <w:noProof/>
            <w:webHidden/>
          </w:rPr>
          <w:instrText xml:space="preserve"> PAGEREF _Toc195484381 \h </w:instrText>
        </w:r>
        <w:r w:rsidRPr="002E2C37">
          <w:rPr>
            <w:noProof/>
            <w:webHidden/>
          </w:rPr>
        </w:r>
        <w:r w:rsidRPr="002E2C37">
          <w:rPr>
            <w:noProof/>
            <w:webHidden/>
          </w:rPr>
          <w:fldChar w:fldCharType="separate"/>
        </w:r>
        <w:r w:rsidRPr="002E2C37">
          <w:rPr>
            <w:noProof/>
            <w:webHidden/>
          </w:rPr>
          <w:t>17</w:t>
        </w:r>
        <w:r w:rsidRPr="002E2C37">
          <w:rPr>
            <w:noProof/>
            <w:webHidden/>
          </w:rPr>
          <w:fldChar w:fldCharType="end"/>
        </w:r>
      </w:hyperlink>
    </w:p>
    <w:p w14:paraId="0D11B164" w14:textId="191242ED"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2" w:history="1">
        <w:r w:rsidRPr="002E2C37">
          <w:rPr>
            <w:rStyle w:val="Hyperlink"/>
            <w:noProof/>
          </w:rPr>
          <w:t>Hình 5: Hình ảnh về đa dạng côn trùng</w:t>
        </w:r>
        <w:r w:rsidRPr="002E2C37">
          <w:rPr>
            <w:noProof/>
            <w:webHidden/>
          </w:rPr>
          <w:tab/>
        </w:r>
        <w:r w:rsidRPr="002E2C37">
          <w:rPr>
            <w:noProof/>
            <w:webHidden/>
          </w:rPr>
          <w:fldChar w:fldCharType="begin"/>
        </w:r>
        <w:r w:rsidRPr="002E2C37">
          <w:rPr>
            <w:noProof/>
            <w:webHidden/>
          </w:rPr>
          <w:instrText xml:space="preserve"> PAGEREF _Toc195484382 \h </w:instrText>
        </w:r>
        <w:r w:rsidRPr="002E2C37">
          <w:rPr>
            <w:noProof/>
            <w:webHidden/>
          </w:rPr>
        </w:r>
        <w:r w:rsidRPr="002E2C37">
          <w:rPr>
            <w:noProof/>
            <w:webHidden/>
          </w:rPr>
          <w:fldChar w:fldCharType="separate"/>
        </w:r>
        <w:r w:rsidRPr="002E2C37">
          <w:rPr>
            <w:noProof/>
            <w:webHidden/>
          </w:rPr>
          <w:t>25</w:t>
        </w:r>
        <w:r w:rsidRPr="002E2C37">
          <w:rPr>
            <w:noProof/>
            <w:webHidden/>
          </w:rPr>
          <w:fldChar w:fldCharType="end"/>
        </w:r>
      </w:hyperlink>
    </w:p>
    <w:p w14:paraId="7ACEFF0C" w14:textId="2E6B4AE3"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3" w:history="1">
        <w:r w:rsidRPr="002E2C37">
          <w:rPr>
            <w:rStyle w:val="Hyperlink"/>
            <w:noProof/>
          </w:rPr>
          <w:t>Hình 6: Vòng đời biến thái không hoàn toàn của Châu Chấu</w:t>
        </w:r>
        <w:r w:rsidRPr="002E2C37">
          <w:rPr>
            <w:noProof/>
            <w:webHidden/>
          </w:rPr>
          <w:tab/>
        </w:r>
        <w:r w:rsidRPr="002E2C37">
          <w:rPr>
            <w:noProof/>
            <w:webHidden/>
          </w:rPr>
          <w:fldChar w:fldCharType="begin"/>
        </w:r>
        <w:r w:rsidRPr="002E2C37">
          <w:rPr>
            <w:noProof/>
            <w:webHidden/>
          </w:rPr>
          <w:instrText xml:space="preserve"> PAGEREF _Toc195484383 \h </w:instrText>
        </w:r>
        <w:r w:rsidRPr="002E2C37">
          <w:rPr>
            <w:noProof/>
            <w:webHidden/>
          </w:rPr>
        </w:r>
        <w:r w:rsidRPr="002E2C37">
          <w:rPr>
            <w:noProof/>
            <w:webHidden/>
          </w:rPr>
          <w:fldChar w:fldCharType="separate"/>
        </w:r>
        <w:r w:rsidRPr="002E2C37">
          <w:rPr>
            <w:noProof/>
            <w:webHidden/>
          </w:rPr>
          <w:t>27</w:t>
        </w:r>
        <w:r w:rsidRPr="002E2C37">
          <w:rPr>
            <w:noProof/>
            <w:webHidden/>
          </w:rPr>
          <w:fldChar w:fldCharType="end"/>
        </w:r>
      </w:hyperlink>
    </w:p>
    <w:p w14:paraId="721B78A0" w14:textId="3542D6E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4" w:history="1">
        <w:r w:rsidRPr="002E2C37">
          <w:rPr>
            <w:rStyle w:val="Hyperlink"/>
            <w:noProof/>
          </w:rPr>
          <w:t>Hình 7: Vòng đời biến thái hoàn toàn của Bướm</w:t>
        </w:r>
        <w:r w:rsidRPr="002E2C37">
          <w:rPr>
            <w:noProof/>
            <w:webHidden/>
          </w:rPr>
          <w:tab/>
        </w:r>
        <w:r w:rsidRPr="002E2C37">
          <w:rPr>
            <w:noProof/>
            <w:webHidden/>
          </w:rPr>
          <w:fldChar w:fldCharType="begin"/>
        </w:r>
        <w:r w:rsidRPr="002E2C37">
          <w:rPr>
            <w:noProof/>
            <w:webHidden/>
          </w:rPr>
          <w:instrText xml:space="preserve"> PAGEREF _Toc195484384 \h </w:instrText>
        </w:r>
        <w:r w:rsidRPr="002E2C37">
          <w:rPr>
            <w:noProof/>
            <w:webHidden/>
          </w:rPr>
        </w:r>
        <w:r w:rsidRPr="002E2C37">
          <w:rPr>
            <w:noProof/>
            <w:webHidden/>
          </w:rPr>
          <w:fldChar w:fldCharType="separate"/>
        </w:r>
        <w:r w:rsidRPr="002E2C37">
          <w:rPr>
            <w:noProof/>
            <w:webHidden/>
          </w:rPr>
          <w:t>27</w:t>
        </w:r>
        <w:r w:rsidRPr="002E2C37">
          <w:rPr>
            <w:noProof/>
            <w:webHidden/>
          </w:rPr>
          <w:fldChar w:fldCharType="end"/>
        </w:r>
      </w:hyperlink>
    </w:p>
    <w:p w14:paraId="22EF8957" w14:textId="039FC91E"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5" w:history="1">
        <w:r w:rsidRPr="002E2C37">
          <w:rPr>
            <w:rStyle w:val="Hyperlink"/>
            <w:noProof/>
          </w:rPr>
          <w:t>Hình 8: Hệ thống của ứng dụng nhận diện dịch hại của Sri Lanka</w:t>
        </w:r>
        <w:r w:rsidRPr="002E2C37">
          <w:rPr>
            <w:noProof/>
            <w:webHidden/>
          </w:rPr>
          <w:tab/>
        </w:r>
        <w:r w:rsidRPr="002E2C37">
          <w:rPr>
            <w:noProof/>
            <w:webHidden/>
          </w:rPr>
          <w:fldChar w:fldCharType="begin"/>
        </w:r>
        <w:r w:rsidRPr="002E2C37">
          <w:rPr>
            <w:noProof/>
            <w:webHidden/>
          </w:rPr>
          <w:instrText xml:space="preserve"> PAGEREF _Toc195484385 \h </w:instrText>
        </w:r>
        <w:r w:rsidRPr="002E2C37">
          <w:rPr>
            <w:noProof/>
            <w:webHidden/>
          </w:rPr>
        </w:r>
        <w:r w:rsidRPr="002E2C37">
          <w:rPr>
            <w:noProof/>
            <w:webHidden/>
          </w:rPr>
          <w:fldChar w:fldCharType="separate"/>
        </w:r>
        <w:r w:rsidRPr="002E2C37">
          <w:rPr>
            <w:noProof/>
            <w:webHidden/>
          </w:rPr>
          <w:t>34</w:t>
        </w:r>
        <w:r w:rsidRPr="002E2C37">
          <w:rPr>
            <w:noProof/>
            <w:webHidden/>
          </w:rPr>
          <w:fldChar w:fldCharType="end"/>
        </w:r>
      </w:hyperlink>
    </w:p>
    <w:p w14:paraId="5A7481C8" w14:textId="5A2CB2E3"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6" w:history="1">
        <w:r w:rsidRPr="002E2C37">
          <w:rPr>
            <w:rStyle w:val="Hyperlink"/>
            <w:noProof/>
          </w:rPr>
          <w:t>Hình 9: Xác định đúng vị trí của đối tượng.</w:t>
        </w:r>
        <w:r w:rsidRPr="002E2C37">
          <w:rPr>
            <w:noProof/>
            <w:webHidden/>
          </w:rPr>
          <w:tab/>
        </w:r>
        <w:r w:rsidRPr="002E2C37">
          <w:rPr>
            <w:noProof/>
            <w:webHidden/>
          </w:rPr>
          <w:fldChar w:fldCharType="begin"/>
        </w:r>
        <w:r w:rsidRPr="002E2C37">
          <w:rPr>
            <w:noProof/>
            <w:webHidden/>
          </w:rPr>
          <w:instrText xml:space="preserve"> PAGEREF _Toc195484386 \h </w:instrText>
        </w:r>
        <w:r w:rsidRPr="002E2C37">
          <w:rPr>
            <w:noProof/>
            <w:webHidden/>
          </w:rPr>
        </w:r>
        <w:r w:rsidRPr="002E2C37">
          <w:rPr>
            <w:noProof/>
            <w:webHidden/>
          </w:rPr>
          <w:fldChar w:fldCharType="separate"/>
        </w:r>
        <w:r w:rsidRPr="002E2C37">
          <w:rPr>
            <w:noProof/>
            <w:webHidden/>
          </w:rPr>
          <w:t>36</w:t>
        </w:r>
        <w:r w:rsidRPr="002E2C37">
          <w:rPr>
            <w:noProof/>
            <w:webHidden/>
          </w:rPr>
          <w:fldChar w:fldCharType="end"/>
        </w:r>
      </w:hyperlink>
    </w:p>
    <w:p w14:paraId="42A3B1D1" w14:textId="0772CD49"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7" w:history="1">
        <w:r w:rsidRPr="002E2C37">
          <w:rPr>
            <w:rStyle w:val="Hyperlink"/>
            <w:noProof/>
          </w:rPr>
          <w:t>Hình 10: Quy trình huấn luyện mô hình</w:t>
        </w:r>
        <w:r w:rsidRPr="002E2C37">
          <w:rPr>
            <w:noProof/>
            <w:webHidden/>
          </w:rPr>
          <w:tab/>
        </w:r>
        <w:r w:rsidRPr="002E2C37">
          <w:rPr>
            <w:noProof/>
            <w:webHidden/>
          </w:rPr>
          <w:fldChar w:fldCharType="begin"/>
        </w:r>
        <w:r w:rsidRPr="002E2C37">
          <w:rPr>
            <w:noProof/>
            <w:webHidden/>
          </w:rPr>
          <w:instrText xml:space="preserve"> PAGEREF _Toc195484387 \h </w:instrText>
        </w:r>
        <w:r w:rsidRPr="002E2C37">
          <w:rPr>
            <w:noProof/>
            <w:webHidden/>
          </w:rPr>
        </w:r>
        <w:r w:rsidRPr="002E2C37">
          <w:rPr>
            <w:noProof/>
            <w:webHidden/>
          </w:rPr>
          <w:fldChar w:fldCharType="separate"/>
        </w:r>
        <w:r w:rsidRPr="002E2C37">
          <w:rPr>
            <w:noProof/>
            <w:webHidden/>
          </w:rPr>
          <w:t>36</w:t>
        </w:r>
        <w:r w:rsidRPr="002E2C37">
          <w:rPr>
            <w:noProof/>
            <w:webHidden/>
          </w:rPr>
          <w:fldChar w:fldCharType="end"/>
        </w:r>
      </w:hyperlink>
    </w:p>
    <w:p w14:paraId="1CE988CD" w14:textId="33A820D5"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8" w:history="1">
        <w:r w:rsidRPr="002E2C37">
          <w:rPr>
            <w:rStyle w:val="Hyperlink"/>
            <w:noProof/>
          </w:rPr>
          <w:t>Hình 11: Quy trình công việc cơ bản của Faster R-CNN để phát hiện và phân loại lớp đối tượng mục tiêu, tức là các loài gây hại cây trồng (trong nghiên cứu của tác giả).</w:t>
        </w:r>
        <w:r w:rsidRPr="002E2C37">
          <w:rPr>
            <w:noProof/>
            <w:webHidden/>
          </w:rPr>
          <w:tab/>
        </w:r>
        <w:r w:rsidRPr="002E2C37">
          <w:rPr>
            <w:noProof/>
            <w:webHidden/>
          </w:rPr>
          <w:fldChar w:fldCharType="begin"/>
        </w:r>
        <w:r w:rsidRPr="002E2C37">
          <w:rPr>
            <w:noProof/>
            <w:webHidden/>
          </w:rPr>
          <w:instrText xml:space="preserve"> PAGEREF _Toc195484388 \h </w:instrText>
        </w:r>
        <w:r w:rsidRPr="002E2C37">
          <w:rPr>
            <w:noProof/>
            <w:webHidden/>
          </w:rPr>
        </w:r>
        <w:r w:rsidRPr="002E2C37">
          <w:rPr>
            <w:noProof/>
            <w:webHidden/>
          </w:rPr>
          <w:fldChar w:fldCharType="separate"/>
        </w:r>
        <w:r w:rsidRPr="002E2C37">
          <w:rPr>
            <w:noProof/>
            <w:webHidden/>
          </w:rPr>
          <w:t>37</w:t>
        </w:r>
        <w:r w:rsidRPr="002E2C37">
          <w:rPr>
            <w:noProof/>
            <w:webHidden/>
          </w:rPr>
          <w:fldChar w:fldCharType="end"/>
        </w:r>
      </w:hyperlink>
    </w:p>
    <w:p w14:paraId="4631ED33" w14:textId="5B0C7077"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9" w:history="1">
        <w:r w:rsidRPr="002E2C37">
          <w:rPr>
            <w:rStyle w:val="Hyperlink"/>
            <w:noProof/>
          </w:rPr>
          <w:t>Hình 12: Sơ đồ của hệ thống dựa trên thiết bị di động được phát triển để nhận biết dịch hại cây trồng sử dụng Faster R-CNN và điện toán đám mây.</w:t>
        </w:r>
        <w:r w:rsidRPr="002E2C37">
          <w:rPr>
            <w:noProof/>
            <w:webHidden/>
          </w:rPr>
          <w:tab/>
        </w:r>
        <w:r w:rsidRPr="002E2C37">
          <w:rPr>
            <w:noProof/>
            <w:webHidden/>
          </w:rPr>
          <w:fldChar w:fldCharType="begin"/>
        </w:r>
        <w:r w:rsidRPr="002E2C37">
          <w:rPr>
            <w:noProof/>
            <w:webHidden/>
          </w:rPr>
          <w:instrText xml:space="preserve"> PAGEREF _Toc195484389 \h </w:instrText>
        </w:r>
        <w:r w:rsidRPr="002E2C37">
          <w:rPr>
            <w:noProof/>
            <w:webHidden/>
          </w:rPr>
        </w:r>
        <w:r w:rsidRPr="002E2C37">
          <w:rPr>
            <w:noProof/>
            <w:webHidden/>
          </w:rPr>
          <w:fldChar w:fldCharType="separate"/>
        </w:r>
        <w:r w:rsidRPr="002E2C37">
          <w:rPr>
            <w:noProof/>
            <w:webHidden/>
          </w:rPr>
          <w:t>37</w:t>
        </w:r>
        <w:r w:rsidRPr="002E2C37">
          <w:rPr>
            <w:noProof/>
            <w:webHidden/>
          </w:rPr>
          <w:fldChar w:fldCharType="end"/>
        </w:r>
      </w:hyperlink>
    </w:p>
    <w:p w14:paraId="0465975F" w14:textId="26888418"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0" w:history="1">
        <w:r w:rsidRPr="002E2C37">
          <w:rPr>
            <w:rStyle w:val="Hyperlink"/>
            <w:noProof/>
          </w:rPr>
          <w:t>Hình 13: Sơ đồ tổng quát hệ thống</w:t>
        </w:r>
        <w:r w:rsidRPr="002E2C37">
          <w:rPr>
            <w:noProof/>
            <w:webHidden/>
          </w:rPr>
          <w:tab/>
        </w:r>
        <w:r w:rsidRPr="002E2C37">
          <w:rPr>
            <w:noProof/>
            <w:webHidden/>
          </w:rPr>
          <w:fldChar w:fldCharType="begin"/>
        </w:r>
        <w:r w:rsidRPr="002E2C37">
          <w:rPr>
            <w:noProof/>
            <w:webHidden/>
          </w:rPr>
          <w:instrText xml:space="preserve"> PAGEREF _Toc195484390 \h </w:instrText>
        </w:r>
        <w:r w:rsidRPr="002E2C37">
          <w:rPr>
            <w:noProof/>
            <w:webHidden/>
          </w:rPr>
        </w:r>
        <w:r w:rsidRPr="002E2C37">
          <w:rPr>
            <w:noProof/>
            <w:webHidden/>
          </w:rPr>
          <w:fldChar w:fldCharType="separate"/>
        </w:r>
        <w:r w:rsidRPr="002E2C37">
          <w:rPr>
            <w:noProof/>
            <w:webHidden/>
          </w:rPr>
          <w:t>39</w:t>
        </w:r>
        <w:r w:rsidRPr="002E2C37">
          <w:rPr>
            <w:noProof/>
            <w:webHidden/>
          </w:rPr>
          <w:fldChar w:fldCharType="end"/>
        </w:r>
      </w:hyperlink>
    </w:p>
    <w:p w14:paraId="486CC2D2" w14:textId="4774217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1" w:history="1">
        <w:r w:rsidRPr="002E2C37">
          <w:rPr>
            <w:rStyle w:val="Hyperlink"/>
            <w:noProof/>
          </w:rPr>
          <w:t xml:space="preserve">Hình 14: </w:t>
        </w:r>
        <w:r w:rsidRPr="002E2C37">
          <w:rPr>
            <w:rStyle w:val="Hyperlink"/>
            <w:noProof/>
            <w:lang w:val="en-US"/>
          </w:rPr>
          <w:t>Sơ đồ tổng quát quá trình huấn luyện mô hình và nơi lưu trữ mô hình</w:t>
        </w:r>
        <w:r w:rsidRPr="002E2C37">
          <w:rPr>
            <w:noProof/>
            <w:webHidden/>
          </w:rPr>
          <w:tab/>
        </w:r>
        <w:r w:rsidRPr="002E2C37">
          <w:rPr>
            <w:noProof/>
            <w:webHidden/>
          </w:rPr>
          <w:fldChar w:fldCharType="begin"/>
        </w:r>
        <w:r w:rsidRPr="002E2C37">
          <w:rPr>
            <w:noProof/>
            <w:webHidden/>
          </w:rPr>
          <w:instrText xml:space="preserve"> PAGEREF _Toc195484391 \h </w:instrText>
        </w:r>
        <w:r w:rsidRPr="002E2C37">
          <w:rPr>
            <w:noProof/>
            <w:webHidden/>
          </w:rPr>
        </w:r>
        <w:r w:rsidRPr="002E2C37">
          <w:rPr>
            <w:noProof/>
            <w:webHidden/>
          </w:rPr>
          <w:fldChar w:fldCharType="separate"/>
        </w:r>
        <w:r w:rsidRPr="002E2C37">
          <w:rPr>
            <w:noProof/>
            <w:webHidden/>
          </w:rPr>
          <w:t>40</w:t>
        </w:r>
        <w:r w:rsidRPr="002E2C37">
          <w:rPr>
            <w:noProof/>
            <w:webHidden/>
          </w:rPr>
          <w:fldChar w:fldCharType="end"/>
        </w:r>
      </w:hyperlink>
    </w:p>
    <w:p w14:paraId="0F7ACBAF" w14:textId="20E37CD5"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2" w:history="1">
        <w:r w:rsidRPr="002E2C37">
          <w:rPr>
            <w:rStyle w:val="Hyperlink"/>
            <w:noProof/>
          </w:rPr>
          <w:t xml:space="preserve">Hình 15: </w:t>
        </w:r>
        <w:r w:rsidRPr="002E2C37">
          <w:rPr>
            <w:rStyle w:val="Hyperlink"/>
            <w:noProof/>
            <w:lang w:val="en-US"/>
          </w:rPr>
          <w:t>Sơ đồ use case</w:t>
        </w:r>
        <w:r w:rsidRPr="002E2C37">
          <w:rPr>
            <w:noProof/>
            <w:webHidden/>
          </w:rPr>
          <w:tab/>
        </w:r>
        <w:r w:rsidRPr="002E2C37">
          <w:rPr>
            <w:noProof/>
            <w:webHidden/>
          </w:rPr>
          <w:fldChar w:fldCharType="begin"/>
        </w:r>
        <w:r w:rsidRPr="002E2C37">
          <w:rPr>
            <w:noProof/>
            <w:webHidden/>
          </w:rPr>
          <w:instrText xml:space="preserve"> PAGEREF _Toc195484392 \h </w:instrText>
        </w:r>
        <w:r w:rsidRPr="002E2C37">
          <w:rPr>
            <w:noProof/>
            <w:webHidden/>
          </w:rPr>
        </w:r>
        <w:r w:rsidRPr="002E2C37">
          <w:rPr>
            <w:noProof/>
            <w:webHidden/>
          </w:rPr>
          <w:fldChar w:fldCharType="separate"/>
        </w:r>
        <w:r w:rsidRPr="002E2C37">
          <w:rPr>
            <w:noProof/>
            <w:webHidden/>
          </w:rPr>
          <w:t>41</w:t>
        </w:r>
        <w:r w:rsidRPr="002E2C37">
          <w:rPr>
            <w:noProof/>
            <w:webHidden/>
          </w:rPr>
          <w:fldChar w:fldCharType="end"/>
        </w:r>
      </w:hyperlink>
    </w:p>
    <w:p w14:paraId="74E4A06F" w14:textId="15F84F2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3" w:history="1">
        <w:r w:rsidRPr="002E2C37">
          <w:rPr>
            <w:rStyle w:val="Hyperlink"/>
            <w:noProof/>
          </w:rPr>
          <w:t>Hình 16: Hình ảnh lược đồ quan hệ cơ sở dữ liệu</w:t>
        </w:r>
        <w:r w:rsidRPr="002E2C37">
          <w:rPr>
            <w:noProof/>
            <w:webHidden/>
          </w:rPr>
          <w:tab/>
        </w:r>
        <w:r w:rsidRPr="002E2C37">
          <w:rPr>
            <w:noProof/>
            <w:webHidden/>
          </w:rPr>
          <w:fldChar w:fldCharType="begin"/>
        </w:r>
        <w:r w:rsidRPr="002E2C37">
          <w:rPr>
            <w:noProof/>
            <w:webHidden/>
          </w:rPr>
          <w:instrText xml:space="preserve"> PAGEREF _Toc195484393 \h </w:instrText>
        </w:r>
        <w:r w:rsidRPr="002E2C37">
          <w:rPr>
            <w:noProof/>
            <w:webHidden/>
          </w:rPr>
        </w:r>
        <w:r w:rsidRPr="002E2C37">
          <w:rPr>
            <w:noProof/>
            <w:webHidden/>
          </w:rPr>
          <w:fldChar w:fldCharType="separate"/>
        </w:r>
        <w:r w:rsidRPr="002E2C37">
          <w:rPr>
            <w:noProof/>
            <w:webHidden/>
          </w:rPr>
          <w:t>41</w:t>
        </w:r>
        <w:r w:rsidRPr="002E2C37">
          <w:rPr>
            <w:noProof/>
            <w:webHidden/>
          </w:rPr>
          <w:fldChar w:fldCharType="end"/>
        </w:r>
      </w:hyperlink>
    </w:p>
    <w:p w14:paraId="01EBB472" w14:textId="569CBAF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4" w:history="1">
        <w:r w:rsidRPr="002E2C37">
          <w:rPr>
            <w:rStyle w:val="Hyperlink"/>
            <w:noProof/>
          </w:rPr>
          <w:t>Hình 17: Miêu tả area of overlap</w:t>
        </w:r>
        <w:r w:rsidRPr="002E2C37">
          <w:rPr>
            <w:noProof/>
            <w:webHidden/>
          </w:rPr>
          <w:tab/>
        </w:r>
        <w:r w:rsidRPr="002E2C37">
          <w:rPr>
            <w:noProof/>
            <w:webHidden/>
          </w:rPr>
          <w:fldChar w:fldCharType="begin"/>
        </w:r>
        <w:r w:rsidRPr="002E2C37">
          <w:rPr>
            <w:noProof/>
            <w:webHidden/>
          </w:rPr>
          <w:instrText xml:space="preserve"> PAGEREF _Toc195484394 \h </w:instrText>
        </w:r>
        <w:r w:rsidRPr="002E2C37">
          <w:rPr>
            <w:noProof/>
            <w:webHidden/>
          </w:rPr>
        </w:r>
        <w:r w:rsidRPr="002E2C37">
          <w:rPr>
            <w:noProof/>
            <w:webHidden/>
          </w:rPr>
          <w:fldChar w:fldCharType="separate"/>
        </w:r>
        <w:r w:rsidRPr="002E2C37">
          <w:rPr>
            <w:noProof/>
            <w:webHidden/>
          </w:rPr>
          <w:t>43</w:t>
        </w:r>
        <w:r w:rsidRPr="002E2C37">
          <w:rPr>
            <w:noProof/>
            <w:webHidden/>
          </w:rPr>
          <w:fldChar w:fldCharType="end"/>
        </w:r>
      </w:hyperlink>
    </w:p>
    <w:p w14:paraId="4A761F1A" w14:textId="1AD15708"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5" w:history="1">
        <w:r w:rsidRPr="002E2C37">
          <w:rPr>
            <w:rStyle w:val="Hyperlink"/>
            <w:noProof/>
          </w:rPr>
          <w:t>Hình 18: Tốc độ và độ chính xác của các phiên bản YOLOv5</w:t>
        </w:r>
        <w:r w:rsidRPr="002E2C37">
          <w:rPr>
            <w:noProof/>
            <w:webHidden/>
          </w:rPr>
          <w:tab/>
        </w:r>
        <w:r w:rsidRPr="002E2C37">
          <w:rPr>
            <w:noProof/>
            <w:webHidden/>
          </w:rPr>
          <w:fldChar w:fldCharType="begin"/>
        </w:r>
        <w:r w:rsidRPr="002E2C37">
          <w:rPr>
            <w:noProof/>
            <w:webHidden/>
          </w:rPr>
          <w:instrText xml:space="preserve"> PAGEREF _Toc195484395 \h </w:instrText>
        </w:r>
        <w:r w:rsidRPr="002E2C37">
          <w:rPr>
            <w:noProof/>
            <w:webHidden/>
          </w:rPr>
        </w:r>
        <w:r w:rsidRPr="002E2C37">
          <w:rPr>
            <w:noProof/>
            <w:webHidden/>
          </w:rPr>
          <w:fldChar w:fldCharType="separate"/>
        </w:r>
        <w:r w:rsidRPr="002E2C37">
          <w:rPr>
            <w:noProof/>
            <w:webHidden/>
          </w:rPr>
          <w:t>46</w:t>
        </w:r>
        <w:r w:rsidRPr="002E2C37">
          <w:rPr>
            <w:noProof/>
            <w:webHidden/>
          </w:rPr>
          <w:fldChar w:fldCharType="end"/>
        </w:r>
      </w:hyperlink>
    </w:p>
    <w:p w14:paraId="3094104D" w14:textId="183557B9"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6" w:history="1">
        <w:r w:rsidRPr="002E2C37">
          <w:rPr>
            <w:rStyle w:val="Hyperlink"/>
            <w:noProof/>
          </w:rPr>
          <w:t>Hình 19:</w:t>
        </w:r>
        <w:r w:rsidRPr="002E2C37">
          <w:rPr>
            <w:rStyle w:val="Hyperlink"/>
            <w:noProof/>
            <w:lang w:val="vi-VN"/>
          </w:rPr>
          <w:t xml:space="preserve"> Giao diện màn hình chờ của ứng dụn</w:t>
        </w:r>
        <w:r w:rsidRPr="002E2C37">
          <w:rPr>
            <w:rStyle w:val="Hyperlink"/>
            <w:noProof/>
            <w:lang w:val="en-US"/>
          </w:rPr>
          <w:t>g</w:t>
        </w:r>
        <w:r w:rsidRPr="002E2C37">
          <w:rPr>
            <w:noProof/>
            <w:webHidden/>
          </w:rPr>
          <w:tab/>
        </w:r>
        <w:r w:rsidRPr="002E2C37">
          <w:rPr>
            <w:noProof/>
            <w:webHidden/>
          </w:rPr>
          <w:fldChar w:fldCharType="begin"/>
        </w:r>
        <w:r w:rsidRPr="002E2C37">
          <w:rPr>
            <w:noProof/>
            <w:webHidden/>
          </w:rPr>
          <w:instrText xml:space="preserve"> PAGEREF _Toc195484396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3B421B03" w14:textId="18ECE0A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7" w:history="1">
        <w:r w:rsidRPr="002E2C37">
          <w:rPr>
            <w:rStyle w:val="Hyperlink"/>
            <w:noProof/>
          </w:rPr>
          <w:t>Hình 20</w:t>
        </w:r>
        <w:r w:rsidRPr="002E2C37">
          <w:rPr>
            <w:rStyle w:val="Hyperlink"/>
            <w:noProof/>
            <w:lang w:val="en-US"/>
          </w:rPr>
          <w:t>:Giao diện màn hình đăng nhập</w:t>
        </w:r>
        <w:r w:rsidRPr="002E2C37">
          <w:rPr>
            <w:noProof/>
            <w:webHidden/>
          </w:rPr>
          <w:tab/>
        </w:r>
        <w:r w:rsidRPr="002E2C37">
          <w:rPr>
            <w:noProof/>
            <w:webHidden/>
          </w:rPr>
          <w:fldChar w:fldCharType="begin"/>
        </w:r>
        <w:r w:rsidRPr="002E2C37">
          <w:rPr>
            <w:noProof/>
            <w:webHidden/>
          </w:rPr>
          <w:instrText xml:space="preserve"> PAGEREF _Toc195484397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72130F0A" w14:textId="0AB169AA"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8" w:history="1">
        <w:r w:rsidRPr="002E2C37">
          <w:rPr>
            <w:rStyle w:val="Hyperlink"/>
            <w:noProof/>
          </w:rPr>
          <w:t>Hình 21</w:t>
        </w:r>
        <w:r w:rsidRPr="002E2C37">
          <w:rPr>
            <w:rStyle w:val="Hyperlink"/>
            <w:noProof/>
            <w:lang w:val="en-US"/>
          </w:rPr>
          <w:t>:Giao diện màn hình đăng nhập</w:t>
        </w:r>
        <w:r w:rsidRPr="002E2C37">
          <w:rPr>
            <w:noProof/>
            <w:webHidden/>
          </w:rPr>
          <w:tab/>
        </w:r>
        <w:r w:rsidRPr="002E2C37">
          <w:rPr>
            <w:noProof/>
            <w:webHidden/>
          </w:rPr>
          <w:fldChar w:fldCharType="begin"/>
        </w:r>
        <w:r w:rsidRPr="002E2C37">
          <w:rPr>
            <w:noProof/>
            <w:webHidden/>
          </w:rPr>
          <w:instrText xml:space="preserve"> PAGEREF _Toc195484398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034E160" w14:textId="5D0C84B1"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9" w:history="1">
        <w:r w:rsidRPr="002E2C37">
          <w:rPr>
            <w:rStyle w:val="Hyperlink"/>
            <w:noProof/>
          </w:rPr>
          <w:t>Hình 22</w:t>
        </w:r>
        <w:r w:rsidRPr="002E2C37">
          <w:rPr>
            <w:rStyle w:val="Hyperlink"/>
            <w:noProof/>
            <w:lang w:val="en-US"/>
          </w:rPr>
          <w:t>:Giao diện đăng ký</w:t>
        </w:r>
        <w:r w:rsidRPr="002E2C37">
          <w:rPr>
            <w:noProof/>
            <w:webHidden/>
          </w:rPr>
          <w:tab/>
        </w:r>
        <w:r w:rsidRPr="002E2C37">
          <w:rPr>
            <w:noProof/>
            <w:webHidden/>
          </w:rPr>
          <w:fldChar w:fldCharType="begin"/>
        </w:r>
        <w:r w:rsidRPr="002E2C37">
          <w:rPr>
            <w:noProof/>
            <w:webHidden/>
          </w:rPr>
          <w:instrText xml:space="preserve"> PAGEREF _Toc195484399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7B70BB2" w14:textId="7E6CD19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0" w:history="1">
        <w:r w:rsidRPr="002E2C37">
          <w:rPr>
            <w:rStyle w:val="Hyperlink"/>
            <w:noProof/>
          </w:rPr>
          <w:t>Hình 23</w:t>
        </w:r>
        <w:r w:rsidRPr="002E2C37">
          <w:rPr>
            <w:rStyle w:val="Hyperlink"/>
            <w:noProof/>
            <w:lang w:val="en-US"/>
          </w:rPr>
          <w:t>:Quản lí user</w:t>
        </w:r>
        <w:r w:rsidRPr="002E2C37">
          <w:rPr>
            <w:noProof/>
            <w:webHidden/>
          </w:rPr>
          <w:tab/>
        </w:r>
        <w:r w:rsidRPr="002E2C37">
          <w:rPr>
            <w:noProof/>
            <w:webHidden/>
          </w:rPr>
          <w:fldChar w:fldCharType="begin"/>
        </w:r>
        <w:r w:rsidRPr="002E2C37">
          <w:rPr>
            <w:noProof/>
            <w:webHidden/>
          </w:rPr>
          <w:instrText xml:space="preserve"> PAGEREF _Toc195484400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7448941C" w14:textId="4C5D0ED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1" w:history="1">
        <w:r w:rsidRPr="002E2C37">
          <w:rPr>
            <w:rStyle w:val="Hyperlink"/>
            <w:noProof/>
          </w:rPr>
          <w:t>Hình 24:</w:t>
        </w:r>
        <w:r w:rsidRPr="002E2C37">
          <w:rPr>
            <w:rStyle w:val="Hyperlink"/>
            <w:noProof/>
            <w:lang w:val="vi-VN"/>
          </w:rPr>
          <w:t xml:space="preserve"> Giao diện thông tin côn trùng nhận diện thành công</w:t>
        </w:r>
        <w:r w:rsidRPr="002E2C37">
          <w:rPr>
            <w:noProof/>
            <w:webHidden/>
          </w:rPr>
          <w:tab/>
        </w:r>
        <w:r w:rsidRPr="002E2C37">
          <w:rPr>
            <w:noProof/>
            <w:webHidden/>
          </w:rPr>
          <w:fldChar w:fldCharType="begin"/>
        </w:r>
        <w:r w:rsidRPr="002E2C37">
          <w:rPr>
            <w:noProof/>
            <w:webHidden/>
          </w:rPr>
          <w:instrText xml:space="preserve"> PAGEREF _Toc195484401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1F66FE52" w14:textId="5728D51E"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2" w:history="1">
        <w:r w:rsidRPr="002E2C37">
          <w:rPr>
            <w:rStyle w:val="Hyperlink"/>
            <w:noProof/>
          </w:rPr>
          <w:t>Hình 25: Giao giao diện danh sách côn trùng</w:t>
        </w:r>
        <w:r w:rsidRPr="002E2C37">
          <w:rPr>
            <w:noProof/>
            <w:webHidden/>
          </w:rPr>
          <w:tab/>
        </w:r>
        <w:r w:rsidRPr="002E2C37">
          <w:rPr>
            <w:noProof/>
            <w:webHidden/>
          </w:rPr>
          <w:fldChar w:fldCharType="begin"/>
        </w:r>
        <w:r w:rsidRPr="002E2C37">
          <w:rPr>
            <w:noProof/>
            <w:webHidden/>
          </w:rPr>
          <w:instrText xml:space="preserve"> PAGEREF _Toc195484402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4D3744EA" w14:textId="20C6347D"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3" w:history="1">
        <w:r w:rsidRPr="002E2C37">
          <w:rPr>
            <w:rStyle w:val="Hyperlink"/>
            <w:noProof/>
          </w:rPr>
          <w:t>Hình 26: Giao diện danh sách hình ảnh côn trùng</w:t>
        </w:r>
        <w:r w:rsidRPr="002E2C37">
          <w:rPr>
            <w:noProof/>
            <w:webHidden/>
          </w:rPr>
          <w:tab/>
        </w:r>
        <w:r w:rsidRPr="002E2C37">
          <w:rPr>
            <w:noProof/>
            <w:webHidden/>
          </w:rPr>
          <w:fldChar w:fldCharType="begin"/>
        </w:r>
        <w:r w:rsidRPr="002E2C37">
          <w:rPr>
            <w:noProof/>
            <w:webHidden/>
          </w:rPr>
          <w:instrText xml:space="preserve"> PAGEREF _Toc195484403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5C5B9687" w14:textId="4D183114"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4" w:history="1">
        <w:r w:rsidRPr="002E2C37">
          <w:rPr>
            <w:rStyle w:val="Hyperlink"/>
            <w:noProof/>
          </w:rPr>
          <w:t>Hình 27</w:t>
        </w:r>
        <w:r w:rsidRPr="002E2C37">
          <w:rPr>
            <w:rStyle w:val="Hyperlink"/>
            <w:noProof/>
            <w:lang w:val="en-US"/>
          </w:rPr>
          <w:t>:Giao diện upload ảnh lên sever</w:t>
        </w:r>
        <w:r w:rsidRPr="002E2C37">
          <w:rPr>
            <w:noProof/>
            <w:webHidden/>
          </w:rPr>
          <w:tab/>
        </w:r>
        <w:r w:rsidRPr="002E2C37">
          <w:rPr>
            <w:noProof/>
            <w:webHidden/>
          </w:rPr>
          <w:fldChar w:fldCharType="begin"/>
        </w:r>
        <w:r w:rsidRPr="002E2C37">
          <w:rPr>
            <w:noProof/>
            <w:webHidden/>
          </w:rPr>
          <w:instrText xml:space="preserve"> PAGEREF _Toc195484404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40AAAADC" w14:textId="759148C4"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5" w:history="1">
        <w:r w:rsidRPr="002E2C37">
          <w:rPr>
            <w:rStyle w:val="Hyperlink"/>
            <w:noProof/>
          </w:rPr>
          <w:t>Hình 28</w:t>
        </w:r>
        <w:r w:rsidRPr="002E2C37">
          <w:rPr>
            <w:rStyle w:val="Hyperlink"/>
            <w:noProof/>
            <w:lang w:val="en-US"/>
          </w:rPr>
          <w:t>:Giao diện chọn ảnh từ gallery để upload lên sever</w:t>
        </w:r>
        <w:r w:rsidRPr="002E2C37">
          <w:rPr>
            <w:noProof/>
            <w:webHidden/>
          </w:rPr>
          <w:tab/>
        </w:r>
        <w:r w:rsidRPr="002E2C37">
          <w:rPr>
            <w:noProof/>
            <w:webHidden/>
          </w:rPr>
          <w:fldChar w:fldCharType="begin"/>
        </w:r>
        <w:r w:rsidRPr="002E2C37">
          <w:rPr>
            <w:noProof/>
            <w:webHidden/>
          </w:rPr>
          <w:instrText xml:space="preserve"> PAGEREF _Toc195484405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E699063" w14:textId="4F7BE0EA"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6" w:history="1">
        <w:r w:rsidRPr="002E2C37">
          <w:rPr>
            <w:rStyle w:val="Hyperlink"/>
            <w:noProof/>
          </w:rPr>
          <w:t>Hình 29: Giao diện màn hình nhận diện</w:t>
        </w:r>
        <w:r w:rsidRPr="002E2C37">
          <w:rPr>
            <w:noProof/>
            <w:webHidden/>
          </w:rPr>
          <w:tab/>
        </w:r>
        <w:r w:rsidRPr="002E2C37">
          <w:rPr>
            <w:noProof/>
            <w:webHidden/>
          </w:rPr>
          <w:fldChar w:fldCharType="begin"/>
        </w:r>
        <w:r w:rsidRPr="002E2C37">
          <w:rPr>
            <w:noProof/>
            <w:webHidden/>
          </w:rPr>
          <w:instrText xml:space="preserve"> PAGEREF _Toc195484406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2D51754" w14:textId="58832229"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7" w:history="1">
        <w:r w:rsidRPr="002E2C37">
          <w:rPr>
            <w:rStyle w:val="Hyperlink"/>
            <w:noProof/>
          </w:rPr>
          <w:t>Hình 30: Giao diện màn hình nhận diện</w:t>
        </w:r>
        <w:r w:rsidRPr="002E2C37">
          <w:rPr>
            <w:rStyle w:val="Hyperlink"/>
            <w:noProof/>
            <w:lang w:val="en-US"/>
          </w:rPr>
          <w:t xml:space="preserve"> lỗi</w:t>
        </w:r>
        <w:r w:rsidRPr="002E2C37">
          <w:rPr>
            <w:noProof/>
            <w:webHidden/>
          </w:rPr>
          <w:tab/>
        </w:r>
        <w:r w:rsidRPr="002E2C37">
          <w:rPr>
            <w:noProof/>
            <w:webHidden/>
          </w:rPr>
          <w:fldChar w:fldCharType="begin"/>
        </w:r>
        <w:r w:rsidRPr="002E2C37">
          <w:rPr>
            <w:noProof/>
            <w:webHidden/>
          </w:rPr>
          <w:instrText xml:space="preserve"> PAGEREF _Toc195484407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23ECEAFA" w14:textId="2855F2FA"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8" w:history="1">
        <w:r w:rsidRPr="002E2C37">
          <w:rPr>
            <w:rStyle w:val="Hyperlink"/>
            <w:noProof/>
          </w:rPr>
          <w:t xml:space="preserve">Hình 31: Giao diện </w:t>
        </w:r>
        <w:r w:rsidRPr="002E2C37">
          <w:rPr>
            <w:rStyle w:val="Hyperlink"/>
            <w:noProof/>
            <w:lang w:val="en-US"/>
          </w:rPr>
          <w:t>lấy ra vị trí hiện tại</w:t>
        </w:r>
        <w:r w:rsidRPr="002E2C37">
          <w:rPr>
            <w:noProof/>
            <w:webHidden/>
          </w:rPr>
          <w:tab/>
        </w:r>
        <w:r w:rsidRPr="002E2C37">
          <w:rPr>
            <w:noProof/>
            <w:webHidden/>
          </w:rPr>
          <w:fldChar w:fldCharType="begin"/>
        </w:r>
        <w:r w:rsidRPr="002E2C37">
          <w:rPr>
            <w:noProof/>
            <w:webHidden/>
          </w:rPr>
          <w:instrText xml:space="preserve"> PAGEREF _Toc195484408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52FF3D27" w14:textId="691C5BE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9" w:history="1">
        <w:r w:rsidRPr="002E2C37">
          <w:rPr>
            <w:rStyle w:val="Hyperlink"/>
            <w:noProof/>
          </w:rPr>
          <w:t xml:space="preserve">Hình 32: Giao diện màn hình </w:t>
        </w:r>
        <w:r w:rsidRPr="002E2C37">
          <w:rPr>
            <w:rStyle w:val="Hyperlink"/>
            <w:noProof/>
            <w:lang w:val="en-US"/>
          </w:rPr>
          <w:t>chỉ đường đi</w:t>
        </w:r>
        <w:r w:rsidRPr="002E2C37">
          <w:rPr>
            <w:noProof/>
            <w:webHidden/>
          </w:rPr>
          <w:tab/>
        </w:r>
        <w:r w:rsidRPr="002E2C37">
          <w:rPr>
            <w:noProof/>
            <w:webHidden/>
          </w:rPr>
          <w:fldChar w:fldCharType="begin"/>
        </w:r>
        <w:r w:rsidRPr="002E2C37">
          <w:rPr>
            <w:noProof/>
            <w:webHidden/>
          </w:rPr>
          <w:instrText xml:space="preserve"> PAGEREF _Toc195484409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2021CAAF" w14:textId="24D9F42F" w:rsidR="0029204D" w:rsidRPr="002E2C37" w:rsidRDefault="00695FE7">
      <w:pPr>
        <w:ind w:firstLine="0"/>
        <w:rPr>
          <w:b/>
          <w:sz w:val="28"/>
          <w:szCs w:val="28"/>
        </w:rPr>
      </w:pPr>
      <w:r w:rsidRPr="002E2C37">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FC2B30">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FC2B30">
      <w:pPr>
        <w:pStyle w:val="Style1"/>
      </w:pPr>
      <w:bookmarkStart w:id="1" w:name="_Toc20360"/>
      <w:r w:rsidRPr="002E2C37">
        <w:lastRenderedPageBreak/>
        <w:t>DANH SÁCH SÁCH CÁC BẢNG</w:t>
      </w:r>
      <w:bookmarkEnd w:id="1"/>
    </w:p>
    <w:p w14:paraId="76080303" w14:textId="16FE670C" w:rsidR="00F70E68" w:rsidRPr="002E2C37" w:rsidRDefault="00000000">
      <w:pPr>
        <w:pStyle w:val="TableofFigures"/>
        <w:tabs>
          <w:tab w:val="right" w:leader="dot" w:pos="8211"/>
        </w:tabs>
        <w:rPr>
          <w:rFonts w:eastAsiaTheme="minorEastAsia"/>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436871" w:history="1">
        <w:r w:rsidR="00F70E68" w:rsidRPr="002E2C37">
          <w:rPr>
            <w:rStyle w:val="Hyperlink"/>
            <w:noProof/>
          </w:rPr>
          <w:t>Bảng 1: Danh sách Actor của hệ thống</w:t>
        </w:r>
        <w:r w:rsidR="00F70E68" w:rsidRPr="002E2C37">
          <w:rPr>
            <w:noProof/>
            <w:webHidden/>
          </w:rPr>
          <w:tab/>
        </w:r>
        <w:r w:rsidR="00F70E68" w:rsidRPr="002E2C37">
          <w:rPr>
            <w:noProof/>
            <w:webHidden/>
          </w:rPr>
          <w:fldChar w:fldCharType="begin"/>
        </w:r>
        <w:r w:rsidR="00F70E68" w:rsidRPr="002E2C37">
          <w:rPr>
            <w:noProof/>
            <w:webHidden/>
          </w:rPr>
          <w:instrText xml:space="preserve"> PAGEREF _Toc195436871 \h </w:instrText>
        </w:r>
        <w:r w:rsidR="00F70E68" w:rsidRPr="002E2C37">
          <w:rPr>
            <w:noProof/>
            <w:webHidden/>
          </w:rPr>
        </w:r>
        <w:r w:rsidR="00F70E68" w:rsidRPr="002E2C37">
          <w:rPr>
            <w:noProof/>
            <w:webHidden/>
          </w:rPr>
          <w:fldChar w:fldCharType="separate"/>
        </w:r>
        <w:r w:rsidR="00F70E68" w:rsidRPr="002E2C37">
          <w:rPr>
            <w:noProof/>
            <w:webHidden/>
          </w:rPr>
          <w:t>27</w:t>
        </w:r>
        <w:r w:rsidR="00F70E68" w:rsidRPr="002E2C37">
          <w:rPr>
            <w:noProof/>
            <w:webHidden/>
          </w:rPr>
          <w:fldChar w:fldCharType="end"/>
        </w:r>
      </w:hyperlink>
    </w:p>
    <w:p w14:paraId="2C6877C9" w14:textId="5A0B718D"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2" w:history="1">
        <w:r w:rsidRPr="002E2C37">
          <w:rPr>
            <w:rStyle w:val="Hyperlink"/>
            <w:noProof/>
          </w:rPr>
          <w:t>Bảng 2:  Danh sách các use case của hệ thống</w:t>
        </w:r>
        <w:r w:rsidRPr="002E2C37">
          <w:rPr>
            <w:noProof/>
            <w:webHidden/>
          </w:rPr>
          <w:tab/>
        </w:r>
        <w:r w:rsidRPr="002E2C37">
          <w:rPr>
            <w:noProof/>
            <w:webHidden/>
          </w:rPr>
          <w:fldChar w:fldCharType="begin"/>
        </w:r>
        <w:r w:rsidRPr="002E2C37">
          <w:rPr>
            <w:noProof/>
            <w:webHidden/>
          </w:rPr>
          <w:instrText xml:space="preserve"> PAGEREF _Toc195436872 \h </w:instrText>
        </w:r>
        <w:r w:rsidRPr="002E2C37">
          <w:rPr>
            <w:noProof/>
            <w:webHidden/>
          </w:rPr>
        </w:r>
        <w:r w:rsidRPr="002E2C37">
          <w:rPr>
            <w:noProof/>
            <w:webHidden/>
          </w:rPr>
          <w:fldChar w:fldCharType="separate"/>
        </w:r>
        <w:r w:rsidRPr="002E2C37">
          <w:rPr>
            <w:noProof/>
            <w:webHidden/>
          </w:rPr>
          <w:t>27</w:t>
        </w:r>
        <w:r w:rsidRPr="002E2C37">
          <w:rPr>
            <w:noProof/>
            <w:webHidden/>
          </w:rPr>
          <w:fldChar w:fldCharType="end"/>
        </w:r>
      </w:hyperlink>
    </w:p>
    <w:p w14:paraId="3EC830DD" w14:textId="0C3FF3B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3" w:history="1">
        <w:r w:rsidRPr="002E2C37">
          <w:rPr>
            <w:rStyle w:val="Hyperlink"/>
            <w:noProof/>
          </w:rPr>
          <w:t>Bảng 3</w:t>
        </w:r>
        <w:r w:rsidRPr="002E2C37">
          <w:rPr>
            <w:rStyle w:val="Hyperlink"/>
            <w:noProof/>
            <w:lang w:val="en-US"/>
          </w:rPr>
          <w:t>:Đặc tả use case “Đăng Nhập”</w:t>
        </w:r>
        <w:r w:rsidRPr="002E2C37">
          <w:rPr>
            <w:noProof/>
            <w:webHidden/>
          </w:rPr>
          <w:tab/>
        </w:r>
        <w:r w:rsidRPr="002E2C37">
          <w:rPr>
            <w:noProof/>
            <w:webHidden/>
          </w:rPr>
          <w:fldChar w:fldCharType="begin"/>
        </w:r>
        <w:r w:rsidRPr="002E2C37">
          <w:rPr>
            <w:noProof/>
            <w:webHidden/>
          </w:rPr>
          <w:instrText xml:space="preserve"> PAGEREF _Toc195436873 \h </w:instrText>
        </w:r>
        <w:r w:rsidRPr="002E2C37">
          <w:rPr>
            <w:noProof/>
            <w:webHidden/>
          </w:rPr>
        </w:r>
        <w:r w:rsidRPr="002E2C37">
          <w:rPr>
            <w:noProof/>
            <w:webHidden/>
          </w:rPr>
          <w:fldChar w:fldCharType="separate"/>
        </w:r>
        <w:r w:rsidRPr="002E2C37">
          <w:rPr>
            <w:noProof/>
            <w:webHidden/>
          </w:rPr>
          <w:t>29</w:t>
        </w:r>
        <w:r w:rsidRPr="002E2C37">
          <w:rPr>
            <w:noProof/>
            <w:webHidden/>
          </w:rPr>
          <w:fldChar w:fldCharType="end"/>
        </w:r>
      </w:hyperlink>
    </w:p>
    <w:p w14:paraId="210755C5" w14:textId="6B9EA239"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4" w:history="1">
        <w:r w:rsidRPr="002E2C37">
          <w:rPr>
            <w:rStyle w:val="Hyperlink"/>
            <w:noProof/>
          </w:rPr>
          <w:t>Bảng 4</w:t>
        </w:r>
        <w:r w:rsidRPr="002E2C37">
          <w:rPr>
            <w:rStyle w:val="Hyperlink"/>
            <w:noProof/>
            <w:lang w:val="en-US"/>
          </w:rPr>
          <w:t>:Đặc tả use case “Đăng Nhập”</w:t>
        </w:r>
        <w:r w:rsidRPr="002E2C37">
          <w:rPr>
            <w:noProof/>
            <w:webHidden/>
          </w:rPr>
          <w:tab/>
        </w:r>
        <w:r w:rsidRPr="002E2C37">
          <w:rPr>
            <w:noProof/>
            <w:webHidden/>
          </w:rPr>
          <w:fldChar w:fldCharType="begin"/>
        </w:r>
        <w:r w:rsidRPr="002E2C37">
          <w:rPr>
            <w:noProof/>
            <w:webHidden/>
          </w:rPr>
          <w:instrText xml:space="preserve"> PAGEREF _Toc195436874 \h </w:instrText>
        </w:r>
        <w:r w:rsidRPr="002E2C37">
          <w:rPr>
            <w:noProof/>
            <w:webHidden/>
          </w:rPr>
        </w:r>
        <w:r w:rsidRPr="002E2C37">
          <w:rPr>
            <w:noProof/>
            <w:webHidden/>
          </w:rPr>
          <w:fldChar w:fldCharType="separate"/>
        </w:r>
        <w:r w:rsidRPr="002E2C37">
          <w:rPr>
            <w:noProof/>
            <w:webHidden/>
          </w:rPr>
          <w:t>29</w:t>
        </w:r>
        <w:r w:rsidRPr="002E2C37">
          <w:rPr>
            <w:noProof/>
            <w:webHidden/>
          </w:rPr>
          <w:fldChar w:fldCharType="end"/>
        </w:r>
      </w:hyperlink>
    </w:p>
    <w:p w14:paraId="317224FC" w14:textId="5F26DE6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5" w:history="1">
        <w:r w:rsidRPr="002E2C37">
          <w:rPr>
            <w:rStyle w:val="Hyperlink"/>
            <w:noProof/>
          </w:rPr>
          <w:t>Bảng 5</w:t>
        </w:r>
        <w:r w:rsidRPr="002E2C37">
          <w:rPr>
            <w:rStyle w:val="Hyperlink"/>
            <w:noProof/>
            <w:lang w:val="en-US"/>
          </w:rPr>
          <w:t>:Đặc tả use case “Đăng Ký”</w:t>
        </w:r>
        <w:r w:rsidRPr="002E2C37">
          <w:rPr>
            <w:noProof/>
            <w:webHidden/>
          </w:rPr>
          <w:tab/>
        </w:r>
        <w:r w:rsidRPr="002E2C37">
          <w:rPr>
            <w:noProof/>
            <w:webHidden/>
          </w:rPr>
          <w:fldChar w:fldCharType="begin"/>
        </w:r>
        <w:r w:rsidRPr="002E2C37">
          <w:rPr>
            <w:noProof/>
            <w:webHidden/>
          </w:rPr>
          <w:instrText xml:space="preserve"> PAGEREF _Toc195436875 \h </w:instrText>
        </w:r>
        <w:r w:rsidRPr="002E2C37">
          <w:rPr>
            <w:noProof/>
            <w:webHidden/>
          </w:rPr>
        </w:r>
        <w:r w:rsidRPr="002E2C37">
          <w:rPr>
            <w:noProof/>
            <w:webHidden/>
          </w:rPr>
          <w:fldChar w:fldCharType="separate"/>
        </w:r>
        <w:r w:rsidRPr="002E2C37">
          <w:rPr>
            <w:noProof/>
            <w:webHidden/>
          </w:rPr>
          <w:t>30</w:t>
        </w:r>
        <w:r w:rsidRPr="002E2C37">
          <w:rPr>
            <w:noProof/>
            <w:webHidden/>
          </w:rPr>
          <w:fldChar w:fldCharType="end"/>
        </w:r>
      </w:hyperlink>
    </w:p>
    <w:p w14:paraId="030196CA" w14:textId="6008CC69"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6" w:history="1">
        <w:r w:rsidRPr="002E2C37">
          <w:rPr>
            <w:rStyle w:val="Hyperlink"/>
            <w:noProof/>
          </w:rPr>
          <w:t>Bảng 6</w:t>
        </w:r>
        <w:r w:rsidRPr="002E2C37">
          <w:rPr>
            <w:rStyle w:val="Hyperlink"/>
            <w:noProof/>
            <w:lang w:val="en-US"/>
          </w:rPr>
          <w:t>:Đặc tả use case “User Login”</w:t>
        </w:r>
        <w:r w:rsidRPr="002E2C37">
          <w:rPr>
            <w:noProof/>
            <w:webHidden/>
          </w:rPr>
          <w:tab/>
        </w:r>
        <w:r w:rsidRPr="002E2C37">
          <w:rPr>
            <w:noProof/>
            <w:webHidden/>
          </w:rPr>
          <w:fldChar w:fldCharType="begin"/>
        </w:r>
        <w:r w:rsidRPr="002E2C37">
          <w:rPr>
            <w:noProof/>
            <w:webHidden/>
          </w:rPr>
          <w:instrText xml:space="preserve"> PAGEREF _Toc195436876 \h </w:instrText>
        </w:r>
        <w:r w:rsidRPr="002E2C37">
          <w:rPr>
            <w:noProof/>
            <w:webHidden/>
          </w:rPr>
        </w:r>
        <w:r w:rsidRPr="002E2C37">
          <w:rPr>
            <w:noProof/>
            <w:webHidden/>
          </w:rPr>
          <w:fldChar w:fldCharType="separate"/>
        </w:r>
        <w:r w:rsidRPr="002E2C37">
          <w:rPr>
            <w:noProof/>
            <w:webHidden/>
          </w:rPr>
          <w:t>31</w:t>
        </w:r>
        <w:r w:rsidRPr="002E2C37">
          <w:rPr>
            <w:noProof/>
            <w:webHidden/>
          </w:rPr>
          <w:fldChar w:fldCharType="end"/>
        </w:r>
      </w:hyperlink>
    </w:p>
    <w:p w14:paraId="6F02828B" w14:textId="729758E7"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7" w:history="1">
        <w:r w:rsidRPr="002E2C37">
          <w:rPr>
            <w:rStyle w:val="Hyperlink"/>
            <w:noProof/>
          </w:rPr>
          <w:t>Bảng 7</w:t>
        </w:r>
        <w:r w:rsidRPr="002E2C37">
          <w:rPr>
            <w:rStyle w:val="Hyperlink"/>
            <w:noProof/>
            <w:lang w:val="en-US"/>
          </w:rPr>
          <w:t>:Đặc tả use case “Nhận Diện”</w:t>
        </w:r>
        <w:r w:rsidRPr="002E2C37">
          <w:rPr>
            <w:noProof/>
            <w:webHidden/>
          </w:rPr>
          <w:tab/>
        </w:r>
        <w:r w:rsidRPr="002E2C37">
          <w:rPr>
            <w:noProof/>
            <w:webHidden/>
          </w:rPr>
          <w:fldChar w:fldCharType="begin"/>
        </w:r>
        <w:r w:rsidRPr="002E2C37">
          <w:rPr>
            <w:noProof/>
            <w:webHidden/>
          </w:rPr>
          <w:instrText xml:space="preserve"> PAGEREF _Toc195436877 \h </w:instrText>
        </w:r>
        <w:r w:rsidRPr="002E2C37">
          <w:rPr>
            <w:noProof/>
            <w:webHidden/>
          </w:rPr>
        </w:r>
        <w:r w:rsidRPr="002E2C37">
          <w:rPr>
            <w:noProof/>
            <w:webHidden/>
          </w:rPr>
          <w:fldChar w:fldCharType="separate"/>
        </w:r>
        <w:r w:rsidRPr="002E2C37">
          <w:rPr>
            <w:noProof/>
            <w:webHidden/>
          </w:rPr>
          <w:t>32</w:t>
        </w:r>
        <w:r w:rsidRPr="002E2C37">
          <w:rPr>
            <w:noProof/>
            <w:webHidden/>
          </w:rPr>
          <w:fldChar w:fldCharType="end"/>
        </w:r>
      </w:hyperlink>
    </w:p>
    <w:p w14:paraId="4E57136C" w14:textId="314916E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8" w:history="1">
        <w:r w:rsidRPr="002E2C37">
          <w:rPr>
            <w:rStyle w:val="Hyperlink"/>
            <w:noProof/>
          </w:rPr>
          <w:t>Bảng 8: Đặc tả use case “</w:t>
        </w:r>
        <w:r w:rsidRPr="002E2C37">
          <w:rPr>
            <w:rStyle w:val="Hyperlink"/>
            <w:noProof/>
            <w:lang w:val="en-US"/>
          </w:rPr>
          <w:t>Nhận Diện Loài Mới</w:t>
        </w:r>
        <w:r w:rsidRPr="002E2C37">
          <w:rPr>
            <w:rStyle w:val="Hyperlink"/>
            <w:noProof/>
          </w:rPr>
          <w:t>”</w:t>
        </w:r>
        <w:r w:rsidRPr="002E2C37">
          <w:rPr>
            <w:noProof/>
            <w:webHidden/>
          </w:rPr>
          <w:tab/>
        </w:r>
        <w:r w:rsidRPr="002E2C37">
          <w:rPr>
            <w:noProof/>
            <w:webHidden/>
          </w:rPr>
          <w:fldChar w:fldCharType="begin"/>
        </w:r>
        <w:r w:rsidRPr="002E2C37">
          <w:rPr>
            <w:noProof/>
            <w:webHidden/>
          </w:rPr>
          <w:instrText xml:space="preserve"> PAGEREF _Toc195436878 \h </w:instrText>
        </w:r>
        <w:r w:rsidRPr="002E2C37">
          <w:rPr>
            <w:noProof/>
            <w:webHidden/>
          </w:rPr>
        </w:r>
        <w:r w:rsidRPr="002E2C37">
          <w:rPr>
            <w:noProof/>
            <w:webHidden/>
          </w:rPr>
          <w:fldChar w:fldCharType="separate"/>
        </w:r>
        <w:r w:rsidRPr="002E2C37">
          <w:rPr>
            <w:noProof/>
            <w:webHidden/>
          </w:rPr>
          <w:t>32</w:t>
        </w:r>
        <w:r w:rsidRPr="002E2C37">
          <w:rPr>
            <w:noProof/>
            <w:webHidden/>
          </w:rPr>
          <w:fldChar w:fldCharType="end"/>
        </w:r>
      </w:hyperlink>
    </w:p>
    <w:p w14:paraId="7D90E9A0" w14:textId="67B4232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9" w:history="1">
        <w:r w:rsidRPr="002E2C37">
          <w:rPr>
            <w:rStyle w:val="Hyperlink"/>
            <w:noProof/>
          </w:rPr>
          <w:t>Bảng 9: Đặc tả use case “Xem danh sách côn trùng”</w:t>
        </w:r>
        <w:r w:rsidRPr="002E2C37">
          <w:rPr>
            <w:noProof/>
            <w:webHidden/>
          </w:rPr>
          <w:tab/>
        </w:r>
        <w:r w:rsidRPr="002E2C37">
          <w:rPr>
            <w:noProof/>
            <w:webHidden/>
          </w:rPr>
          <w:fldChar w:fldCharType="begin"/>
        </w:r>
        <w:r w:rsidRPr="002E2C37">
          <w:rPr>
            <w:noProof/>
            <w:webHidden/>
          </w:rPr>
          <w:instrText xml:space="preserve"> PAGEREF _Toc195436879 \h </w:instrText>
        </w:r>
        <w:r w:rsidRPr="002E2C37">
          <w:rPr>
            <w:noProof/>
            <w:webHidden/>
          </w:rPr>
        </w:r>
        <w:r w:rsidRPr="002E2C37">
          <w:rPr>
            <w:noProof/>
            <w:webHidden/>
          </w:rPr>
          <w:fldChar w:fldCharType="separate"/>
        </w:r>
        <w:r w:rsidRPr="002E2C37">
          <w:rPr>
            <w:noProof/>
            <w:webHidden/>
          </w:rPr>
          <w:t>33</w:t>
        </w:r>
        <w:r w:rsidRPr="002E2C37">
          <w:rPr>
            <w:noProof/>
            <w:webHidden/>
          </w:rPr>
          <w:fldChar w:fldCharType="end"/>
        </w:r>
      </w:hyperlink>
    </w:p>
    <w:p w14:paraId="3B5FA5B2" w14:textId="32CD216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0" w:history="1">
        <w:r w:rsidRPr="002E2C37">
          <w:rPr>
            <w:rStyle w:val="Hyperlink"/>
            <w:noProof/>
          </w:rPr>
          <w:t>Bảng 10: Đặc tả use case “Xem danh sách hình ảnh theo tên côn trùng”</w:t>
        </w:r>
        <w:r w:rsidRPr="002E2C37">
          <w:rPr>
            <w:noProof/>
            <w:webHidden/>
          </w:rPr>
          <w:tab/>
        </w:r>
        <w:r w:rsidRPr="002E2C37">
          <w:rPr>
            <w:noProof/>
            <w:webHidden/>
          </w:rPr>
          <w:fldChar w:fldCharType="begin"/>
        </w:r>
        <w:r w:rsidRPr="002E2C37">
          <w:rPr>
            <w:noProof/>
            <w:webHidden/>
          </w:rPr>
          <w:instrText xml:space="preserve"> PAGEREF _Toc195436880 \h </w:instrText>
        </w:r>
        <w:r w:rsidRPr="002E2C37">
          <w:rPr>
            <w:noProof/>
            <w:webHidden/>
          </w:rPr>
        </w:r>
        <w:r w:rsidRPr="002E2C37">
          <w:rPr>
            <w:noProof/>
            <w:webHidden/>
          </w:rPr>
          <w:fldChar w:fldCharType="separate"/>
        </w:r>
        <w:r w:rsidRPr="002E2C37">
          <w:rPr>
            <w:noProof/>
            <w:webHidden/>
          </w:rPr>
          <w:t>34</w:t>
        </w:r>
        <w:r w:rsidRPr="002E2C37">
          <w:rPr>
            <w:noProof/>
            <w:webHidden/>
          </w:rPr>
          <w:fldChar w:fldCharType="end"/>
        </w:r>
      </w:hyperlink>
    </w:p>
    <w:p w14:paraId="5F648031" w14:textId="6E36339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1" w:history="1">
        <w:r w:rsidRPr="002E2C37">
          <w:rPr>
            <w:rStyle w:val="Hyperlink"/>
            <w:noProof/>
          </w:rPr>
          <w:t>Bảng 11: Đặc tả use case Upload hình ảnh lên server</w:t>
        </w:r>
        <w:r w:rsidRPr="002E2C37">
          <w:rPr>
            <w:noProof/>
            <w:webHidden/>
          </w:rPr>
          <w:tab/>
        </w:r>
        <w:r w:rsidRPr="002E2C37">
          <w:rPr>
            <w:noProof/>
            <w:webHidden/>
          </w:rPr>
          <w:fldChar w:fldCharType="begin"/>
        </w:r>
        <w:r w:rsidRPr="002E2C37">
          <w:rPr>
            <w:noProof/>
            <w:webHidden/>
          </w:rPr>
          <w:instrText xml:space="preserve"> PAGEREF _Toc195436881 \h </w:instrText>
        </w:r>
        <w:r w:rsidRPr="002E2C37">
          <w:rPr>
            <w:noProof/>
            <w:webHidden/>
          </w:rPr>
        </w:r>
        <w:r w:rsidRPr="002E2C37">
          <w:rPr>
            <w:noProof/>
            <w:webHidden/>
          </w:rPr>
          <w:fldChar w:fldCharType="separate"/>
        </w:r>
        <w:r w:rsidRPr="002E2C37">
          <w:rPr>
            <w:noProof/>
            <w:webHidden/>
          </w:rPr>
          <w:t>35</w:t>
        </w:r>
        <w:r w:rsidRPr="002E2C37">
          <w:rPr>
            <w:noProof/>
            <w:webHidden/>
          </w:rPr>
          <w:fldChar w:fldCharType="end"/>
        </w:r>
      </w:hyperlink>
    </w:p>
    <w:p w14:paraId="2D96D289" w14:textId="3E9C80CC"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2" w:history="1">
        <w:r w:rsidRPr="002E2C37">
          <w:rPr>
            <w:rStyle w:val="Hyperlink"/>
            <w:noProof/>
          </w:rPr>
          <w:t xml:space="preserve">Bảng 12: Bảng </w:t>
        </w:r>
        <w:r w:rsidRPr="002E2C37">
          <w:rPr>
            <w:rStyle w:val="Hyperlink"/>
            <w:noProof/>
            <w:lang w:val="en-US"/>
          </w:rPr>
          <w:t>xem đường đi trên google map</w:t>
        </w:r>
        <w:r w:rsidRPr="002E2C37">
          <w:rPr>
            <w:noProof/>
            <w:webHidden/>
          </w:rPr>
          <w:tab/>
        </w:r>
        <w:r w:rsidRPr="002E2C37">
          <w:rPr>
            <w:noProof/>
            <w:webHidden/>
          </w:rPr>
          <w:fldChar w:fldCharType="begin"/>
        </w:r>
        <w:r w:rsidRPr="002E2C37">
          <w:rPr>
            <w:noProof/>
            <w:webHidden/>
          </w:rPr>
          <w:instrText xml:space="preserve"> PAGEREF _Toc195436882 \h </w:instrText>
        </w:r>
        <w:r w:rsidRPr="002E2C37">
          <w:rPr>
            <w:noProof/>
            <w:webHidden/>
          </w:rPr>
        </w:r>
        <w:r w:rsidRPr="002E2C37">
          <w:rPr>
            <w:noProof/>
            <w:webHidden/>
          </w:rPr>
          <w:fldChar w:fldCharType="separate"/>
        </w:r>
        <w:r w:rsidRPr="002E2C37">
          <w:rPr>
            <w:noProof/>
            <w:webHidden/>
          </w:rPr>
          <w:t>35</w:t>
        </w:r>
        <w:r w:rsidRPr="002E2C37">
          <w:rPr>
            <w:noProof/>
            <w:webHidden/>
          </w:rPr>
          <w:fldChar w:fldCharType="end"/>
        </w:r>
      </w:hyperlink>
    </w:p>
    <w:p w14:paraId="0E17997B" w14:textId="66097DC4"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3" w:history="1">
        <w:r w:rsidRPr="002E2C37">
          <w:rPr>
            <w:rStyle w:val="Hyperlink"/>
            <w:noProof/>
          </w:rPr>
          <w:t>Bảng 13: Bảng lưu vị trí phát hiện  côn trùng</w:t>
        </w:r>
        <w:r w:rsidRPr="002E2C37">
          <w:rPr>
            <w:noProof/>
            <w:webHidden/>
          </w:rPr>
          <w:tab/>
        </w:r>
        <w:r w:rsidRPr="002E2C37">
          <w:rPr>
            <w:noProof/>
            <w:webHidden/>
          </w:rPr>
          <w:fldChar w:fldCharType="begin"/>
        </w:r>
        <w:r w:rsidRPr="002E2C37">
          <w:rPr>
            <w:noProof/>
            <w:webHidden/>
          </w:rPr>
          <w:instrText xml:space="preserve"> PAGEREF _Toc195436883 \h </w:instrText>
        </w:r>
        <w:r w:rsidRPr="002E2C37">
          <w:rPr>
            <w:noProof/>
            <w:webHidden/>
          </w:rPr>
        </w:r>
        <w:r w:rsidRPr="002E2C37">
          <w:rPr>
            <w:noProof/>
            <w:webHidden/>
          </w:rPr>
          <w:fldChar w:fldCharType="separate"/>
        </w:r>
        <w:r w:rsidRPr="002E2C37">
          <w:rPr>
            <w:noProof/>
            <w:webHidden/>
          </w:rPr>
          <w:t>36</w:t>
        </w:r>
        <w:r w:rsidRPr="002E2C37">
          <w:rPr>
            <w:noProof/>
            <w:webHidden/>
          </w:rPr>
          <w:fldChar w:fldCharType="end"/>
        </w:r>
      </w:hyperlink>
    </w:p>
    <w:p w14:paraId="3A67B0A4" w14:textId="37FB69F1"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4" w:history="1">
        <w:r w:rsidRPr="002E2C37">
          <w:rPr>
            <w:rStyle w:val="Hyperlink"/>
            <w:noProof/>
          </w:rPr>
          <w:t>Bảng 14: Bảng thông tin côn trùng (info_insect)</w:t>
        </w:r>
        <w:r w:rsidRPr="002E2C37">
          <w:rPr>
            <w:noProof/>
            <w:webHidden/>
          </w:rPr>
          <w:tab/>
        </w:r>
        <w:r w:rsidRPr="002E2C37">
          <w:rPr>
            <w:noProof/>
            <w:webHidden/>
          </w:rPr>
          <w:fldChar w:fldCharType="begin"/>
        </w:r>
        <w:r w:rsidRPr="002E2C37">
          <w:rPr>
            <w:noProof/>
            <w:webHidden/>
          </w:rPr>
          <w:instrText xml:space="preserve"> PAGEREF _Toc195436884 \h </w:instrText>
        </w:r>
        <w:r w:rsidRPr="002E2C37">
          <w:rPr>
            <w:noProof/>
            <w:webHidden/>
          </w:rPr>
        </w:r>
        <w:r w:rsidRPr="002E2C37">
          <w:rPr>
            <w:noProof/>
            <w:webHidden/>
          </w:rPr>
          <w:fldChar w:fldCharType="separate"/>
        </w:r>
        <w:r w:rsidRPr="002E2C37">
          <w:rPr>
            <w:noProof/>
            <w:webHidden/>
          </w:rPr>
          <w:t>37</w:t>
        </w:r>
        <w:r w:rsidRPr="002E2C37">
          <w:rPr>
            <w:noProof/>
            <w:webHidden/>
          </w:rPr>
          <w:fldChar w:fldCharType="end"/>
        </w:r>
      </w:hyperlink>
    </w:p>
    <w:p w14:paraId="36F05CD2" w14:textId="6C5F8F7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5" w:history="1">
        <w:r w:rsidRPr="002E2C37">
          <w:rPr>
            <w:rStyle w:val="Hyperlink"/>
            <w:noProof/>
          </w:rPr>
          <w:t>Bảng 15:ôn trùng trong tập dữ liệu 10 lớp</w:t>
        </w:r>
        <w:r w:rsidRPr="002E2C37">
          <w:rPr>
            <w:noProof/>
            <w:webHidden/>
          </w:rPr>
          <w:tab/>
        </w:r>
        <w:r w:rsidRPr="002E2C37">
          <w:rPr>
            <w:noProof/>
            <w:webHidden/>
          </w:rPr>
          <w:fldChar w:fldCharType="begin"/>
        </w:r>
        <w:r w:rsidRPr="002E2C37">
          <w:rPr>
            <w:noProof/>
            <w:webHidden/>
          </w:rPr>
          <w:instrText xml:space="preserve"> PAGEREF _Toc195436885 \h </w:instrText>
        </w:r>
        <w:r w:rsidRPr="002E2C37">
          <w:rPr>
            <w:noProof/>
            <w:webHidden/>
          </w:rPr>
        </w:r>
        <w:r w:rsidRPr="002E2C37">
          <w:rPr>
            <w:noProof/>
            <w:webHidden/>
          </w:rPr>
          <w:fldChar w:fldCharType="separate"/>
        </w:r>
        <w:r w:rsidRPr="002E2C37">
          <w:rPr>
            <w:noProof/>
            <w:webHidden/>
          </w:rPr>
          <w:t>38</w:t>
        </w:r>
        <w:r w:rsidRPr="002E2C37">
          <w:rPr>
            <w:noProof/>
            <w:webHidden/>
          </w:rPr>
          <w:fldChar w:fldCharType="end"/>
        </w:r>
      </w:hyperlink>
    </w:p>
    <w:p w14:paraId="3E25A494" w14:textId="01951638"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6" w:history="1">
        <w:r w:rsidRPr="002E2C37">
          <w:rPr>
            <w:rStyle w:val="Hyperlink"/>
            <w:noProof/>
          </w:rPr>
          <w:t>Bảng 16: Bảng độ chính xác</w:t>
        </w:r>
        <w:r w:rsidRPr="002E2C37">
          <w:rPr>
            <w:rStyle w:val="Hyperlink"/>
            <w:noProof/>
            <w:lang w:val="en-US"/>
          </w:rPr>
          <w:t xml:space="preserve"> sau khi nhận diện</w:t>
        </w:r>
        <w:r w:rsidRPr="002E2C37">
          <w:rPr>
            <w:rStyle w:val="Hyperlink"/>
            <w:noProof/>
          </w:rPr>
          <w:t xml:space="preserve"> của tập dữ liệu IP102</w:t>
        </w:r>
        <w:r w:rsidRPr="002E2C37">
          <w:rPr>
            <w:noProof/>
            <w:webHidden/>
          </w:rPr>
          <w:tab/>
        </w:r>
        <w:r w:rsidRPr="002E2C37">
          <w:rPr>
            <w:noProof/>
            <w:webHidden/>
          </w:rPr>
          <w:fldChar w:fldCharType="begin"/>
        </w:r>
        <w:r w:rsidRPr="002E2C37">
          <w:rPr>
            <w:noProof/>
            <w:webHidden/>
          </w:rPr>
          <w:instrText xml:space="preserve"> PAGEREF _Toc195436886 \h </w:instrText>
        </w:r>
        <w:r w:rsidRPr="002E2C37">
          <w:rPr>
            <w:noProof/>
            <w:webHidden/>
          </w:rPr>
        </w:r>
        <w:r w:rsidRPr="002E2C37">
          <w:rPr>
            <w:noProof/>
            <w:webHidden/>
          </w:rPr>
          <w:fldChar w:fldCharType="separate"/>
        </w:r>
        <w:r w:rsidRPr="002E2C37">
          <w:rPr>
            <w:noProof/>
            <w:webHidden/>
          </w:rPr>
          <w:t>43</w:t>
        </w:r>
        <w:r w:rsidRPr="002E2C37">
          <w:rPr>
            <w:noProof/>
            <w:webHidden/>
          </w:rPr>
          <w:fldChar w:fldCharType="end"/>
        </w:r>
      </w:hyperlink>
    </w:p>
    <w:p w14:paraId="452795C3" w14:textId="42815B8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7" w:history="1">
        <w:r w:rsidRPr="002E2C37">
          <w:rPr>
            <w:rStyle w:val="Hyperlink"/>
            <w:noProof/>
          </w:rPr>
          <w:t>Bảng 17:Kết quả nhận dạng chưa tốt với một số côn trùng có nhiều đặc điểm tương đồng nhau</w:t>
        </w:r>
        <w:r w:rsidRPr="002E2C37">
          <w:rPr>
            <w:noProof/>
            <w:webHidden/>
          </w:rPr>
          <w:tab/>
        </w:r>
        <w:r w:rsidRPr="002E2C37">
          <w:rPr>
            <w:noProof/>
            <w:webHidden/>
          </w:rPr>
          <w:fldChar w:fldCharType="begin"/>
        </w:r>
        <w:r w:rsidRPr="002E2C37">
          <w:rPr>
            <w:noProof/>
            <w:webHidden/>
          </w:rPr>
          <w:instrText xml:space="preserve"> PAGEREF _Toc195436887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1AA92512" w14:textId="242C7867"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8" w:history="1">
        <w:r w:rsidRPr="002E2C37">
          <w:rPr>
            <w:rStyle w:val="Hyperlink"/>
            <w:noProof/>
          </w:rPr>
          <w:t>Bảng 18: Hình ảnh minh họa côn trùng của các lớp không nhận diện được</w:t>
        </w:r>
        <w:r w:rsidRPr="002E2C37">
          <w:rPr>
            <w:noProof/>
            <w:webHidden/>
          </w:rPr>
          <w:tab/>
        </w:r>
        <w:r w:rsidRPr="002E2C37">
          <w:rPr>
            <w:noProof/>
            <w:webHidden/>
          </w:rPr>
          <w:fldChar w:fldCharType="begin"/>
        </w:r>
        <w:r w:rsidRPr="002E2C37">
          <w:rPr>
            <w:noProof/>
            <w:webHidden/>
          </w:rPr>
          <w:instrText xml:space="preserve"> PAGEREF _Toc195436888 \h </w:instrText>
        </w:r>
        <w:r w:rsidRPr="002E2C37">
          <w:rPr>
            <w:noProof/>
            <w:webHidden/>
          </w:rPr>
        </w:r>
        <w:r w:rsidRPr="002E2C37">
          <w:rPr>
            <w:noProof/>
            <w:webHidden/>
          </w:rPr>
          <w:fldChar w:fldCharType="separate"/>
        </w:r>
        <w:r w:rsidRPr="002E2C37">
          <w:rPr>
            <w:noProof/>
            <w:webHidden/>
          </w:rPr>
          <w:t>48</w:t>
        </w:r>
        <w:r w:rsidRPr="002E2C37">
          <w:rPr>
            <w:noProof/>
            <w:webHidden/>
          </w:rPr>
          <w:fldChar w:fldCharType="end"/>
        </w:r>
      </w:hyperlink>
    </w:p>
    <w:p w14:paraId="3E854E75" w14:textId="65FFE519"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FC2B30">
      <w:pPr>
        <w:pStyle w:val="Style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0" w:type="auto"/>
        <w:tblLook w:val="04A0" w:firstRow="1" w:lastRow="0" w:firstColumn="1" w:lastColumn="0" w:noHBand="0" w:noVBand="1"/>
      </w:tblPr>
      <w:tblGrid>
        <w:gridCol w:w="988"/>
        <w:gridCol w:w="2693"/>
        <w:gridCol w:w="4529"/>
      </w:tblGrid>
      <w:tr w:rsidR="00700D7E" w:rsidRPr="002E2C37" w14:paraId="0F9CF057" w14:textId="77777777" w:rsidTr="00343A84">
        <w:tc>
          <w:tcPr>
            <w:tcW w:w="988" w:type="dxa"/>
          </w:tcPr>
          <w:p w14:paraId="4BC83871" w14:textId="77777777" w:rsidR="00700D7E" w:rsidRPr="002E2C37" w:rsidRDefault="00700D7E" w:rsidP="00FC2B30">
            <w:pPr>
              <w:pStyle w:val="Style1"/>
            </w:pPr>
            <w:r w:rsidRPr="002E2C37">
              <w:t>STT</w:t>
            </w:r>
          </w:p>
        </w:tc>
        <w:tc>
          <w:tcPr>
            <w:tcW w:w="2693" w:type="dxa"/>
          </w:tcPr>
          <w:p w14:paraId="5B2A33C5" w14:textId="77777777" w:rsidR="00700D7E" w:rsidRPr="002E2C37" w:rsidRDefault="00700D7E" w:rsidP="00FC2B30">
            <w:pPr>
              <w:pStyle w:val="Style1"/>
            </w:pPr>
            <w:r w:rsidRPr="002E2C37">
              <w:t>Từ viết tắt</w:t>
            </w:r>
          </w:p>
        </w:tc>
        <w:tc>
          <w:tcPr>
            <w:tcW w:w="4529" w:type="dxa"/>
          </w:tcPr>
          <w:p w14:paraId="7D10FBE8" w14:textId="77777777" w:rsidR="00700D7E" w:rsidRPr="002E2C37" w:rsidRDefault="00700D7E" w:rsidP="00FC2B30">
            <w:pPr>
              <w:pStyle w:val="Style1"/>
            </w:pPr>
            <w:r w:rsidRPr="002E2C37">
              <w:t>Từ viết đủ nghĩa</w:t>
            </w:r>
          </w:p>
        </w:tc>
      </w:tr>
      <w:tr w:rsidR="00700D7E" w:rsidRPr="002E2C37" w14:paraId="3FD6F5B6" w14:textId="77777777" w:rsidTr="00343A84">
        <w:tc>
          <w:tcPr>
            <w:tcW w:w="988" w:type="dxa"/>
          </w:tcPr>
          <w:p w14:paraId="12BCF33A" w14:textId="77777777" w:rsidR="00700D7E" w:rsidRPr="002E2C37" w:rsidRDefault="00700D7E" w:rsidP="00FC2B30">
            <w:pPr>
              <w:pStyle w:val="Style1"/>
            </w:pPr>
            <w:r w:rsidRPr="002E2C37">
              <w:t>1</w:t>
            </w:r>
          </w:p>
        </w:tc>
        <w:tc>
          <w:tcPr>
            <w:tcW w:w="2693" w:type="dxa"/>
          </w:tcPr>
          <w:p w14:paraId="75CBC5B1" w14:textId="77777777" w:rsidR="00700D7E" w:rsidRPr="002E2C37" w:rsidRDefault="00700D7E" w:rsidP="00C37AC8">
            <w:r w:rsidRPr="002E2C37">
              <w:t>ĐBSCL</w:t>
            </w:r>
          </w:p>
        </w:tc>
        <w:tc>
          <w:tcPr>
            <w:tcW w:w="4529" w:type="dxa"/>
          </w:tcPr>
          <w:p w14:paraId="256C1E66" w14:textId="77777777" w:rsidR="00700D7E" w:rsidRPr="002E2C37" w:rsidRDefault="00700D7E" w:rsidP="00C37AC8">
            <w:r w:rsidRPr="002E2C37">
              <w:t>Đồng Bằng Sông Cửu Long</w:t>
            </w:r>
          </w:p>
        </w:tc>
      </w:tr>
      <w:tr w:rsidR="00700D7E" w:rsidRPr="002E2C37" w14:paraId="29BF5632" w14:textId="77777777" w:rsidTr="00343A84">
        <w:tc>
          <w:tcPr>
            <w:tcW w:w="988" w:type="dxa"/>
          </w:tcPr>
          <w:p w14:paraId="349D2BF9" w14:textId="77777777" w:rsidR="00700D7E" w:rsidRPr="002E2C37" w:rsidRDefault="00700D7E" w:rsidP="00FC2B30">
            <w:pPr>
              <w:pStyle w:val="Style1"/>
            </w:pPr>
            <w:r w:rsidRPr="002E2C37">
              <w:t>2</w:t>
            </w:r>
          </w:p>
        </w:tc>
        <w:tc>
          <w:tcPr>
            <w:tcW w:w="2693" w:type="dxa"/>
          </w:tcPr>
          <w:p w14:paraId="0CACB5AB" w14:textId="77777777" w:rsidR="00700D7E" w:rsidRPr="002E2C37" w:rsidRDefault="00700D7E" w:rsidP="00C37AC8">
            <w:r w:rsidRPr="002E2C37">
              <w:t>CNN</w:t>
            </w:r>
          </w:p>
        </w:tc>
        <w:tc>
          <w:tcPr>
            <w:tcW w:w="4529" w:type="dxa"/>
          </w:tcPr>
          <w:p w14:paraId="58C21C2A" w14:textId="77777777" w:rsidR="00700D7E" w:rsidRPr="002E2C37" w:rsidRDefault="00700D7E" w:rsidP="00C37AC8">
            <w:r w:rsidRPr="002E2C37">
              <w:rPr>
                <w:lang w:val="en-US"/>
              </w:rPr>
              <w:t xml:space="preserve">Convolutional Neural Network </w:t>
            </w:r>
          </w:p>
        </w:tc>
      </w:tr>
      <w:tr w:rsidR="00700D7E" w:rsidRPr="002E2C37" w14:paraId="797FC832" w14:textId="77777777" w:rsidTr="00343A84">
        <w:tc>
          <w:tcPr>
            <w:tcW w:w="988" w:type="dxa"/>
          </w:tcPr>
          <w:p w14:paraId="2C5A74F6" w14:textId="77777777" w:rsidR="00700D7E" w:rsidRPr="002E2C37" w:rsidRDefault="00700D7E" w:rsidP="00FC2B30">
            <w:pPr>
              <w:pStyle w:val="Style1"/>
            </w:pPr>
            <w:r w:rsidRPr="002E2C37">
              <w:t>3</w:t>
            </w:r>
          </w:p>
        </w:tc>
        <w:tc>
          <w:tcPr>
            <w:tcW w:w="2693" w:type="dxa"/>
          </w:tcPr>
          <w:p w14:paraId="2545CF12" w14:textId="77777777" w:rsidR="00700D7E" w:rsidRPr="002E2C37" w:rsidRDefault="00700D7E" w:rsidP="00C37AC8">
            <w:r w:rsidRPr="002E2C37">
              <w:t>GPU</w:t>
            </w:r>
          </w:p>
        </w:tc>
        <w:tc>
          <w:tcPr>
            <w:tcW w:w="4529" w:type="dxa"/>
          </w:tcPr>
          <w:p w14:paraId="0225A6E1" w14:textId="77777777" w:rsidR="00700D7E" w:rsidRPr="002E2C37" w:rsidRDefault="00700D7E" w:rsidP="00C37AC8">
            <w:r w:rsidRPr="002E2C37">
              <w:rPr>
                <w:shd w:val="clear" w:color="auto" w:fill="FFFFFF"/>
              </w:rPr>
              <w:t>Graphics Processing Unit</w:t>
            </w:r>
          </w:p>
        </w:tc>
      </w:tr>
      <w:tr w:rsidR="00700D7E" w:rsidRPr="002E2C37" w14:paraId="79DF4DB8" w14:textId="77777777" w:rsidTr="00343A84">
        <w:tc>
          <w:tcPr>
            <w:tcW w:w="988" w:type="dxa"/>
          </w:tcPr>
          <w:p w14:paraId="36302ACA" w14:textId="77777777" w:rsidR="00700D7E" w:rsidRPr="002E2C37" w:rsidRDefault="00700D7E" w:rsidP="00FC2B30">
            <w:pPr>
              <w:pStyle w:val="Style1"/>
            </w:pPr>
            <w:r w:rsidRPr="002E2C37">
              <w:t>4</w:t>
            </w:r>
          </w:p>
        </w:tc>
        <w:tc>
          <w:tcPr>
            <w:tcW w:w="2693" w:type="dxa"/>
          </w:tcPr>
          <w:p w14:paraId="70E66544" w14:textId="77777777" w:rsidR="00700D7E" w:rsidRPr="002E2C37" w:rsidRDefault="00700D7E" w:rsidP="00C37AC8">
            <w:r w:rsidRPr="002E2C37">
              <w:t>ReLU</w:t>
            </w:r>
          </w:p>
        </w:tc>
        <w:tc>
          <w:tcPr>
            <w:tcW w:w="4529" w:type="dxa"/>
          </w:tcPr>
          <w:p w14:paraId="51C7D265" w14:textId="77777777" w:rsidR="00700D7E" w:rsidRPr="002E2C37" w:rsidRDefault="00700D7E" w:rsidP="00C37AC8">
            <w:r w:rsidRPr="002E2C37">
              <w:t>Rectified Linear Unit</w:t>
            </w:r>
          </w:p>
        </w:tc>
      </w:tr>
      <w:tr w:rsidR="00700D7E" w:rsidRPr="002E2C37" w14:paraId="22DB3316" w14:textId="77777777" w:rsidTr="00343A84">
        <w:tc>
          <w:tcPr>
            <w:tcW w:w="988" w:type="dxa"/>
          </w:tcPr>
          <w:p w14:paraId="06B594AB" w14:textId="77777777" w:rsidR="00700D7E" w:rsidRPr="002E2C37" w:rsidRDefault="00700D7E" w:rsidP="00FC2B30">
            <w:pPr>
              <w:pStyle w:val="Style1"/>
            </w:pPr>
            <w:r w:rsidRPr="002E2C37">
              <w:t>5</w:t>
            </w:r>
          </w:p>
        </w:tc>
        <w:tc>
          <w:tcPr>
            <w:tcW w:w="2693" w:type="dxa"/>
          </w:tcPr>
          <w:p w14:paraId="7F150B4E" w14:textId="77777777" w:rsidR="00700D7E" w:rsidRPr="002E2C37" w:rsidRDefault="00700D7E" w:rsidP="00C37AC8">
            <w:r w:rsidRPr="002E2C37">
              <w:t>R-CNN</w:t>
            </w:r>
          </w:p>
        </w:tc>
        <w:tc>
          <w:tcPr>
            <w:tcW w:w="4529" w:type="dxa"/>
          </w:tcPr>
          <w:p w14:paraId="655FAF76" w14:textId="77777777" w:rsidR="00700D7E" w:rsidRPr="002E2C37" w:rsidRDefault="00700D7E" w:rsidP="00C37AC8">
            <w:r w:rsidRPr="002E2C37">
              <w:t>Regions with CNN feature</w:t>
            </w:r>
          </w:p>
        </w:tc>
      </w:tr>
      <w:tr w:rsidR="00700D7E" w:rsidRPr="002E2C37" w14:paraId="1A823B99" w14:textId="77777777" w:rsidTr="00343A84">
        <w:tc>
          <w:tcPr>
            <w:tcW w:w="988" w:type="dxa"/>
          </w:tcPr>
          <w:p w14:paraId="4E439813" w14:textId="77777777" w:rsidR="00700D7E" w:rsidRPr="002E2C37" w:rsidRDefault="00700D7E" w:rsidP="00FC2B30">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529" w:type="dxa"/>
            <w:vAlign w:val="center"/>
          </w:tcPr>
          <w:p w14:paraId="094AED67" w14:textId="77777777" w:rsidR="00700D7E" w:rsidRPr="002E2C37" w:rsidRDefault="00700D7E" w:rsidP="00C37AC8">
            <w:r w:rsidRPr="002E2C37">
              <w:rPr>
                <w:highlight w:val="white"/>
              </w:rPr>
              <w:t>Central Processing Unit</w:t>
            </w:r>
            <w:r w:rsidRPr="002E2C37">
              <w:t xml:space="preserve"> </w:t>
            </w:r>
          </w:p>
        </w:tc>
      </w:tr>
      <w:tr w:rsidR="00700D7E" w:rsidRPr="002E2C37" w14:paraId="775CFA2D" w14:textId="77777777" w:rsidTr="00343A84">
        <w:tc>
          <w:tcPr>
            <w:tcW w:w="988" w:type="dxa"/>
          </w:tcPr>
          <w:p w14:paraId="11351262" w14:textId="77777777" w:rsidR="00700D7E" w:rsidRPr="002E2C37" w:rsidRDefault="00700D7E" w:rsidP="00FC2B30">
            <w:pPr>
              <w:pStyle w:val="Style1"/>
            </w:pPr>
            <w:r w:rsidRPr="002E2C37">
              <w:t>7</w:t>
            </w:r>
          </w:p>
        </w:tc>
        <w:tc>
          <w:tcPr>
            <w:tcW w:w="2693" w:type="dxa"/>
          </w:tcPr>
          <w:p w14:paraId="3C0EFD1D" w14:textId="77777777" w:rsidR="00700D7E" w:rsidRPr="002E2C37" w:rsidRDefault="00700D7E" w:rsidP="00C37AC8">
            <w:r w:rsidRPr="002E2C37">
              <w:t>SSD</w:t>
            </w:r>
          </w:p>
        </w:tc>
        <w:tc>
          <w:tcPr>
            <w:tcW w:w="4529" w:type="dxa"/>
          </w:tcPr>
          <w:p w14:paraId="26110E43" w14:textId="77777777" w:rsidR="00700D7E" w:rsidRPr="002E2C37" w:rsidRDefault="00700D7E" w:rsidP="00C37AC8">
            <w:pPr>
              <w:rPr>
                <w:highlight w:val="white"/>
              </w:rPr>
            </w:pPr>
            <w:r w:rsidRPr="002E2C37">
              <w:rPr>
                <w:highlight w:val="white"/>
              </w:rPr>
              <w:t>Single Shot Detector</w:t>
            </w:r>
          </w:p>
        </w:tc>
      </w:tr>
      <w:tr w:rsidR="00700D7E" w:rsidRPr="002E2C37" w14:paraId="0531E40A" w14:textId="77777777" w:rsidTr="00343A84">
        <w:tc>
          <w:tcPr>
            <w:tcW w:w="988" w:type="dxa"/>
          </w:tcPr>
          <w:p w14:paraId="44F68862" w14:textId="77777777" w:rsidR="00700D7E" w:rsidRPr="002E2C37" w:rsidRDefault="00700D7E" w:rsidP="00FC2B30">
            <w:pPr>
              <w:pStyle w:val="Style1"/>
            </w:pPr>
            <w:r w:rsidRPr="002E2C37">
              <w:t>8</w:t>
            </w:r>
          </w:p>
        </w:tc>
        <w:tc>
          <w:tcPr>
            <w:tcW w:w="2693" w:type="dxa"/>
          </w:tcPr>
          <w:p w14:paraId="40DAF124" w14:textId="77777777" w:rsidR="00700D7E" w:rsidRPr="002E2C37" w:rsidRDefault="00700D7E" w:rsidP="00C37AC8">
            <w:r w:rsidRPr="002E2C37">
              <w:t>YOLO</w:t>
            </w:r>
          </w:p>
        </w:tc>
        <w:tc>
          <w:tcPr>
            <w:tcW w:w="4529" w:type="dxa"/>
          </w:tcPr>
          <w:p w14:paraId="2A61CE3E" w14:textId="77777777" w:rsidR="00700D7E" w:rsidRPr="002E2C37" w:rsidRDefault="00700D7E" w:rsidP="00C37AC8">
            <w:r w:rsidRPr="002E2C37">
              <w:rPr>
                <w:lang w:val="en-US"/>
              </w:rPr>
              <w:t>You Only Look Once</w:t>
            </w:r>
          </w:p>
        </w:tc>
      </w:tr>
      <w:tr w:rsidR="00700D7E" w:rsidRPr="002E2C37" w14:paraId="74C26BA9" w14:textId="77777777" w:rsidTr="00343A84">
        <w:tc>
          <w:tcPr>
            <w:tcW w:w="988" w:type="dxa"/>
          </w:tcPr>
          <w:p w14:paraId="6605F9FE" w14:textId="77777777" w:rsidR="00700D7E" w:rsidRPr="002E2C37" w:rsidRDefault="00700D7E" w:rsidP="00FC2B30">
            <w:pPr>
              <w:pStyle w:val="Style1"/>
            </w:pPr>
            <w:r w:rsidRPr="002E2C37">
              <w:t>9</w:t>
            </w:r>
          </w:p>
        </w:tc>
        <w:tc>
          <w:tcPr>
            <w:tcW w:w="2693" w:type="dxa"/>
          </w:tcPr>
          <w:p w14:paraId="0E54857B" w14:textId="77777777" w:rsidR="00700D7E" w:rsidRPr="002E2C37" w:rsidRDefault="00700D7E" w:rsidP="00C37AC8">
            <w:r w:rsidRPr="002E2C37">
              <w:t>IoU</w:t>
            </w:r>
          </w:p>
        </w:tc>
        <w:tc>
          <w:tcPr>
            <w:tcW w:w="4529" w:type="dxa"/>
          </w:tcPr>
          <w:p w14:paraId="5B916AFE" w14:textId="77777777" w:rsidR="00700D7E" w:rsidRPr="002E2C37" w:rsidRDefault="00700D7E" w:rsidP="00C37AC8">
            <w:r w:rsidRPr="002E2C37">
              <w:t>Intersection Over Union</w:t>
            </w:r>
          </w:p>
        </w:tc>
      </w:tr>
      <w:tr w:rsidR="00700D7E" w:rsidRPr="002E2C37" w14:paraId="4EE93129" w14:textId="77777777" w:rsidTr="00343A84">
        <w:tc>
          <w:tcPr>
            <w:tcW w:w="988" w:type="dxa"/>
          </w:tcPr>
          <w:p w14:paraId="61A926FB" w14:textId="77777777" w:rsidR="00700D7E" w:rsidRPr="002E2C37" w:rsidRDefault="00700D7E" w:rsidP="00FC2B30">
            <w:pPr>
              <w:pStyle w:val="Style1"/>
            </w:pPr>
            <w:r w:rsidRPr="002E2C37">
              <w:t>10</w:t>
            </w:r>
          </w:p>
        </w:tc>
        <w:tc>
          <w:tcPr>
            <w:tcW w:w="2693" w:type="dxa"/>
          </w:tcPr>
          <w:p w14:paraId="31495D4D" w14:textId="77777777" w:rsidR="00700D7E" w:rsidRPr="002E2C37" w:rsidRDefault="00700D7E" w:rsidP="00C37AC8">
            <w:r w:rsidRPr="002E2C37">
              <w:t>FPS</w:t>
            </w:r>
          </w:p>
        </w:tc>
        <w:tc>
          <w:tcPr>
            <w:tcW w:w="4529" w:type="dxa"/>
          </w:tcPr>
          <w:p w14:paraId="668D1EF3" w14:textId="77777777" w:rsidR="00700D7E" w:rsidRPr="002E2C37" w:rsidRDefault="00700D7E" w:rsidP="00C37AC8">
            <w:r w:rsidRPr="002E2C37">
              <w:t>Frames Per Second</w:t>
            </w:r>
          </w:p>
        </w:tc>
      </w:tr>
      <w:tr w:rsidR="00700D7E" w:rsidRPr="002E2C37" w14:paraId="6E70D806" w14:textId="77777777" w:rsidTr="00343A84">
        <w:tc>
          <w:tcPr>
            <w:tcW w:w="988" w:type="dxa"/>
          </w:tcPr>
          <w:p w14:paraId="630FC669" w14:textId="77777777" w:rsidR="00700D7E" w:rsidRPr="002E2C37" w:rsidRDefault="00700D7E" w:rsidP="00FC2B30">
            <w:pPr>
              <w:pStyle w:val="Style1"/>
            </w:pPr>
            <w:r w:rsidRPr="002E2C37">
              <w:t>11</w:t>
            </w:r>
          </w:p>
        </w:tc>
        <w:tc>
          <w:tcPr>
            <w:tcW w:w="2693" w:type="dxa"/>
          </w:tcPr>
          <w:p w14:paraId="6F3BA626" w14:textId="77777777" w:rsidR="00700D7E" w:rsidRPr="002E2C37" w:rsidRDefault="00700D7E" w:rsidP="00C37AC8">
            <w:r w:rsidRPr="002E2C37">
              <w:t>GT</w:t>
            </w:r>
          </w:p>
        </w:tc>
        <w:tc>
          <w:tcPr>
            <w:tcW w:w="4529" w:type="dxa"/>
          </w:tcPr>
          <w:p w14:paraId="5E61F13F" w14:textId="77777777" w:rsidR="00700D7E" w:rsidRPr="002E2C37" w:rsidRDefault="00700D7E" w:rsidP="00C37AC8">
            <w:r w:rsidRPr="002E2C37">
              <w:t>Ground Trust</w:t>
            </w:r>
          </w:p>
        </w:tc>
      </w:tr>
      <w:tr w:rsidR="00700D7E" w:rsidRPr="002E2C37" w14:paraId="6C9354AD" w14:textId="77777777" w:rsidTr="00343A84">
        <w:tc>
          <w:tcPr>
            <w:tcW w:w="988" w:type="dxa"/>
          </w:tcPr>
          <w:p w14:paraId="7A1C4BB9" w14:textId="77777777" w:rsidR="00700D7E" w:rsidRPr="002E2C37" w:rsidRDefault="00700D7E" w:rsidP="00FC2B30">
            <w:pPr>
              <w:pStyle w:val="Style1"/>
            </w:pPr>
            <w:r w:rsidRPr="002E2C37">
              <w:t>12</w:t>
            </w:r>
          </w:p>
        </w:tc>
        <w:tc>
          <w:tcPr>
            <w:tcW w:w="2693" w:type="dxa"/>
          </w:tcPr>
          <w:p w14:paraId="2A91E7A1" w14:textId="77777777" w:rsidR="00700D7E" w:rsidRPr="002E2C37" w:rsidRDefault="00700D7E" w:rsidP="00C37AC8">
            <w:r w:rsidRPr="002E2C37">
              <w:t>AI</w:t>
            </w:r>
          </w:p>
        </w:tc>
        <w:tc>
          <w:tcPr>
            <w:tcW w:w="4529" w:type="dxa"/>
          </w:tcPr>
          <w:p w14:paraId="3A6FC2DC" w14:textId="77777777" w:rsidR="00700D7E" w:rsidRPr="002E2C37" w:rsidRDefault="00700D7E" w:rsidP="00C37AC8">
            <w:r w:rsidRPr="002E2C37">
              <w:rPr>
                <w:highlight w:val="white"/>
              </w:rPr>
              <w:t>Artificial Intelligence</w:t>
            </w:r>
          </w:p>
        </w:tc>
      </w:tr>
      <w:tr w:rsidR="00700D7E" w:rsidRPr="002E2C37" w14:paraId="2CFE04A5" w14:textId="77777777" w:rsidTr="00343A84">
        <w:tc>
          <w:tcPr>
            <w:tcW w:w="988" w:type="dxa"/>
          </w:tcPr>
          <w:p w14:paraId="6B245A1F" w14:textId="77777777" w:rsidR="00700D7E" w:rsidRPr="002E2C37" w:rsidRDefault="00700D7E" w:rsidP="00FC2B30">
            <w:pPr>
              <w:pStyle w:val="Style1"/>
            </w:pPr>
            <w:r w:rsidRPr="002E2C37">
              <w:t>13</w:t>
            </w:r>
          </w:p>
        </w:tc>
        <w:tc>
          <w:tcPr>
            <w:tcW w:w="2693" w:type="dxa"/>
          </w:tcPr>
          <w:p w14:paraId="6CA2390A" w14:textId="77777777" w:rsidR="00700D7E" w:rsidRPr="002E2C37" w:rsidRDefault="00700D7E" w:rsidP="00C37AC8">
            <w:r w:rsidRPr="002E2C37">
              <w:t>TPUs</w:t>
            </w:r>
          </w:p>
        </w:tc>
        <w:tc>
          <w:tcPr>
            <w:tcW w:w="4529" w:type="dxa"/>
          </w:tcPr>
          <w:p w14:paraId="2673367C" w14:textId="77777777" w:rsidR="00700D7E" w:rsidRPr="002E2C37" w:rsidRDefault="00700D7E" w:rsidP="00C37AC8">
            <w:r w:rsidRPr="002E2C37">
              <w:rPr>
                <w:shd w:val="clear" w:color="auto" w:fill="FFFFFF"/>
              </w:rPr>
              <w:t>Tensor Processing Units</w:t>
            </w:r>
          </w:p>
        </w:tc>
      </w:tr>
      <w:tr w:rsidR="00700D7E" w:rsidRPr="002E2C37" w14:paraId="0FAF9E70" w14:textId="77777777" w:rsidTr="00343A84">
        <w:tc>
          <w:tcPr>
            <w:tcW w:w="988" w:type="dxa"/>
          </w:tcPr>
          <w:p w14:paraId="2805005D" w14:textId="77777777" w:rsidR="00700D7E" w:rsidRPr="002E2C37" w:rsidRDefault="00700D7E" w:rsidP="00FC2B30">
            <w:pPr>
              <w:pStyle w:val="Style1"/>
            </w:pPr>
            <w:r w:rsidRPr="002E2C37">
              <w:t>14</w:t>
            </w:r>
          </w:p>
        </w:tc>
        <w:tc>
          <w:tcPr>
            <w:tcW w:w="2693" w:type="dxa"/>
          </w:tcPr>
          <w:p w14:paraId="62EBC221" w14:textId="77777777" w:rsidR="00700D7E" w:rsidRPr="002E2C37" w:rsidRDefault="00700D7E" w:rsidP="00C37AC8">
            <w:r w:rsidRPr="002E2C37">
              <w:t>ResNet</w:t>
            </w:r>
          </w:p>
        </w:tc>
        <w:tc>
          <w:tcPr>
            <w:tcW w:w="4529" w:type="dxa"/>
          </w:tcPr>
          <w:p w14:paraId="09835DBC" w14:textId="77777777" w:rsidR="00700D7E" w:rsidRPr="002E2C37" w:rsidRDefault="00700D7E" w:rsidP="00C37AC8">
            <w:pPr>
              <w:rPr>
                <w:shd w:val="clear" w:color="auto" w:fill="FFFFFF"/>
              </w:rPr>
            </w:pPr>
            <w:r w:rsidRPr="002E2C37">
              <w:rPr>
                <w:highlight w:val="white"/>
              </w:rPr>
              <w:t>Residual Network</w:t>
            </w:r>
          </w:p>
        </w:tc>
      </w:tr>
      <w:tr w:rsidR="00700D7E" w:rsidRPr="002E2C37" w14:paraId="14B0A96E" w14:textId="77777777" w:rsidTr="00343A84">
        <w:tc>
          <w:tcPr>
            <w:tcW w:w="988" w:type="dxa"/>
          </w:tcPr>
          <w:p w14:paraId="5F5DD772" w14:textId="77777777" w:rsidR="00700D7E" w:rsidRPr="002E2C37" w:rsidRDefault="00700D7E" w:rsidP="00FC2B30">
            <w:pPr>
              <w:pStyle w:val="Style1"/>
            </w:pPr>
            <w:r w:rsidRPr="002E2C37">
              <w:t>15</w:t>
            </w:r>
          </w:p>
        </w:tc>
        <w:tc>
          <w:tcPr>
            <w:tcW w:w="2693" w:type="dxa"/>
          </w:tcPr>
          <w:p w14:paraId="2E1F296D" w14:textId="77777777" w:rsidR="00700D7E" w:rsidRPr="002E2C37" w:rsidRDefault="00700D7E" w:rsidP="00C37AC8">
            <w:r w:rsidRPr="002E2C37">
              <w:t>NMS</w:t>
            </w:r>
          </w:p>
        </w:tc>
        <w:tc>
          <w:tcPr>
            <w:tcW w:w="4529" w:type="dxa"/>
          </w:tcPr>
          <w:p w14:paraId="7C84FB7B" w14:textId="77777777" w:rsidR="00700D7E" w:rsidRPr="002E2C37" w:rsidRDefault="00700D7E" w:rsidP="00C37AC8">
            <w:pPr>
              <w:rPr>
                <w:highlight w:val="white"/>
              </w:rPr>
            </w:pPr>
            <w:r w:rsidRPr="002E2C37">
              <w:rPr>
                <w:highlight w:val="white"/>
              </w:rPr>
              <w:t>Non-Maximum Suppression</w:t>
            </w:r>
          </w:p>
        </w:tc>
      </w:tr>
      <w:tr w:rsidR="00700D7E" w:rsidRPr="002E2C37" w14:paraId="09F9690E" w14:textId="77777777" w:rsidTr="00343A84">
        <w:tc>
          <w:tcPr>
            <w:tcW w:w="988" w:type="dxa"/>
          </w:tcPr>
          <w:p w14:paraId="58608B4B" w14:textId="77777777" w:rsidR="00700D7E" w:rsidRPr="002E2C37" w:rsidRDefault="00700D7E" w:rsidP="00FC2B30">
            <w:pPr>
              <w:pStyle w:val="Style1"/>
            </w:pPr>
            <w:r w:rsidRPr="002E2C37">
              <w:t>16</w:t>
            </w:r>
          </w:p>
        </w:tc>
        <w:tc>
          <w:tcPr>
            <w:tcW w:w="2693" w:type="dxa"/>
          </w:tcPr>
          <w:p w14:paraId="0ACCAE24" w14:textId="77777777" w:rsidR="00700D7E" w:rsidRPr="002E2C37" w:rsidRDefault="00700D7E" w:rsidP="00C37AC8">
            <w:r w:rsidRPr="002E2C37">
              <w:t>IDE</w:t>
            </w:r>
          </w:p>
        </w:tc>
        <w:tc>
          <w:tcPr>
            <w:tcW w:w="4529" w:type="dxa"/>
          </w:tcPr>
          <w:p w14:paraId="69415226" w14:textId="77777777" w:rsidR="00700D7E" w:rsidRPr="002E2C37" w:rsidRDefault="00700D7E" w:rsidP="00C37AC8">
            <w:pPr>
              <w:rPr>
                <w:highlight w:val="white"/>
              </w:rPr>
            </w:pPr>
            <w:r w:rsidRPr="002E2C37">
              <w:rPr>
                <w:highlight w:val="white"/>
              </w:rPr>
              <w:t>Itegreated Development Invironment</w:t>
            </w:r>
          </w:p>
        </w:tc>
      </w:tr>
      <w:tr w:rsidR="00700D7E" w:rsidRPr="002E2C37" w14:paraId="4A32820D" w14:textId="77777777" w:rsidTr="00343A84">
        <w:tc>
          <w:tcPr>
            <w:tcW w:w="988" w:type="dxa"/>
          </w:tcPr>
          <w:p w14:paraId="403FEB1E" w14:textId="77777777" w:rsidR="00700D7E" w:rsidRPr="002E2C37" w:rsidRDefault="00700D7E" w:rsidP="00FC2B30">
            <w:pPr>
              <w:pStyle w:val="Style1"/>
            </w:pPr>
            <w:r w:rsidRPr="002E2C37">
              <w:t>17</w:t>
            </w:r>
          </w:p>
        </w:tc>
        <w:tc>
          <w:tcPr>
            <w:tcW w:w="2693" w:type="dxa"/>
          </w:tcPr>
          <w:p w14:paraId="6F2BBE1B" w14:textId="77777777" w:rsidR="00700D7E" w:rsidRPr="002E2C37" w:rsidRDefault="00700D7E" w:rsidP="00C37AC8">
            <w:r w:rsidRPr="002E2C37">
              <w:t>IoU</w:t>
            </w:r>
          </w:p>
        </w:tc>
        <w:tc>
          <w:tcPr>
            <w:tcW w:w="4529" w:type="dxa"/>
          </w:tcPr>
          <w:p w14:paraId="7C28F456" w14:textId="77777777" w:rsidR="00700D7E" w:rsidRPr="002E2C37" w:rsidRDefault="00700D7E" w:rsidP="00C37AC8">
            <w:pPr>
              <w:rPr>
                <w:highlight w:val="white"/>
              </w:rPr>
            </w:pPr>
            <w:r w:rsidRPr="002E2C37">
              <w:rPr>
                <w:highlight w:val="white"/>
              </w:rPr>
              <w:t>Intersection over Union</w:t>
            </w:r>
          </w:p>
        </w:tc>
      </w:tr>
    </w:tbl>
    <w:p w14:paraId="6CEEFB29" w14:textId="77777777" w:rsidR="00700D7E" w:rsidRPr="002E2C37" w:rsidRDefault="00700D7E">
      <w:pPr>
        <w:ind w:firstLine="0"/>
        <w:jc w:val="left"/>
        <w:rPr>
          <w:b/>
          <w:sz w:val="28"/>
          <w:szCs w:val="28"/>
        </w:rPr>
        <w:sectPr w:rsidR="00700D7E" w:rsidRPr="002E2C37">
          <w:pgSz w:w="11906" w:h="16838"/>
          <w:pgMar w:top="1417" w:right="1417" w:bottom="1417" w:left="2268" w:header="562" w:footer="562" w:gutter="0"/>
          <w:pgNumType w:fmt="lowerRoman"/>
          <w:cols w:space="0"/>
        </w:sectPr>
      </w:pPr>
    </w:p>
    <w:p w14:paraId="2726573F" w14:textId="77777777" w:rsidR="0029204D" w:rsidRPr="002E2C37" w:rsidRDefault="00000000">
      <w:pPr>
        <w:pStyle w:val="Heading1"/>
        <w:spacing w:before="120"/>
        <w:ind w:firstLine="0"/>
        <w:rPr>
          <w:b w:val="0"/>
        </w:rPr>
      </w:pPr>
      <w:bookmarkStart w:id="3" w:name="_Toc6550"/>
      <w:bookmarkStart w:id="4" w:name="_Toc101958580"/>
      <w:bookmarkStart w:id="5" w:name="_Toc195486043"/>
      <w:r w:rsidRPr="002E2C37">
        <w:lastRenderedPageBreak/>
        <w:t>CHƯƠNG 1</w:t>
      </w:r>
      <w:bookmarkEnd w:id="3"/>
      <w:bookmarkEnd w:id="4"/>
      <w:bookmarkEnd w:id="5"/>
    </w:p>
    <w:p w14:paraId="04EDCF67" w14:textId="77777777" w:rsidR="0029204D" w:rsidRPr="002E2C37" w:rsidRDefault="00000000">
      <w:pPr>
        <w:pStyle w:val="Heading1"/>
        <w:spacing w:before="120"/>
        <w:ind w:firstLine="0"/>
        <w:rPr>
          <w:b w:val="0"/>
        </w:rPr>
      </w:pPr>
      <w:bookmarkStart w:id="6" w:name="_Toc101958581"/>
      <w:bookmarkStart w:id="7" w:name="_Toc20536"/>
      <w:bookmarkStart w:id="8" w:name="_Toc195486044"/>
      <w:r w:rsidRPr="002E2C37">
        <w:t>TỔNG QUAN</w:t>
      </w:r>
      <w:bookmarkEnd w:id="6"/>
      <w:bookmarkEnd w:id="7"/>
      <w:bookmarkEnd w:id="8"/>
    </w:p>
    <w:p w14:paraId="323A48C8" w14:textId="7A777F70" w:rsidR="0029204D" w:rsidRPr="002E2C37" w:rsidRDefault="00000000" w:rsidP="00695FE7">
      <w:pPr>
        <w:pStyle w:val="Heading2"/>
        <w:numPr>
          <w:ilvl w:val="1"/>
          <w:numId w:val="43"/>
        </w:numPr>
      </w:pPr>
      <w:bookmarkStart w:id="9" w:name="_Toc195486045"/>
      <w:r w:rsidRPr="002E2C37">
        <w:t>GIỚI THIỆU VỀ CƠ QUAN THỰC TẬP</w:t>
      </w:r>
      <w:bookmarkEnd w:id="9"/>
    </w:p>
    <w:p w14:paraId="0106FA80" w14:textId="5C4B0AEF"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8F1DC5" w:rsidRPr="002E2C37">
        <w:rPr>
          <w:rFonts w:eastAsia="sans-serif"/>
          <w:shd w:val="clear" w:color="auto" w:fill="FFFFFF"/>
        </w:rPr>
        <w:instrText xml:space="preserve"> ADDIN ZOTERO_ITEM CSL_CITATION {"citationID":"vxrISiNa","properties":{"formattedCitation":"[1]","plainCitation":"[1]","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8F1DC5" w:rsidRPr="002E2C37">
        <w:t>[1]</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486046"/>
      <w:r w:rsidRPr="002E2C37">
        <w:t>1.</w:t>
      </w:r>
      <w:r w:rsidRPr="002E2C37">
        <w:rPr>
          <w:lang w:val="en-US"/>
        </w:rPr>
        <w:t>2</w:t>
      </w:r>
      <w:r w:rsidRPr="002E2C37">
        <w:t>. TÍNH CẤP THIẾT CỦA ĐỀ TÀI</w:t>
      </w:r>
      <w:bookmarkEnd w:id="10"/>
      <w:bookmarkEnd w:id="11"/>
      <w:bookmarkEnd w:id="12"/>
    </w:p>
    <w:p w14:paraId="2AFFFD97" w14:textId="1C8231CF" w:rsidR="0029204D" w:rsidRPr="002E2C37" w:rsidRDefault="00000000" w:rsidP="00695FE7">
      <w:pPr>
        <w:pStyle w:val="Heading3"/>
        <w:rPr>
          <w:rFonts w:cs="Times New Roman"/>
          <w:lang w:val="en-US"/>
        </w:rPr>
      </w:pPr>
      <w:bookmarkStart w:id="13" w:name="_Toc195486047"/>
      <w:r w:rsidRPr="002E2C37">
        <w:rPr>
          <w:rFonts w:cs="Times New Roman"/>
          <w:lang w:val="en-US"/>
        </w:rPr>
        <w:t>1.</w:t>
      </w:r>
      <w:r w:rsidR="00C37AC8">
        <w:rPr>
          <w:rFonts w:cs="Times New Roman"/>
          <w:lang w:val="en-US"/>
        </w:rPr>
        <w:t>2</w:t>
      </w:r>
      <w:r w:rsidRPr="002E2C37">
        <w:rPr>
          <w:rFonts w:cs="Times New Roman"/>
          <w:lang w:val="en-US"/>
        </w:rPr>
        <w:t>.1 Nhu 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77777777"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Xây dựng ứng dụng nhận dạng côn trùng cho các thiết bị di động”</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0AFF7E82" w:rsidR="0029204D" w:rsidRPr="002E2C37" w:rsidRDefault="00000000">
      <w:pPr>
        <w:outlineLvl w:val="2"/>
        <w:rPr>
          <w:b/>
          <w:bCs/>
          <w:highlight w:val="white"/>
          <w:lang w:val="en-US"/>
        </w:rPr>
      </w:pPr>
      <w:bookmarkStart w:id="14" w:name="_Toc195486048"/>
      <w:r w:rsidRPr="002E2C37">
        <w:rPr>
          <w:b/>
          <w:bCs/>
          <w:lang w:val="en-US"/>
        </w:rPr>
        <w:t>1.</w:t>
      </w:r>
      <w:r w:rsidR="00C37AC8">
        <w:rPr>
          <w:b/>
          <w:bCs/>
          <w:lang w:val="en-US"/>
        </w:rPr>
        <w:t>2</w:t>
      </w:r>
      <w:r w:rsidRPr="002E2C37">
        <w:rPr>
          <w:b/>
          <w:bCs/>
          <w:lang w:val="en-US"/>
        </w:rPr>
        <w:t>.2</w:t>
      </w:r>
      <w:r w:rsidRPr="002E2C37">
        <w:rPr>
          <w:b/>
          <w:bCs/>
          <w:highlight w:val="white"/>
          <w:lang w:val="en-US"/>
        </w:rPr>
        <w:t xml:space="preserve"> Tiềm Năng Ứng Dụng</w:t>
      </w:r>
      <w:bookmarkEnd w:id="14"/>
    </w:p>
    <w:p w14:paraId="3F0737D9" w14:textId="77777777" w:rsidR="00435EBF" w:rsidRPr="002E2C37" w:rsidRDefault="00435EBF" w:rsidP="00435EBF">
      <w:pPr>
        <w:rPr>
          <w:highlight w:val="white"/>
          <w:lang w:val="en-US"/>
        </w:rPr>
      </w:pPr>
      <w:r w:rsidRPr="002E2C37">
        <w:rPr>
          <w:highlight w:val="white"/>
          <w:lang w:val="en-US"/>
        </w:rPr>
        <w:t xml:space="preserve">Bên cạnh tính cấp thiết về mặt thực tiễn, đề tài còn mang lại giá trị ứng dụng cao nhờ tích hợp công nghệ trí tuệ nhân tạo, đặc biệt là thuật toán nhận </w:t>
      </w:r>
      <w:r w:rsidRPr="002E2C37">
        <w:rPr>
          <w:highlight w:val="white"/>
          <w:lang w:val="en-US"/>
        </w:rPr>
        <w:lastRenderedPageBreak/>
        <w:t>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8D1FEAD" w14:textId="02E1BCD5" w:rsidR="0029204D" w:rsidRPr="002E2C37" w:rsidRDefault="00000000" w:rsidP="001D2C0E">
      <w:pPr>
        <w:pStyle w:val="Heading3"/>
        <w:rPr>
          <w:rFonts w:cs="Times New Roman"/>
          <w:b w:val="0"/>
          <w:lang w:val="en-US"/>
        </w:rPr>
      </w:pPr>
      <w:bookmarkStart w:id="15" w:name="_Toc195486049"/>
      <w:r w:rsidRPr="002E2C37">
        <w:rPr>
          <w:rFonts w:cs="Times New Roman"/>
          <w:lang w:val="en-US"/>
        </w:rPr>
        <w:t>1.</w:t>
      </w:r>
      <w:r w:rsidR="00C37AC8">
        <w:rPr>
          <w:rFonts w:cs="Times New Roman"/>
          <w:lang w:val="en-US"/>
        </w:rPr>
        <w:t>2</w:t>
      </w:r>
      <w:r w:rsidRPr="002E2C37">
        <w:rPr>
          <w:rFonts w:cs="Times New Roman"/>
          <w:lang w:val="en-US"/>
        </w:rPr>
        <w:t>.3. MỤC TIÊU NGHIÊN CỨU</w:t>
      </w:r>
      <w:bookmarkEnd w:id="15"/>
    </w:p>
    <w:p w14:paraId="71FBF197" w14:textId="77777777" w:rsidR="004578F5" w:rsidRPr="002E2C37" w:rsidRDefault="004578F5" w:rsidP="004578F5">
      <w:r w:rsidRPr="002E2C37">
        <w:t>Mục tiêu của đề tài là xây dựng một ứng dụng di động thông minh có khả năng nhận dạng các loại côn trùng gây hại phổ biến trên cây trồng, nhằm hỗ trợ người nông dân trong việc phát hiện sớm và xử lý kịp thời các mối đe dọa từ sâu bệnh. Đề tài ứng dụng thuật toán YOLO (You Only Look Once) trong việc nhận dạng hình ảnh, nhằm tối ưu hóa tốc độ xử lý và độ chính xác trong quá trình phát hiện côn trùng. Bên cạnh chức năng nhận dạng, ứng dụng còn cung cấp thông tin chi tiết về đặc điểm sinh học của từng loại côn trùng và đề xuất các biện pháp phòng trừ hiệu quả, góp phần nâng cao hiệu quả sản xuất nông nghiệp và giảm thiểu thiệt hại cho cây trồng.</w:t>
      </w:r>
    </w:p>
    <w:p w14:paraId="493C528F" w14:textId="47F6CFB5" w:rsidR="0029204D" w:rsidRPr="002E2C37" w:rsidRDefault="00000000" w:rsidP="00C37AC8">
      <w:pPr>
        <w:pStyle w:val="Heading3"/>
        <w:rPr>
          <w:lang w:val="en-US"/>
        </w:rPr>
      </w:pPr>
      <w:bookmarkStart w:id="16" w:name="_Toc195486050"/>
      <w:r w:rsidRPr="002E2C37">
        <w:rPr>
          <w:lang w:val="en-US"/>
        </w:rPr>
        <w:t>1.</w:t>
      </w:r>
      <w:r w:rsidR="00C37AC8">
        <w:rPr>
          <w:lang w:val="en-US"/>
        </w:rPr>
        <w:t>2</w:t>
      </w:r>
      <w:r w:rsidRPr="002E2C37">
        <w:rPr>
          <w:lang w:val="en-US"/>
        </w:rPr>
        <w:t>.4 PHẠM VI NGHIÊN CỨU</w:t>
      </w:r>
      <w:bookmarkEnd w:id="16"/>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77777777" w:rsidR="004578F5" w:rsidRPr="002E2C37" w:rsidRDefault="004578F5" w:rsidP="004578F5">
      <w:pPr>
        <w:rPr>
          <w:lang w:val="en-US"/>
        </w:rPr>
      </w:pPr>
      <w:r w:rsidRPr="002E2C37">
        <w:rPr>
          <w:lang w:val="en-US"/>
        </w:rPr>
        <w:t>Nghiên cứu thuật toán nhận dạng đối tượng YOLO (You Only Look Once) cùng các phiên bản cải tiến (YOLOv3, YOLOv4, YOLOv5,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lastRenderedPageBreak/>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3F7A8319" w:rsidR="0029204D" w:rsidRPr="002E2C37" w:rsidRDefault="00000000" w:rsidP="00C37AC8">
      <w:pPr>
        <w:pStyle w:val="Heading3"/>
        <w:rPr>
          <w:lang w:val="en-US"/>
        </w:rPr>
      </w:pPr>
      <w:bookmarkStart w:id="17" w:name="_Toc195486051"/>
      <w:r w:rsidRPr="002E2C37">
        <w:rPr>
          <w:lang w:val="en-US"/>
        </w:rPr>
        <w:t>1.</w:t>
      </w:r>
      <w:r w:rsidR="00C37AC8">
        <w:rPr>
          <w:lang w:val="en-US"/>
        </w:rPr>
        <w:t>2</w:t>
      </w:r>
      <w:r w:rsidRPr="002E2C37">
        <w:rPr>
          <w:lang w:val="en-US"/>
        </w:rPr>
        <w:t>.5 PHƯƠNG PHÁP NGHIÊN CỨU</w:t>
      </w:r>
      <w:bookmarkEnd w:id="17"/>
    </w:p>
    <w:p w14:paraId="46D2461F" w14:textId="3CB62508" w:rsidR="004578F5" w:rsidRPr="002E2C37" w:rsidRDefault="004578F5" w:rsidP="004578F5">
      <w:pPr>
        <w:rPr>
          <w:lang w:val="en-US"/>
        </w:rPr>
      </w:pPr>
      <w:bookmarkStart w:id="18" w:name="_Toc101958583"/>
      <w:bookmarkStart w:id="19"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20" w:name="_Toc195486052"/>
      <w:r w:rsidRPr="002E2C37">
        <w:rPr>
          <w:color w:val="auto"/>
        </w:rPr>
        <w:t>1.</w:t>
      </w:r>
      <w:r w:rsidRPr="002E2C37">
        <w:rPr>
          <w:color w:val="auto"/>
          <w:lang w:val="en-US"/>
        </w:rPr>
        <w:t>3</w:t>
      </w:r>
      <w:r w:rsidRPr="002E2C37">
        <w:rPr>
          <w:color w:val="auto"/>
        </w:rPr>
        <w:t xml:space="preserve">. LÝ </w:t>
      </w:r>
      <w:r w:rsidRPr="002E2C37">
        <w:t>DO CHỌN ĐỀ TÀI</w:t>
      </w:r>
      <w:bookmarkEnd w:id="18"/>
      <w:bookmarkEnd w:id="19"/>
      <w:bookmarkEnd w:id="20"/>
    </w:p>
    <w:p w14:paraId="6FA1C2E8" w14:textId="45EF5368" w:rsidR="00561F4F" w:rsidRPr="002E2C37" w:rsidRDefault="00561F4F" w:rsidP="00561F4F">
      <w:pPr>
        <w:rPr>
          <w:lang w:val="en-US"/>
        </w:rPr>
      </w:pPr>
      <w:bookmarkStart w:id="21" w:name="_Toc101958584"/>
      <w:bookmarkStart w:id="22" w:name="_Toc3230"/>
      <w:r w:rsidRPr="002E2C37">
        <w:rPr>
          <w:lang w:val="en-US"/>
        </w:rPr>
        <w:t xml:space="preserve">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w:t>
      </w:r>
      <w:r w:rsidRPr="002E2C37">
        <w:rPr>
          <w:lang w:val="en-US"/>
        </w:rPr>
        <w:lastRenderedPageBreak/>
        <w:t>thế giới</w:t>
      </w:r>
      <w:r w:rsidR="00036498" w:rsidRPr="002E2C37">
        <w:rPr>
          <w:lang w:val="en-US"/>
        </w:rPr>
        <w:t xml:space="preserve"> </w:t>
      </w:r>
      <w:r w:rsidR="0065555D" w:rsidRPr="002E2C37">
        <w:rPr>
          <w:lang w:val="en-US"/>
        </w:rPr>
        <w:t>[2]</w:t>
      </w:r>
      <w:r w:rsidRPr="002E2C37">
        <w:rPr>
          <w:lang w:val="en-US"/>
        </w:rPr>
        <w:t>.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tài </w:t>
      </w:r>
      <w:r w:rsidRPr="002E2C37">
        <w:rPr>
          <w:b/>
          <w:bCs/>
          <w:lang w:val="en-US"/>
        </w:rPr>
        <w:t>“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3" w:name="_Toc195486053"/>
      <w:r w:rsidRPr="002E2C37">
        <w:t>1.</w:t>
      </w:r>
      <w:r w:rsidRPr="002E2C37">
        <w:rPr>
          <w:lang w:val="en-US"/>
        </w:rPr>
        <w:t>4</w:t>
      </w:r>
      <w:r w:rsidRPr="002E2C37">
        <w:t>. MỤC TIÊU NGHIÊN CỨU</w:t>
      </w:r>
      <w:bookmarkEnd w:id="21"/>
      <w:bookmarkEnd w:id="22"/>
      <w:bookmarkEnd w:id="23"/>
    </w:p>
    <w:p w14:paraId="6B24A4FD" w14:textId="617E6EF0" w:rsidR="0065555D" w:rsidRPr="002E2C37" w:rsidRDefault="00000000" w:rsidP="0065555D">
      <w:pPr>
        <w:rPr>
          <w:lang w:val="en-US"/>
        </w:rPr>
      </w:pPr>
      <w:r w:rsidRPr="002E2C37">
        <w:t>-</w:t>
      </w:r>
      <w:bookmarkStart w:id="24" w:name="_Toc4112"/>
      <w:bookmarkStart w:id="25" w:name="_Toc101958585"/>
      <w:r w:rsidR="0065555D" w:rsidRPr="002E2C37">
        <w:rPr>
          <w:lang w:val="en-US"/>
        </w:rPr>
        <w:t xml:space="preserve">  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6" w:name="_Toc195486054"/>
      <w:r w:rsidRPr="002E2C37">
        <w:t>1.5. PHẠM VI ĐỀ TÀI</w:t>
      </w:r>
      <w:bookmarkEnd w:id="24"/>
      <w:bookmarkEnd w:id="25"/>
      <w:bookmarkEnd w:id="26"/>
      <w:r w:rsidR="001421D3" w:rsidRPr="002E2C37">
        <w:tab/>
      </w:r>
    </w:p>
    <w:p w14:paraId="40F6F080" w14:textId="7FD96FA4" w:rsidR="0065555D" w:rsidRPr="002E2C37" w:rsidRDefault="00000000" w:rsidP="001421D3">
      <w:pPr>
        <w:rPr>
          <w:lang w:val="en-US"/>
        </w:rPr>
      </w:pPr>
      <w:r w:rsidRPr="002E2C37">
        <w:t>-</w:t>
      </w:r>
      <w:bookmarkStart w:id="27" w:name="_Toc24509"/>
      <w:bookmarkStart w:id="28"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lastRenderedPageBreak/>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spacing w:before="120"/>
        <w:ind w:firstLine="0"/>
        <w:rPr>
          <w:b w:val="0"/>
        </w:rPr>
      </w:pPr>
      <w:bookmarkStart w:id="29" w:name="_Toc602"/>
      <w:bookmarkStart w:id="30" w:name="_Toc101958587"/>
      <w:bookmarkStart w:id="31" w:name="_Toc195486055"/>
      <w:bookmarkEnd w:id="27"/>
      <w:bookmarkEnd w:id="28"/>
      <w:r w:rsidRPr="002E2C37">
        <w:t>CHƯƠNG 2</w:t>
      </w:r>
      <w:bookmarkEnd w:id="29"/>
      <w:bookmarkEnd w:id="30"/>
      <w:bookmarkEnd w:id="31"/>
    </w:p>
    <w:p w14:paraId="0BD60DA0" w14:textId="77777777" w:rsidR="0029204D" w:rsidRPr="002E2C37" w:rsidRDefault="00000000">
      <w:pPr>
        <w:pStyle w:val="Heading1"/>
        <w:spacing w:before="120"/>
        <w:ind w:firstLine="284"/>
        <w:rPr>
          <w:b w:val="0"/>
        </w:rPr>
      </w:pPr>
      <w:bookmarkStart w:id="32" w:name="_Toc101958588"/>
      <w:bookmarkStart w:id="33" w:name="_Toc18056"/>
      <w:bookmarkStart w:id="34" w:name="_Toc195486056"/>
      <w:r w:rsidRPr="002E2C37">
        <w:t>CƠ SỞ LÝ THUYẾT</w:t>
      </w:r>
      <w:bookmarkEnd w:id="32"/>
      <w:bookmarkEnd w:id="33"/>
      <w:bookmarkEnd w:id="34"/>
    </w:p>
    <w:p w14:paraId="2DD559B7" w14:textId="77777777" w:rsidR="0029204D" w:rsidRPr="002E2C37" w:rsidRDefault="00000000">
      <w:pPr>
        <w:pStyle w:val="Heading2"/>
        <w:rPr>
          <w:b w:val="0"/>
        </w:rPr>
      </w:pPr>
      <w:bookmarkStart w:id="35" w:name="_Toc101958589"/>
      <w:bookmarkStart w:id="36" w:name="_Toc4894"/>
      <w:bookmarkStart w:id="37" w:name="_Toc195486057"/>
      <w:r w:rsidRPr="002E2C37">
        <w:t>2.1. PHÁT HIỆN ĐỐI TƯỢNG</w:t>
      </w:r>
      <w:bookmarkEnd w:id="35"/>
      <w:bookmarkEnd w:id="36"/>
      <w:bookmarkEnd w:id="37"/>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1052B8E5"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8F1DC5" w:rsidRPr="002E2C37">
        <w:rPr>
          <w:highlight w:val="white"/>
        </w:rPr>
        <w:instrText xml:space="preserve"> ADDIN ZOTERO_ITEM CSL_CITATION {"citationID":"sEeCuk2n","properties":{"formattedCitation":"[2]","plainCitation":"[2]","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8F1DC5" w:rsidRPr="002E2C37">
        <w:rPr>
          <w:highlight w:val="white"/>
        </w:rPr>
        <w:t>[2]</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33E87A83" w:rsidR="000F5591" w:rsidRPr="002E2C37" w:rsidRDefault="000F5591" w:rsidP="000F5591">
      <w:pPr>
        <w:rPr>
          <w:highlight w:val="white"/>
        </w:rPr>
      </w:pPr>
      <w:r w:rsidRPr="002E2C37">
        <w:rPr>
          <w:b/>
          <w:bCs/>
          <w:highlight w:val="white"/>
        </w:rPr>
        <w:lastRenderedPageBreak/>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8F1DC5" w:rsidRPr="002E2C37">
        <w:rPr>
          <w:highlight w:val="white"/>
        </w:rPr>
        <w:instrText xml:space="preserve"> ADDIN ZOTERO_ITEM CSL_CITATION {"citationID":"ubwnnP65","properties":{"formattedCitation":"[3]","plainCitation":"[3]","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8F1DC5" w:rsidRPr="002E2C37">
        <w:rPr>
          <w:highlight w:val="white"/>
        </w:rPr>
        <w:t>[3]</w:t>
      </w:r>
      <w:r w:rsidRPr="002E2C37">
        <w:rPr>
          <w:highlight w:val="white"/>
        </w:rPr>
        <w:fldChar w:fldCharType="end"/>
      </w:r>
      <w:r w:rsidRPr="002E2C37">
        <w:rPr>
          <w:highlight w:val="white"/>
        </w:rPr>
        <w:t>.</w:t>
      </w:r>
    </w:p>
    <w:p w14:paraId="7DB873BA" w14:textId="78B0BD2B" w:rsidR="000F5591" w:rsidRPr="002E2C37" w:rsidRDefault="000F5591" w:rsidP="000F5591">
      <w:pPr>
        <w:rPr>
          <w:highlight w:val="white"/>
        </w:rPr>
      </w:pPr>
      <w:r w:rsidRPr="002E2C37">
        <w:rPr>
          <w:b/>
          <w:bCs/>
          <w:highlight w:val="white"/>
        </w:rPr>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NV0XlwVG","properties":{"formattedCitation":"[4]","plainCitation":"[4]","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8F1DC5" w:rsidRPr="002E2C37">
        <w:rPr>
          <w:highlight w:val="white"/>
        </w:rPr>
        <w:t>[4]</w:t>
      </w:r>
      <w:r w:rsidR="00E502B4" w:rsidRPr="002E2C37">
        <w:rPr>
          <w:highlight w:val="white"/>
        </w:rPr>
        <w:fldChar w:fldCharType="end"/>
      </w:r>
      <w:r w:rsidRPr="002E2C37">
        <w:rPr>
          <w:highlight w:val="white"/>
        </w:rPr>
        <w:t>.</w:t>
      </w:r>
    </w:p>
    <w:p w14:paraId="2F8E6DDE" w14:textId="2F5602B3"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pULstFz0","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8F1DC5" w:rsidRPr="002E2C37">
        <w:rPr>
          <w:highlight w:val="white"/>
        </w:rPr>
        <w:t>[5]</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8" w:name="_heading=h.lnxbz9" w:colFirst="0" w:colLast="0"/>
      <w:bookmarkStart w:id="39" w:name="_Toc101958592"/>
      <w:bookmarkStart w:id="40" w:name="_Toc19053"/>
      <w:bookmarkStart w:id="41" w:name="_Toc195486058"/>
      <w:bookmarkEnd w:id="38"/>
      <w:r w:rsidRPr="002E2C37">
        <w:t>2.2. GIỚI THIỆU VỀ YOLO (YOU ONLY LOOK ONCE)</w:t>
      </w:r>
      <w:bookmarkEnd w:id="39"/>
      <w:bookmarkEnd w:id="40"/>
      <w:bookmarkEnd w:id="41"/>
      <w:r w:rsidRPr="002E2C37">
        <w:t xml:space="preserve"> </w:t>
      </w:r>
    </w:p>
    <w:p w14:paraId="23D4C5C2" w14:textId="77777777" w:rsidR="0029204D" w:rsidRPr="002E2C37" w:rsidRDefault="00000000" w:rsidP="001D2C0E">
      <w:pPr>
        <w:pStyle w:val="Heading3"/>
        <w:rPr>
          <w:rFonts w:cs="Times New Roman"/>
          <w:b w:val="0"/>
        </w:rPr>
      </w:pPr>
      <w:bookmarkStart w:id="42" w:name="_Toc101958593"/>
      <w:bookmarkStart w:id="43" w:name="_Toc195486059"/>
      <w:r w:rsidRPr="002E2C37">
        <w:rPr>
          <w:rFonts w:cs="Times New Roman"/>
        </w:rPr>
        <w:t>2.2.1 Mạng YOLO là gì?</w:t>
      </w:r>
      <w:bookmarkEnd w:id="42"/>
      <w:bookmarkEnd w:id="43"/>
    </w:p>
    <w:p w14:paraId="1CCC2313" w14:textId="11B24C0C" w:rsidR="00E502B4" w:rsidRPr="002E2C37" w:rsidRDefault="00E502B4" w:rsidP="00E502B4">
      <w:bookmarkStart w:id="44"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Pr="002E2C37">
        <w:rPr>
          <w:highlight w:val="white"/>
        </w:rPr>
        <w:t>[6].</w:t>
      </w:r>
    </w:p>
    <w:p w14:paraId="5F6C1CB1" w14:textId="4E7C977B" w:rsidR="0029204D" w:rsidRPr="002E2C37" w:rsidRDefault="00000000" w:rsidP="001D2C0E">
      <w:pPr>
        <w:pStyle w:val="Heading3"/>
        <w:rPr>
          <w:rFonts w:cs="Times New Roman"/>
          <w:b w:val="0"/>
        </w:rPr>
      </w:pPr>
      <w:bookmarkStart w:id="45" w:name="_Toc195486060"/>
      <w:r w:rsidRPr="002E2C37">
        <w:rPr>
          <w:rFonts w:cs="Times New Roman"/>
        </w:rPr>
        <w:t>2.2.2 Kiến trúc của YOLO</w:t>
      </w:r>
      <w:bookmarkEnd w:id="44"/>
      <w:bookmarkEnd w:id="45"/>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1576B91B"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lastRenderedPageBreak/>
        <w:fldChar w:fldCharType="begin"/>
      </w:r>
      <w:r w:rsidR="008F1DC5" w:rsidRPr="002E2C37">
        <w:rPr>
          <w:lang w:val="en-US"/>
        </w:rPr>
        <w:instrText xml:space="preserve"> ADDIN ZOTERO_ITEM CSL_CITATION {"citationID":"qMqO1Iqm","properties":{"formattedCitation":"[6]","plainCitation":"[6]","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8F1DC5" w:rsidRPr="002E2C37">
        <w:t>[6]</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uME5wDeD","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04BFBDC9" w14:textId="5D3D4D87"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4BIVQd2r","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4AE08709" w14:textId="53A0645E" w:rsidR="00E502B4" w:rsidRPr="002E2C37" w:rsidRDefault="00E502B4" w:rsidP="00E502B4">
      <w:pPr>
        <w:rPr>
          <w:lang w:val="en-US"/>
        </w:rPr>
      </w:pPr>
      <w:r w:rsidRPr="002E2C37">
        <w:rPr>
          <w:b/>
          <w:bCs/>
          <w:lang w:val="en-US"/>
        </w:rPr>
        <w:t>Head (Đầu ra dự đoán):</w:t>
      </w:r>
      <w:r w:rsidRPr="002E2C37">
        <w:rPr>
          <w:lang w:val="en-US"/>
        </w:rPr>
        <w:br/>
        <w:t>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733703" w:rsidRPr="002E2C37">
        <w:rPr>
          <w:lang w:val="en-US"/>
        </w:rPr>
        <w:t>6</w:t>
      </w:r>
      <w:r w:rsidRPr="002E2C37">
        <w:rPr>
          <w:lang w:val="en-US"/>
        </w:rPr>
        <w:t>].</w:t>
      </w:r>
    </w:p>
    <w:p w14:paraId="7111540A" w14:textId="48CB654B" w:rsidR="0029204D" w:rsidRPr="002E2C37" w:rsidRDefault="0029204D">
      <w:pPr>
        <w:rPr>
          <w:color w:val="000000"/>
        </w:rPr>
      </w:pPr>
    </w:p>
    <w:p w14:paraId="54C821AD" w14:textId="77777777" w:rsidR="00FC2B30" w:rsidRPr="002E2C37" w:rsidRDefault="00733703" w:rsidP="00FC2B30">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6648C97F" w:rsidR="0029204D" w:rsidRPr="002E2C37" w:rsidRDefault="00FC2B30" w:rsidP="00FC2B30">
      <w:pPr>
        <w:pStyle w:val="Hnh"/>
      </w:pPr>
      <w:bookmarkStart w:id="46" w:name="_Toc195484378"/>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1</w:t>
      </w:r>
      <w:r w:rsidRPr="002E2C37">
        <w:fldChar w:fldCharType="end"/>
      </w:r>
      <w:r w:rsidRPr="002E2C37">
        <w:t>: Kiến trúc của YOLO</w:t>
      </w:r>
      <w:bookmarkEnd w:id="46"/>
      <w:r w:rsidR="00F70E68" w:rsidRPr="002E2C37">
        <w:rPr>
          <w:lang w:val="en-US"/>
        </w:rPr>
        <w:tab/>
      </w:r>
    </w:p>
    <w:p w14:paraId="587BC66B" w14:textId="77777777" w:rsidR="0029204D" w:rsidRPr="002E2C37" w:rsidRDefault="00000000" w:rsidP="001D2C0E">
      <w:pPr>
        <w:pStyle w:val="Heading3"/>
        <w:rPr>
          <w:rFonts w:cs="Times New Roman"/>
          <w:b w:val="0"/>
        </w:rPr>
      </w:pPr>
      <w:bookmarkStart w:id="47" w:name="_Toc101958595"/>
      <w:bookmarkStart w:id="48" w:name="_Toc195486061"/>
      <w:r w:rsidRPr="002E2C37">
        <w:rPr>
          <w:rFonts w:cs="Times New Roman"/>
        </w:rPr>
        <w:t>2.2.3</w:t>
      </w:r>
      <w:r w:rsidRPr="002E2C37">
        <w:rPr>
          <w:rFonts w:cs="Times New Roman"/>
          <w:lang w:val="en-US"/>
        </w:rPr>
        <w:t xml:space="preserve"> Sự phát triển của c</w:t>
      </w:r>
      <w:r w:rsidRPr="002E2C37">
        <w:rPr>
          <w:rFonts w:cs="Times New Roman"/>
        </w:rPr>
        <w:t xml:space="preserve">ác phiên bản </w:t>
      </w:r>
      <w:r w:rsidRPr="002E2C37">
        <w:rPr>
          <w:rFonts w:cs="Times New Roman"/>
          <w:lang w:val="en-US"/>
        </w:rPr>
        <w:t xml:space="preserve">từ khi ra mắt cũng như mới nhất và dễ tiếp cận nhất </w:t>
      </w:r>
      <w:r w:rsidRPr="002E2C37">
        <w:rPr>
          <w:rFonts w:cs="Times New Roman"/>
        </w:rPr>
        <w:t>của YOLO</w:t>
      </w:r>
      <w:bookmarkEnd w:id="47"/>
      <w:bookmarkEnd w:id="48"/>
    </w:p>
    <w:p w14:paraId="1F77DE80" w14:textId="77777777" w:rsidR="0029204D" w:rsidRPr="002E2C37" w:rsidRDefault="00000000" w:rsidP="001F7048">
      <w:pPr>
        <w:pStyle w:val="Heading4"/>
        <w:rPr>
          <w:lang w:val="en-US"/>
        </w:rPr>
      </w:pPr>
      <w:bookmarkStart w:id="49" w:name="_Toc101958596"/>
      <w:r w:rsidRPr="002E2C37">
        <w:t xml:space="preserve">2.2.3.1 </w:t>
      </w:r>
      <w:bookmarkEnd w:id="49"/>
      <w:r w:rsidRPr="002E2C37">
        <w:t>YOLOv1: Thuật toán phát hiện đối tượng thời gian thực đầu tiên</w:t>
      </w:r>
      <w:r w:rsidRPr="002E2C37">
        <w:rPr>
          <w:lang w:val="en-US"/>
        </w:rPr>
        <w:t>.</w:t>
      </w:r>
    </w:p>
    <w:p w14:paraId="5169E300" w14:textId="001C12A0" w:rsidR="00BF1517" w:rsidRPr="002E2C37" w:rsidRDefault="00BF1517" w:rsidP="00BF1517">
      <w:pPr>
        <w:rPr>
          <w:lang w:val="en-US"/>
        </w:rPr>
      </w:pPr>
      <w:r w:rsidRPr="002E2C37">
        <w:rPr>
          <w:lang w:val="en-US"/>
        </w:rPr>
        <w:t>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ZZljwxoh","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0F07EF" w:rsidRPr="002E2C37">
        <w:t>[5]</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lastRenderedPageBreak/>
        <w:t>Không giống như các phương pháp phát hiện đối tượng trước đó như R-CNN hay Fast R-CNN vốn phụ thuộc vào các bước trích xuất đặc trưng riêng biệt và sử dụng bộ đề xuất vùng (region proposals), YOLOv1 xử lý toàn bộ hình 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09B5C553" w14:textId="77777777" w:rsidR="00301F85" w:rsidRPr="002E2C37" w:rsidRDefault="00BF1517" w:rsidP="00301F85">
      <w:pPr>
        <w:keepNext/>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1AA48416" w14:textId="6C1C51C8" w:rsidR="00FC2B30" w:rsidRPr="002E2C37" w:rsidRDefault="00301F85" w:rsidP="00301F85">
      <w:pPr>
        <w:jc w:val="center"/>
        <w:rPr>
          <w:b/>
          <w:bCs/>
          <w:lang w:val="en-US"/>
        </w:rPr>
      </w:pPr>
      <w:bookmarkStart w:id="50" w:name="_Toc195484379"/>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2</w:t>
      </w:r>
      <w:r w:rsidRPr="002E2C37">
        <w:fldChar w:fldCharType="end"/>
      </w:r>
      <w:r w:rsidRPr="002E2C37">
        <w:t xml:space="preserve">: </w:t>
      </w:r>
      <w:r w:rsidRPr="002E2C37">
        <w:rPr>
          <w:lang w:val="en-US"/>
        </w:rPr>
        <w:t>YOLOv1 chia bức ảnh thành SxS ô lưới</w:t>
      </w:r>
      <w:bookmarkEnd w:id="50"/>
    </w:p>
    <w:p w14:paraId="7B42E398" w14:textId="77777777" w:rsidR="0029204D" w:rsidRPr="002E2C37" w:rsidRDefault="00000000" w:rsidP="001F7048">
      <w:pPr>
        <w:pStyle w:val="Heading4"/>
        <w:rPr>
          <w:lang w:val="en-US"/>
        </w:rPr>
      </w:pPr>
      <w:bookmarkStart w:id="51" w:name="_Toc101958597"/>
      <w:r w:rsidRPr="002E2C37">
        <w:lastRenderedPageBreak/>
        <w:t>2.2.3.2 YOLOv</w:t>
      </w:r>
      <w:bookmarkEnd w:id="51"/>
      <w:r w:rsidRPr="002E2C37">
        <w:rPr>
          <w:lang w:val="en-US"/>
        </w:rPr>
        <w:t>2</w:t>
      </w:r>
    </w:p>
    <w:p w14:paraId="5022320F" w14:textId="5C56CEDD"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KlD7bQrY","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4AE75353" w14:textId="21FB0A88" w:rsidR="0029204D" w:rsidRPr="002E2C37" w:rsidRDefault="00000000">
      <w:pPr>
        <w:rPr>
          <w:lang w:val="en-US"/>
        </w:rPr>
      </w:pPr>
      <w:r w:rsidRPr="002E2C37">
        <w:rPr>
          <w:lang w:val="en-US"/>
        </w:rPr>
        <w:t>Tăng Cường Độ Ổn Định và Hiệu Năng: YOLOv2 áp dụng chuẩn hóa theo lô (batch normalization) cho tất cả các lớp tích chập. Kỹ thuật này giúp 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1IXnS1CU","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277463E1" w14:textId="36CFC8CA"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30LOmQIg","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Trước đây, những đối tượng nhỏ này có thể hoàn toàn bị bỏ sót.</w:t>
      </w:r>
    </w:p>
    <w:p w14:paraId="37288894" w14:textId="31AA4743"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DIymWOia","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w:t>
      </w:r>
    </w:p>
    <w:p w14:paraId="3B9E39C8" w14:textId="77777777" w:rsidR="00301F85" w:rsidRPr="002E2C37" w:rsidRDefault="00036498" w:rsidP="00301F85">
      <w:pPr>
        <w:pStyle w:val="Hnh"/>
        <w:keepNext/>
      </w:pPr>
      <w:r w:rsidRPr="002E2C37">
        <w:rPr>
          <w:noProof/>
        </w:rPr>
        <w:tab/>
      </w:r>
      <w:r w:rsidRPr="002E2C37">
        <w:rPr>
          <w:noProof/>
        </w:rPr>
        <w:drawing>
          <wp:inline distT="0" distB="0" distL="0" distR="0" wp14:anchorId="13A50E24" wp14:editId="3E1C355F">
            <wp:extent cx="4514850" cy="2482850"/>
            <wp:effectExtent l="0" t="0" r="0" b="0"/>
            <wp:docPr id="1206116042" name="Picture 5" descr="Yolov1--＞Yolov2--＞Yolov3--＞Yolov4 重点难点详解_yolo系列算法难点-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olov1--＞Yolov2--＞Yolov3--＞Yolov4 重点难点详解_yolo系列算法难点-CSDN博客"/>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14850" cy="2482850"/>
                    </a:xfrm>
                    <a:prstGeom prst="rect">
                      <a:avLst/>
                    </a:prstGeom>
                    <a:noFill/>
                    <a:ln>
                      <a:noFill/>
                    </a:ln>
                  </pic:spPr>
                </pic:pic>
              </a:graphicData>
            </a:graphic>
          </wp:inline>
        </w:drawing>
      </w:r>
    </w:p>
    <w:p w14:paraId="290C6770" w14:textId="26E74B12" w:rsidR="0029204D" w:rsidRPr="002E2C37" w:rsidRDefault="00301F85" w:rsidP="00301F85">
      <w:pPr>
        <w:pStyle w:val="Hnh"/>
      </w:pPr>
      <w:r w:rsidRPr="002E2C37">
        <w:t>Hình 3: Những cải tiến của Yolov2</w:t>
      </w:r>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1FFA12BD"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Pr="002E2C37">
        <w:instrText xml:space="preserve"> ADDIN ZOTERO_ITEM CSL_CITATION {"citationID":"2iNXhKWv","properties":{"formattedCitation":"[9]","plainCitation":"[9]","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Pr="002E2C37">
        <w:t>[9]</w:t>
      </w:r>
      <w:r w:rsidRPr="002E2C37">
        <w:fldChar w:fldCharType="end"/>
      </w:r>
      <w:r w:rsidRPr="002E2C37">
        <w:t xml:space="preserve">. Mô hình này cải tiến từ các phiên bản trước bằng cách sử </w:t>
      </w:r>
      <w:r w:rsidRPr="002E2C37">
        <w:lastRenderedPageBreak/>
        <w:t>dụng kiến trúc mạng sâu Darknet-53 – một mạng tích chập gồm 53 lớp, kết hợp với các kết nối tắt (residual connections) giúp cải thiện hiệu suất huấn luyện. Một trong những điểm nổi bật của YOLOv3 là khả năng phát hiện đối tượng ở 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69826FEB" w14:textId="77777777" w:rsidR="00301F85" w:rsidRPr="002E2C37" w:rsidRDefault="00687967" w:rsidP="00301F85">
      <w:pPr>
        <w:keepNext/>
      </w:pPr>
      <w:r w:rsidRPr="002E2C37">
        <w:rPr>
          <w:noProof/>
        </w:rPr>
        <w:drawing>
          <wp:inline distT="0" distB="0" distL="0" distR="0" wp14:anchorId="3C4C55D0" wp14:editId="2AEBB5E6">
            <wp:extent cx="4292600" cy="3416108"/>
            <wp:effectExtent l="0" t="0" r="0"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2600" cy="3416108"/>
                    </a:xfrm>
                    <a:prstGeom prst="rect">
                      <a:avLst/>
                    </a:prstGeom>
                    <a:noFill/>
                    <a:ln>
                      <a:noFill/>
                    </a:ln>
                  </pic:spPr>
                </pic:pic>
              </a:graphicData>
            </a:graphic>
          </wp:inline>
        </w:drawing>
      </w:r>
    </w:p>
    <w:p w14:paraId="5AC7568D" w14:textId="3E262B76" w:rsidR="00687967" w:rsidRPr="002E2C37" w:rsidRDefault="00301F85" w:rsidP="00301F85">
      <w:pPr>
        <w:pStyle w:val="Hnh"/>
      </w:pPr>
      <w:bookmarkStart w:id="52" w:name="_Toc195484380"/>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3</w:t>
      </w:r>
      <w:r w:rsidRPr="002E2C37">
        <w:fldChar w:fldCharType="end"/>
      </w:r>
      <w:r w:rsidRPr="002E2C37">
        <w:t>: Sơ đồ mạng Darknet 53</w:t>
      </w:r>
      <w:bookmarkEnd w:id="52"/>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45956DE6"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Pr="002E2C37">
        <w:rPr>
          <w:color w:val="000000"/>
        </w:rPr>
        <w:instrText xml:space="preserve"> ADDIN ZOTERO_ITEM CSL_CITATION {"citationID":"iFtILckV","properties":{"formattedCitation":"[10]","plainCitation":"[10]","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Pr="002E2C37">
        <w:t>[10]</w:t>
      </w:r>
      <w:r w:rsidRPr="002E2C37">
        <w:rPr>
          <w:color w:val="000000"/>
        </w:rPr>
        <w:fldChar w:fldCharType="end"/>
      </w:r>
      <w:r w:rsidRPr="002E2C37">
        <w:rPr>
          <w:color w:val="000000"/>
        </w:rPr>
        <w:t xml:space="preserve">. Mô hình này sử dụng </w:t>
      </w:r>
      <w:r w:rsidRPr="002E2C37">
        <w:rPr>
          <w:b/>
          <w:bCs/>
          <w:color w:val="000000"/>
        </w:rPr>
        <w:t>CSPDarknet53</w:t>
      </w:r>
      <w:r w:rsidRPr="002E2C37">
        <w:rPr>
          <w:color w:val="000000"/>
        </w:rPr>
        <w:t xml:space="preserve"> làm kiến trúc trích xuất đặc trưng, kết hợp các kỹ thuật như </w:t>
      </w:r>
      <w:r w:rsidRPr="002E2C37">
        <w:rPr>
          <w:b/>
          <w:bCs/>
          <w:color w:val="000000"/>
        </w:rPr>
        <w:t>Cross-Stage Partial Connections (CSP)</w:t>
      </w:r>
      <w:r w:rsidRPr="002E2C37">
        <w:rPr>
          <w:color w:val="000000"/>
        </w:rPr>
        <w:t xml:space="preserve"> và </w:t>
      </w:r>
      <w:r w:rsidRPr="002E2C37">
        <w:rPr>
          <w:b/>
          <w:bCs/>
          <w:color w:val="000000"/>
        </w:rPr>
        <w:t>Spatial Pyramid Pooling (SPP)</w:t>
      </w:r>
      <w:r w:rsidRPr="002E2C37">
        <w:rPr>
          <w:color w:val="000000"/>
        </w:rPr>
        <w:t xml:space="preserve"> nhằm tăng cường khả năng học đặc trưng mà không làm tăng đáng kể số lượng tham số. Ngoài ra, YOLOv4 tích hợp nhiều cải tiến từ các kỹ thuật hiện </w:t>
      </w:r>
      <w:r w:rsidRPr="002E2C37">
        <w:rPr>
          <w:color w:val="000000"/>
        </w:rPr>
        <w:lastRenderedPageBreak/>
        <w:t xml:space="preserve">đại như </w:t>
      </w:r>
      <w:r w:rsidRPr="002E2C37">
        <w:rPr>
          <w:b/>
          <w:bCs/>
          <w:color w:val="000000"/>
        </w:rPr>
        <w:t>Bag of Freebies</w:t>
      </w:r>
      <w:r w:rsidRPr="002E2C37">
        <w:rPr>
          <w:color w:val="000000"/>
        </w:rPr>
        <w:t xml:space="preserve"> và </w:t>
      </w:r>
      <w:r w:rsidRPr="002E2C37">
        <w:rPr>
          <w:b/>
          <w:bCs/>
          <w:color w:val="000000"/>
        </w:rPr>
        <w:t>Bag of Specials</w:t>
      </w:r>
      <w:r w:rsidRPr="002E2C37">
        <w:rPr>
          <w:color w:val="000000"/>
        </w:rPr>
        <w:t>, bao gồm Mosaic Data Augmentation, DropBlock, Mish activation và CIoU loss. Những kỹ thuật này giúp cải thiện khả năng tổng quát hóa và độ chính xác của mô hình trên các tập dữ liệu lớn 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7DD3060A"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Pr="002E2C37">
        <w:instrText xml:space="preserve"> ADDIN ZOTERO_ITEM CSL_CITATION {"citationID":"EjbFSMwG","properties":{"formattedCitation":"[11]","plainCitation":"[11]","noteIndex":0},"citationItems":[{"id":57,"uris":["http://zotero.org/users/local/zZINqPE4/items/Y5MKE6CE"],"itemData":{"id":57,"type":"software","abstract":"YOLOv5 </w:instrText>
      </w:r>
      <w:r w:rsidRPr="002E2C37">
        <w:rPr>
          <w:rFonts w:ascii="Segoe UI Emoji" w:hAnsi="Segoe UI Emoji" w:cs="Segoe UI Emoji"/>
        </w:rPr>
        <w:instrText>🚀</w:instrText>
      </w:r>
      <w:r w:rsidRPr="002E2C37">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Pr="002E2C37">
        <w:t>[11]</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5605A0F2"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Pr="002E2C37">
        <w:instrText xml:space="preserve"> ADDIN ZOTERO_ITEM CSL_CITATION {"citationID":"HKrUteaS","properties":{"formattedCitation":"[12]","plainCitation":"[12]","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Pr="002E2C37">
        <w:t>[12]</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44C852F1" w:rsidR="00814792" w:rsidRPr="002E2C37" w:rsidRDefault="005F7BD3" w:rsidP="005F7BD3">
      <w:pPr>
        <w:rPr>
          <w:lang w:val="en-US"/>
        </w:rPr>
      </w:pPr>
      <w:r w:rsidRPr="002E2C37">
        <w:lastRenderedPageBreak/>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Pr="002E2C37">
        <w:instrText xml:space="preserve"> ADDIN ZOTERO_ITEM CSL_CITATION {"citationID":"lplxgEPl","properties":{"formattedCitation":"[13]","plainCitation":"[13]","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Pr="002E2C37">
        <w:t>[13]</w:t>
      </w:r>
      <w:r w:rsidRPr="002E2C37">
        <w:fldChar w:fldCharType="end"/>
      </w:r>
      <w:r w:rsidRPr="002E2C37">
        <w:t xml:space="preserve">. Mô hình này giới thiệu kiến trúc </w:t>
      </w:r>
      <w:r w:rsidRPr="002E2C37">
        <w:rPr>
          <w:b/>
          <w:bCs/>
        </w:rPr>
        <w:t>Extended Efficient Layer Aggregation Network (E-ELAN)</w:t>
      </w:r>
      <w:r w:rsidRPr="002E2C37">
        <w:t xml:space="preserve">, giúp tăng cường khả năng học sâu và hiệu quả tính toán. Ngoài ra, YOLOv7 tích hợp các kỹ thuật huấn luyện như </w:t>
      </w:r>
      <w:r w:rsidRPr="002E2C37">
        <w:rPr>
          <w:b/>
          <w:bCs/>
        </w:rPr>
        <w:t>Trainable Bag-of-Freebies</w:t>
      </w:r>
      <w:r w:rsidRPr="002E2C37">
        <w:t xml:space="preserve"> và </w:t>
      </w:r>
      <w:r w:rsidRPr="002E2C37">
        <w:rPr>
          <w:b/>
          <w:bCs/>
        </w:rPr>
        <w:t>Coarse-to-Fine Lead Head</w:t>
      </w:r>
      <w:r w:rsidRPr="002E2C37">
        <w:t>, nhằm tối ưu hóa hiệu suất mà không làm tăng chi phí tính toán. Theo đánh giá trên bộ dữ liệu MS COCO, YOLOv7 đạt độ chính xác trung bình (AP) 56.8% với tốc 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46D8D71D" w:rsidR="005F7BD3" w:rsidRPr="002E2C37" w:rsidRDefault="005F7BD3" w:rsidP="005F7BD3">
      <w:pPr>
        <w:rPr>
          <w:lang w:val="en-US"/>
        </w:rPr>
      </w:pPr>
      <w:r w:rsidRPr="002E2C37">
        <w:rPr>
          <w:b/>
          <w:bCs/>
        </w:rPr>
        <w:t>YOLOv8</w:t>
      </w:r>
      <w:r w:rsidRPr="002E2C37">
        <w:t xml:space="preserve"> là phiên bản mới nhất trong dòng mô hình phát hiện đối tượng </w:t>
      </w:r>
      <w:r w:rsidRPr="002E2C37">
        <w:rPr>
          <w:b/>
          <w:bCs/>
        </w:rPr>
        <w:t>You Only Look Once (YOLO)</w:t>
      </w:r>
      <w:r w:rsidRPr="002E2C37">
        <w:t xml:space="preserve">, được phát hành bởi Ultralytics vào năm 2023. Mô hình này giới thiệu nhiều cải tiến đáng kể về kiến trúc và hiệu suất, bao gồm việc chuyển sang thiết kế </w:t>
      </w:r>
      <w:r w:rsidRPr="002E2C37">
        <w:rPr>
          <w:b/>
          <w:bCs/>
        </w:rPr>
        <w:t>anchor-free</w:t>
      </w:r>
      <w:r w:rsidRPr="002E2C37">
        <w:t xml:space="preserve">, sử dụng module </w:t>
      </w:r>
      <w:r w:rsidRPr="002E2C37">
        <w:rPr>
          <w:b/>
          <w:bCs/>
        </w:rPr>
        <w:t>C2f</w:t>
      </w:r>
      <w:r w:rsidRPr="002E2C37">
        <w:t xml:space="preserve"> thay cho </w:t>
      </w:r>
      <w:r w:rsidRPr="002E2C37">
        <w:rPr>
          <w:b/>
          <w:bCs/>
        </w:rPr>
        <w:t>CSP</w:t>
      </w:r>
      <w:r w:rsidRPr="002E2C37">
        <w:t xml:space="preserve"> trong phần backbone, và áp dụng kỹ thuật </w:t>
      </w:r>
      <w:r w:rsidRPr="002E2C37">
        <w:rPr>
          <w:b/>
          <w:bCs/>
        </w:rPr>
        <w:t>SPPF (Spatial Pyramid Pooling – Fast)</w:t>
      </w:r>
      <w:r w:rsidRPr="002E2C37">
        <w:t xml:space="preserve"> để tăng cường khả năng trích xuất đặc trưng </w:t>
      </w:r>
      <w:r w:rsidRPr="002E2C37">
        <w:fldChar w:fldCharType="begin"/>
      </w:r>
      <w:r w:rsidRPr="002E2C37">
        <w:instrText xml:space="preserve"> ADDIN ZOTERO_ITEM CSL_CITATION {"citationID":"jADa9eML","properties":{"formattedCitation":"[14]","plainCitation":"[14]","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Pr="002E2C37">
        <w:t>[14]</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271F6D9F"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Pr="002E2C37">
        <w:instrText xml:space="preserve"> ADDIN ZOTERO_ITEM CSL_CITATION {"citationID":"McQbSXhT","properties":{"formattedCitation":"[15]","plainCitation":"[15]","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Pr="002E2C37">
        <w:t>[15]</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68A0F960" w14:textId="77777777" w:rsidR="005F7BD3" w:rsidRPr="002E2C37" w:rsidRDefault="005F7BD3" w:rsidP="005F7BD3">
      <w:pPr>
        <w:keepNext/>
      </w:pPr>
      <w:r w:rsidRPr="002E2C37">
        <w:rPr>
          <w:noProof/>
          <w:lang w:val="en-US"/>
        </w:rPr>
        <w:lastRenderedPageBreak/>
        <w:drawing>
          <wp:inline distT="0" distB="0" distL="0" distR="0" wp14:anchorId="208EAA0C" wp14:editId="6DB104E8">
            <wp:extent cx="4070350" cy="3283585"/>
            <wp:effectExtent l="0" t="0" r="6350" b="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80396" cy="3291689"/>
                    </a:xfrm>
                    <a:prstGeom prst="rect">
                      <a:avLst/>
                    </a:prstGeom>
                    <a:noFill/>
                    <a:ln>
                      <a:noFill/>
                    </a:ln>
                  </pic:spPr>
                </pic:pic>
              </a:graphicData>
            </a:graphic>
          </wp:inline>
        </w:drawing>
      </w:r>
    </w:p>
    <w:p w14:paraId="25676959" w14:textId="3B0AF84B" w:rsidR="005F7BD3" w:rsidRPr="002E2C37" w:rsidRDefault="005F7BD3" w:rsidP="005F7BD3">
      <w:pPr>
        <w:pStyle w:val="Hnh"/>
        <w:rPr>
          <w:lang w:val="en-US"/>
        </w:rPr>
      </w:pPr>
      <w:r w:rsidRPr="002E2C37">
        <w:t>Hình 6: Biểu đồ hiệu suất của Yolov9</w:t>
      </w:r>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61F03BDB"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Pr="002E2C37">
        <w:instrText xml:space="preserve"> ADDIN ZOTERO_ITEM CSL_CITATION {"citationID":"RPzyMQ83","properties":{"formattedCitation":"[16]","plainCitation":"[16]","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Pr="002E2C37">
        <w:t>[16]</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1A8B0593" w:rsidR="009A76D7" w:rsidRPr="002E2C37" w:rsidRDefault="001910A4" w:rsidP="009A76D7">
      <w:pPr>
        <w:rPr>
          <w:lang w:val="en-US"/>
        </w:rPr>
      </w:pPr>
      <w:r w:rsidRPr="002E2C37">
        <w:t xml:space="preserve">YOLOv11 là phiên bản mới nhất trong dòng mô hình phát hiện đối tượng You Only Look Once (YOLO), được phát triển bởi nhóm Ultralytics và công </w:t>
      </w:r>
      <w:r w:rsidRPr="002E2C37">
        <w:lastRenderedPageBreak/>
        <w:t xml:space="preserve">bố vào cuối năm 2024 </w:t>
      </w:r>
      <w:r w:rsidR="00390D74" w:rsidRPr="002E2C37">
        <w:fldChar w:fldCharType="begin"/>
      </w:r>
      <w:r w:rsidR="00390D74" w:rsidRPr="002E2C37">
        <w:instrText xml:space="preserve"> ADDIN ZOTERO_ITEM CSL_CITATION {"citationID":"JlEMIJ3o","properties":{"formattedCitation":"[17]","plainCitation":"[17]","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390D74" w:rsidRPr="002E2C37">
        <w:t>[17]</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390D74" w:rsidRPr="002E2C37">
        <w:instrText xml:space="preserve"> ADDIN ZOTERO_ITEM CSL_CITATION {"citationID":"2lcs35G3","properties":{"formattedCitation":"[17]","plainCitation":"[17]","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390D74" w:rsidRPr="002E2C37">
        <w:t>[17]</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390D74" w:rsidRPr="002E2C37">
        <w:instrText xml:space="preserve"> ADDIN ZOTERO_ITEM CSL_CITATION {"citationID":"rY5FnznV","properties":{"formattedCitation":"[18]","plainCitation":"[18]","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390D74" w:rsidRPr="002E2C37">
        <w:t>[18]</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011260F1" w14:textId="73B37362" w:rsidR="0029204D" w:rsidRPr="002E2C37" w:rsidRDefault="00000000">
      <w:pPr>
        <w:pStyle w:val="Heading2"/>
        <w:rPr>
          <w:b w:val="0"/>
        </w:rPr>
      </w:pPr>
      <w:bookmarkStart w:id="53" w:name="_heading=h.1egqt2p" w:colFirst="0" w:colLast="0"/>
      <w:bookmarkStart w:id="54" w:name="_Toc101958608"/>
      <w:bookmarkStart w:id="55" w:name="_Toc21714"/>
      <w:bookmarkStart w:id="56" w:name="_Toc195486062"/>
      <w:bookmarkEnd w:id="53"/>
      <w:r w:rsidRPr="002E2C37">
        <w:t>2.</w:t>
      </w:r>
      <w:r w:rsidR="00390D74" w:rsidRPr="002E2C37">
        <w:t>3</w:t>
      </w:r>
      <w:r w:rsidRPr="002E2C37">
        <w:t xml:space="preserve"> SƠ LƯỢC VỀ ANDROID</w:t>
      </w:r>
      <w:bookmarkEnd w:id="54"/>
      <w:bookmarkEnd w:id="55"/>
      <w:bookmarkEnd w:id="56"/>
    </w:p>
    <w:p w14:paraId="391DA33E" w14:textId="1113F1D4" w:rsidR="0029204D" w:rsidRPr="002E2C37" w:rsidRDefault="00000000" w:rsidP="001D2C0E">
      <w:pPr>
        <w:pStyle w:val="Heading3"/>
        <w:rPr>
          <w:rFonts w:cs="Times New Roman"/>
          <w:b w:val="0"/>
        </w:rPr>
      </w:pPr>
      <w:bookmarkStart w:id="57" w:name="_Toc101958609"/>
      <w:bookmarkStart w:id="58" w:name="_Toc13816"/>
      <w:bookmarkStart w:id="59" w:name="_Toc195486063"/>
      <w:r w:rsidRPr="002E2C37">
        <w:rPr>
          <w:rFonts w:cs="Times New Roman"/>
        </w:rPr>
        <w:t>2.</w:t>
      </w:r>
      <w:r w:rsidR="002C1A51" w:rsidRPr="002E2C37">
        <w:rPr>
          <w:rFonts w:cs="Times New Roman"/>
        </w:rPr>
        <w:t>3</w:t>
      </w:r>
      <w:r w:rsidRPr="002E2C37">
        <w:rPr>
          <w:rFonts w:cs="Times New Roman"/>
        </w:rPr>
        <w:t>.1 Giới thiệu</w:t>
      </w:r>
      <w:bookmarkEnd w:id="57"/>
      <w:bookmarkEnd w:id="58"/>
      <w:bookmarkEnd w:id="59"/>
    </w:p>
    <w:p w14:paraId="05B24FA5" w14:textId="659AC5E0"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  Android này  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6CDB661A" w:rsidR="009A76D7" w:rsidRDefault="009A76D7" w:rsidP="009A76D7">
      <w:pPr>
        <w:rPr>
          <w:highlight w:val="white"/>
        </w:rPr>
      </w:pPr>
      <w:r w:rsidRPr="009A76D7">
        <w:rPr>
          <w:highlight w:val="white"/>
        </w:rPr>
        <w:t>Hiện tại, Android đã chiếm 65% so với thị phần điện thoại thông minh trên toàn thế giới vào quý 3 năm 2012. Theo điều tra thì đã có khoảng 500 triệu thiết bị được kích hoạt và có đến 1.3 triệu lượt được hoạt mỗi ngày.  Vào tháng 10/2020 thì android đã có hơn 700.000 ứng dụng và số lượng tải từ Google Play ước tính lên khoảng  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390D74">
        <w:rPr>
          <w:highlight w:val="white"/>
        </w:rPr>
        <w:instrText xml:space="preserve"> ADDIN ZOTERO_ITEM CSL_CITATION {"citationID":"0ftb2vRy","properties":{"formattedCitation":"[19]","plainCitation":"[19]","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390D74" w:rsidRPr="00390D74">
        <w:t>[19]</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24A623CA" w14:textId="2ADCA865" w:rsidR="0029204D" w:rsidRDefault="00000000">
      <w:pPr>
        <w:ind w:firstLine="0"/>
        <w:rPr>
          <w:color w:val="000000"/>
          <w:highlight w:val="white"/>
        </w:rPr>
      </w:pPr>
      <w:r>
        <w:t>Bảng 2:</w:t>
      </w:r>
      <w:r>
        <w:rPr>
          <w:highlight w:val="white"/>
        </w:rPr>
        <w:t xml:space="preserve"> Cách phiên bản của Android:</w:t>
      </w:r>
      <w:bookmarkStart w:id="60" w:name="_heading=h.2afmg28" w:colFirst="0" w:colLast="0"/>
      <w:bookmarkEnd w:id="60"/>
    </w:p>
    <w:tbl>
      <w:tblPr>
        <w:tblStyle w:val="Style72"/>
        <w:tblW w:w="974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1170"/>
        <w:gridCol w:w="3094"/>
      </w:tblGrid>
      <w:tr w:rsidR="008F1DC5" w14:paraId="38AD2EB9" w14:textId="77777777" w:rsidTr="008F1DC5">
        <w:tc>
          <w:tcPr>
            <w:tcW w:w="2674" w:type="dxa"/>
            <w:shd w:val="clear" w:color="auto" w:fill="C7CCBE"/>
            <w:tcMar>
              <w:top w:w="180" w:type="dxa"/>
              <w:left w:w="180" w:type="dxa"/>
              <w:bottom w:w="180" w:type="dxa"/>
              <w:right w:w="180" w:type="dxa"/>
            </w:tcMar>
          </w:tcPr>
          <w:p w14:paraId="14B7D4BA" w14:textId="77777777" w:rsidR="008F1DC5" w:rsidRDefault="008F1DC5">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8F1DC5" w:rsidRDefault="008F1DC5">
            <w:pPr>
              <w:ind w:firstLine="0"/>
              <w:jc w:val="left"/>
              <w:rPr>
                <w:b/>
                <w:color w:val="000000"/>
              </w:rPr>
            </w:pPr>
            <w:r>
              <w:rPr>
                <w:b/>
                <w:color w:val="000000"/>
              </w:rPr>
              <w:t>Version numbers</w:t>
            </w:r>
          </w:p>
        </w:tc>
        <w:tc>
          <w:tcPr>
            <w:tcW w:w="1170" w:type="dxa"/>
            <w:shd w:val="clear" w:color="auto" w:fill="C7CCBE"/>
          </w:tcPr>
          <w:p w14:paraId="3C29782C" w14:textId="77777777" w:rsidR="008F1DC5" w:rsidRDefault="008F1DC5">
            <w:pPr>
              <w:ind w:firstLine="0"/>
              <w:jc w:val="left"/>
              <w:rPr>
                <w:b/>
                <w:color w:val="000000"/>
              </w:rPr>
            </w:pPr>
          </w:p>
        </w:tc>
        <w:tc>
          <w:tcPr>
            <w:tcW w:w="1170" w:type="dxa"/>
            <w:shd w:val="clear" w:color="auto" w:fill="C7CCBE"/>
            <w:tcMar>
              <w:top w:w="180" w:type="dxa"/>
              <w:left w:w="180" w:type="dxa"/>
              <w:bottom w:w="180" w:type="dxa"/>
              <w:right w:w="180" w:type="dxa"/>
            </w:tcMar>
          </w:tcPr>
          <w:p w14:paraId="275A8ED1" w14:textId="0D0CB932" w:rsidR="008F1DC5" w:rsidRDefault="008F1DC5">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8F1DC5" w:rsidRDefault="008F1DC5">
            <w:pPr>
              <w:ind w:firstLine="0"/>
              <w:jc w:val="left"/>
              <w:rPr>
                <w:b/>
                <w:color w:val="000000"/>
              </w:rPr>
            </w:pPr>
            <w:r>
              <w:rPr>
                <w:b/>
                <w:color w:val="000000"/>
              </w:rPr>
              <w:t>Release date</w:t>
            </w:r>
          </w:p>
        </w:tc>
      </w:tr>
      <w:tr w:rsidR="008F1DC5" w14:paraId="312F8D2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8F1DC5" w:rsidRDefault="008F1DC5">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8F1DC5" w:rsidRDefault="008F1DC5">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7D6020E"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8F1DC5" w:rsidRDefault="008F1DC5">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8F1DC5" w:rsidRDefault="008F1DC5">
            <w:pPr>
              <w:ind w:firstLine="0"/>
              <w:rPr>
                <w:rFonts w:eastAsia="Quattrocento Sans"/>
                <w:color w:val="333333"/>
              </w:rPr>
            </w:pPr>
            <w:r>
              <w:rPr>
                <w:rFonts w:eastAsia="Quattrocento Sans"/>
                <w:color w:val="333333"/>
              </w:rPr>
              <w:t>September 23, 2008</w:t>
            </w:r>
          </w:p>
        </w:tc>
      </w:tr>
      <w:tr w:rsidR="008F1DC5" w14:paraId="5CA6F21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8F1DC5" w:rsidRDefault="008F1DC5">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8F1DC5" w:rsidRDefault="008F1DC5">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7BF1F2EE"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8F1DC5" w:rsidRDefault="008F1DC5">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8F1DC5" w:rsidRDefault="008F1DC5">
            <w:pPr>
              <w:ind w:firstLine="0"/>
              <w:rPr>
                <w:rFonts w:eastAsia="Quattrocento Sans"/>
                <w:color w:val="333333"/>
              </w:rPr>
            </w:pPr>
            <w:r>
              <w:rPr>
                <w:rFonts w:eastAsia="Quattrocento Sans"/>
                <w:color w:val="333333"/>
              </w:rPr>
              <w:t>February 9, 2009</w:t>
            </w:r>
          </w:p>
        </w:tc>
      </w:tr>
      <w:tr w:rsidR="008F1DC5" w14:paraId="6CC7747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8F1DC5" w:rsidRDefault="008F1DC5">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8F1DC5" w:rsidRDefault="008F1DC5">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36EF268"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8F1DC5" w:rsidRDefault="008F1DC5">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8F1DC5" w:rsidRDefault="008F1DC5">
            <w:pPr>
              <w:ind w:firstLine="0"/>
              <w:rPr>
                <w:rFonts w:eastAsia="Quattrocento Sans"/>
                <w:color w:val="333333"/>
              </w:rPr>
            </w:pPr>
            <w:r>
              <w:rPr>
                <w:rFonts w:eastAsia="Quattrocento Sans"/>
                <w:color w:val="333333"/>
              </w:rPr>
              <w:t>April 27, 2009</w:t>
            </w:r>
          </w:p>
        </w:tc>
      </w:tr>
      <w:tr w:rsidR="008F1DC5" w14:paraId="0AC5E17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8F1DC5" w:rsidRDefault="008F1DC5">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8F1DC5" w:rsidRDefault="008F1DC5">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29CBE43"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8F1DC5" w:rsidRDefault="008F1DC5">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8F1DC5" w:rsidRDefault="008F1DC5">
            <w:pPr>
              <w:ind w:firstLine="0"/>
              <w:rPr>
                <w:rFonts w:eastAsia="Quattrocento Sans"/>
                <w:color w:val="333333"/>
              </w:rPr>
            </w:pPr>
            <w:r>
              <w:rPr>
                <w:rFonts w:eastAsia="Quattrocento Sans"/>
                <w:color w:val="333333"/>
              </w:rPr>
              <w:t>September 15, 2009</w:t>
            </w:r>
          </w:p>
        </w:tc>
      </w:tr>
      <w:tr w:rsidR="008F1DC5" w14:paraId="70B1817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8F1DC5" w:rsidRDefault="008F1DC5">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8F1DC5" w:rsidRDefault="008F1DC5">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585B6B8A"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8F1DC5" w:rsidRDefault="008F1DC5">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8F1DC5" w:rsidRDefault="008F1DC5">
            <w:pPr>
              <w:ind w:firstLine="0"/>
              <w:rPr>
                <w:rFonts w:eastAsia="Quattrocento Sans"/>
                <w:color w:val="333333"/>
              </w:rPr>
            </w:pPr>
            <w:r>
              <w:rPr>
                <w:rFonts w:eastAsia="Quattrocento Sans"/>
                <w:color w:val="333333"/>
              </w:rPr>
              <w:t>October 26, 2009</w:t>
            </w:r>
          </w:p>
        </w:tc>
      </w:tr>
      <w:tr w:rsidR="008F1DC5" w14:paraId="6E054CF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8F1DC5" w:rsidRDefault="008F1DC5">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8F1DC5" w:rsidRDefault="008F1DC5">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26FBC46B"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8F1DC5" w:rsidRDefault="008F1DC5">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8F1DC5" w:rsidRDefault="008F1DC5">
            <w:pPr>
              <w:ind w:firstLine="0"/>
              <w:rPr>
                <w:rFonts w:eastAsia="Quattrocento Sans"/>
                <w:color w:val="333333"/>
              </w:rPr>
            </w:pPr>
            <w:r>
              <w:rPr>
                <w:rFonts w:eastAsia="Quattrocento Sans"/>
                <w:color w:val="333333"/>
              </w:rPr>
              <w:t>May 20, 2010</w:t>
            </w:r>
          </w:p>
        </w:tc>
      </w:tr>
      <w:tr w:rsidR="008F1DC5" w14:paraId="77646C8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8F1DC5" w:rsidRDefault="008F1DC5">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8F1DC5" w:rsidRDefault="008F1DC5">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73BBAAFF"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8F1DC5" w:rsidRDefault="008F1DC5">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8F1DC5" w:rsidRDefault="008F1DC5">
            <w:pPr>
              <w:ind w:firstLine="0"/>
              <w:rPr>
                <w:rFonts w:eastAsia="Quattrocento Sans"/>
                <w:color w:val="333333"/>
              </w:rPr>
            </w:pPr>
            <w:r>
              <w:rPr>
                <w:rFonts w:eastAsia="Quattrocento Sans"/>
                <w:color w:val="333333"/>
              </w:rPr>
              <w:t>December 6, 2010</w:t>
            </w:r>
          </w:p>
        </w:tc>
      </w:tr>
      <w:tr w:rsidR="008F1DC5" w14:paraId="015C5D7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8F1DC5" w:rsidRDefault="008F1DC5">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8F1DC5" w:rsidRDefault="008F1DC5">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55617BFA"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8F1DC5" w:rsidRDefault="008F1DC5">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8F1DC5" w:rsidRDefault="008F1DC5">
            <w:pPr>
              <w:ind w:firstLine="0"/>
              <w:rPr>
                <w:rFonts w:eastAsia="Quattrocento Sans"/>
                <w:color w:val="333333"/>
              </w:rPr>
            </w:pPr>
            <w:r>
              <w:rPr>
                <w:rFonts w:eastAsia="Quattrocento Sans"/>
                <w:color w:val="333333"/>
              </w:rPr>
              <w:t>February 22, 2011</w:t>
            </w:r>
          </w:p>
        </w:tc>
      </w:tr>
      <w:tr w:rsidR="008F1DC5" w14:paraId="3D0388DE"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8F1DC5" w:rsidRDefault="008F1DC5">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8F1DC5" w:rsidRDefault="008F1DC5">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9E53C32"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8F1DC5" w:rsidRDefault="008F1DC5">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8F1DC5" w:rsidRDefault="008F1DC5">
            <w:pPr>
              <w:ind w:firstLine="0"/>
              <w:rPr>
                <w:rFonts w:eastAsia="Quattrocento Sans"/>
                <w:color w:val="333333"/>
              </w:rPr>
            </w:pPr>
            <w:r>
              <w:rPr>
                <w:rFonts w:eastAsia="Quattrocento Sans"/>
                <w:color w:val="333333"/>
              </w:rPr>
              <w:t>October 18, 2011</w:t>
            </w:r>
          </w:p>
        </w:tc>
      </w:tr>
      <w:tr w:rsidR="008F1DC5" w14:paraId="7DBDAEC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8F1DC5" w:rsidRDefault="008F1DC5">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8F1DC5" w:rsidRDefault="008F1DC5">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CA68D9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8F1DC5" w:rsidRDefault="008F1DC5">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8F1DC5" w:rsidRDefault="008F1DC5">
            <w:pPr>
              <w:ind w:firstLine="0"/>
              <w:rPr>
                <w:rFonts w:eastAsia="Quattrocento Sans"/>
                <w:color w:val="333333"/>
              </w:rPr>
            </w:pPr>
            <w:r>
              <w:rPr>
                <w:rFonts w:eastAsia="Quattrocento Sans"/>
                <w:color w:val="333333"/>
              </w:rPr>
              <w:t>July 9, 2012</w:t>
            </w:r>
          </w:p>
        </w:tc>
      </w:tr>
      <w:tr w:rsidR="008F1DC5" w14:paraId="5F0E231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8F1DC5" w:rsidRDefault="008F1DC5">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8F1DC5" w:rsidRDefault="008F1DC5">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2EDCF543"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8F1DC5" w:rsidRDefault="008F1DC5">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8F1DC5" w:rsidRDefault="008F1DC5">
            <w:pPr>
              <w:ind w:firstLine="0"/>
              <w:rPr>
                <w:rFonts w:eastAsia="Quattrocento Sans"/>
                <w:color w:val="333333"/>
              </w:rPr>
            </w:pPr>
            <w:r>
              <w:rPr>
                <w:rFonts w:eastAsia="Quattrocento Sans"/>
                <w:color w:val="333333"/>
              </w:rPr>
              <w:t>October 31, 2013</w:t>
            </w:r>
          </w:p>
        </w:tc>
      </w:tr>
      <w:tr w:rsidR="008F1DC5" w14:paraId="45507BFF"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8F1DC5" w:rsidRDefault="008F1DC5">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8F1DC5" w:rsidRDefault="008F1DC5">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F1E4CF2"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8F1DC5" w:rsidRDefault="008F1DC5">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8F1DC5" w:rsidRDefault="008F1DC5">
            <w:pPr>
              <w:ind w:firstLine="0"/>
              <w:rPr>
                <w:rFonts w:eastAsia="Quattrocento Sans"/>
                <w:color w:val="333333"/>
              </w:rPr>
            </w:pPr>
            <w:r>
              <w:rPr>
                <w:rFonts w:eastAsia="Quattrocento Sans"/>
                <w:color w:val="333333"/>
              </w:rPr>
              <w:t>November 12, 2014</w:t>
            </w:r>
          </w:p>
        </w:tc>
      </w:tr>
      <w:tr w:rsidR="008F1DC5" w14:paraId="740ADC1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8F1DC5" w:rsidRDefault="008F1DC5">
            <w:pPr>
              <w:ind w:firstLine="0"/>
              <w:rPr>
                <w:rFonts w:eastAsia="Quattrocento Sans"/>
                <w:color w:val="333333"/>
              </w:rPr>
            </w:pPr>
            <w:r>
              <w:rPr>
                <w:rFonts w:eastAsia="Quattrocento Sans"/>
                <w:color w:val="333333"/>
              </w:rPr>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8F1DC5" w:rsidRDefault="008F1DC5">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4F60CA7"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8F1DC5" w:rsidRDefault="008F1DC5">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8F1DC5" w:rsidRDefault="008F1DC5">
            <w:pPr>
              <w:ind w:firstLine="0"/>
              <w:rPr>
                <w:rFonts w:eastAsia="Quattrocento Sans"/>
                <w:color w:val="333333"/>
              </w:rPr>
            </w:pPr>
            <w:r>
              <w:rPr>
                <w:rFonts w:eastAsia="Quattrocento Sans"/>
                <w:color w:val="333333"/>
              </w:rPr>
              <w:t>October 5, 2015</w:t>
            </w:r>
          </w:p>
        </w:tc>
      </w:tr>
      <w:tr w:rsidR="008F1DC5" w14:paraId="7A30CA05"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8F1DC5" w:rsidRDefault="008F1DC5">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8F1DC5" w:rsidRDefault="008F1DC5">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4425FBD1"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8F1DC5" w:rsidRDefault="008F1DC5">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8F1DC5" w:rsidRDefault="008F1DC5">
            <w:pPr>
              <w:ind w:firstLine="0"/>
              <w:rPr>
                <w:rFonts w:eastAsia="Quattrocento Sans"/>
                <w:color w:val="333333"/>
              </w:rPr>
            </w:pPr>
            <w:r>
              <w:rPr>
                <w:rFonts w:eastAsia="Quattrocento Sans"/>
                <w:color w:val="333333"/>
              </w:rPr>
              <w:t>August 22, 2016</w:t>
            </w:r>
          </w:p>
        </w:tc>
      </w:tr>
      <w:tr w:rsidR="008F1DC5" w14:paraId="4F172642"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8F1DC5" w:rsidRDefault="008F1DC5">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8F1DC5" w:rsidRDefault="008F1DC5">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59AD6364"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8F1DC5" w:rsidRDefault="008F1DC5">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8F1DC5" w:rsidRDefault="008F1DC5">
            <w:pPr>
              <w:ind w:firstLine="0"/>
              <w:rPr>
                <w:rFonts w:eastAsia="Quattrocento Sans"/>
                <w:color w:val="333333"/>
              </w:rPr>
            </w:pPr>
            <w:r>
              <w:rPr>
                <w:rFonts w:eastAsia="Quattrocento Sans"/>
                <w:color w:val="333333"/>
              </w:rPr>
              <w:t>October 4, 2016</w:t>
            </w:r>
          </w:p>
        </w:tc>
      </w:tr>
      <w:tr w:rsidR="008F1DC5" w14:paraId="299B52BE"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8F1DC5" w:rsidRDefault="008F1DC5">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8F1DC5" w:rsidRDefault="008F1DC5">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094EF00"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8F1DC5" w:rsidRDefault="008F1DC5">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8F1DC5" w:rsidRDefault="008F1DC5">
            <w:pPr>
              <w:ind w:firstLine="0"/>
              <w:rPr>
                <w:rFonts w:eastAsia="Quattrocento Sans"/>
                <w:color w:val="333333"/>
              </w:rPr>
            </w:pPr>
            <w:r>
              <w:rPr>
                <w:rFonts w:eastAsia="Quattrocento Sans"/>
                <w:color w:val="333333"/>
              </w:rPr>
              <w:t>August 21, 2017</w:t>
            </w:r>
          </w:p>
        </w:tc>
      </w:tr>
      <w:tr w:rsidR="008F1DC5" w14:paraId="3C74148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8F1DC5" w:rsidRDefault="008F1DC5">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8F1DC5" w:rsidRDefault="008F1DC5">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76784BD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8F1DC5" w:rsidRDefault="008F1DC5">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8F1DC5" w:rsidRDefault="008F1DC5">
            <w:pPr>
              <w:ind w:firstLine="0"/>
              <w:rPr>
                <w:rFonts w:eastAsia="Quattrocento Sans"/>
                <w:color w:val="333333"/>
              </w:rPr>
            </w:pPr>
            <w:r>
              <w:rPr>
                <w:rFonts w:eastAsia="Quattrocento Sans"/>
                <w:color w:val="333333"/>
              </w:rPr>
              <w:t>December 5, 2017</w:t>
            </w:r>
          </w:p>
        </w:tc>
      </w:tr>
      <w:tr w:rsidR="008F1DC5" w14:paraId="3E7EA924"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8F1DC5" w:rsidRDefault="008F1DC5">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8F1DC5" w:rsidRDefault="008F1DC5">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731EEEB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8F1DC5" w:rsidRDefault="008F1DC5">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8F1DC5" w:rsidRDefault="008F1DC5">
            <w:pPr>
              <w:ind w:firstLine="0"/>
              <w:rPr>
                <w:rFonts w:eastAsia="Quattrocento Sans"/>
                <w:color w:val="333333"/>
              </w:rPr>
            </w:pPr>
            <w:r>
              <w:rPr>
                <w:rFonts w:eastAsia="Quattrocento Sans"/>
                <w:color w:val="333333"/>
              </w:rPr>
              <w:t>August 6, 2018</w:t>
            </w:r>
          </w:p>
        </w:tc>
      </w:tr>
      <w:tr w:rsidR="008F1DC5" w14:paraId="314584E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8F1DC5" w:rsidRDefault="008F1DC5">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8F1DC5" w:rsidRDefault="008F1DC5">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C5469F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8F1DC5" w:rsidRDefault="008F1DC5">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8F1DC5" w:rsidRDefault="008F1DC5">
            <w:pPr>
              <w:ind w:firstLine="0"/>
              <w:rPr>
                <w:rFonts w:eastAsia="Quattrocento Sans"/>
                <w:color w:val="333333"/>
              </w:rPr>
            </w:pPr>
            <w:r>
              <w:rPr>
                <w:rFonts w:eastAsia="Quattrocento Sans"/>
                <w:color w:val="333333"/>
              </w:rPr>
              <w:t>September 3, 2019</w:t>
            </w:r>
          </w:p>
        </w:tc>
      </w:tr>
      <w:tr w:rsidR="008F1DC5" w14:paraId="353A55D6"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8F1DC5" w:rsidRDefault="008F1DC5">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8F1DC5" w:rsidRDefault="008F1DC5">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34218A0"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8F1DC5" w:rsidRDefault="008F1DC5">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8F1DC5" w:rsidRDefault="008F1DC5">
            <w:pPr>
              <w:ind w:firstLine="0"/>
              <w:rPr>
                <w:rFonts w:eastAsia="Quattrocento Sans"/>
                <w:color w:val="333333"/>
              </w:rPr>
            </w:pPr>
            <w:r>
              <w:rPr>
                <w:rFonts w:eastAsia="Quattrocento Sans"/>
                <w:color w:val="333333"/>
              </w:rPr>
              <w:t>September 8, 2020</w:t>
            </w:r>
          </w:p>
        </w:tc>
      </w:tr>
      <w:tr w:rsidR="008F1DC5" w14:paraId="31F6423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8F1DC5" w:rsidRDefault="008F1DC5"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8F1DC5" w:rsidRDefault="008F1DC5"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11C3716E"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8F1DC5" w:rsidRDefault="008F1DC5"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8F1DC5" w:rsidRDefault="008F1DC5" w:rsidP="009A76D7">
            <w:pPr>
              <w:ind w:firstLine="0"/>
              <w:rPr>
                <w:rFonts w:eastAsia="Quattrocento Sans"/>
                <w:color w:val="333333"/>
              </w:rPr>
            </w:pPr>
            <w:r w:rsidRPr="009A76D7">
              <w:rPr>
                <w:rFonts w:eastAsia="Quattrocento Sans"/>
                <w:color w:val="333333"/>
              </w:rPr>
              <w:t>October 4, 2021</w:t>
            </w:r>
          </w:p>
        </w:tc>
      </w:tr>
      <w:tr w:rsidR="008F1DC5" w14:paraId="4184E5A6"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8F1DC5" w:rsidRDefault="008F1DC5"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8F1DC5" w:rsidRDefault="008F1DC5"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588F03F5"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8F1DC5" w:rsidRDefault="008F1DC5"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8F1DC5" w:rsidRDefault="008F1DC5" w:rsidP="009A76D7">
            <w:pPr>
              <w:ind w:firstLine="0"/>
              <w:rPr>
                <w:rFonts w:eastAsia="Quattrocento Sans"/>
                <w:color w:val="333333"/>
              </w:rPr>
            </w:pPr>
            <w:r w:rsidRPr="004124FF">
              <w:rPr>
                <w:rFonts w:eastAsia="Quattrocento Sans"/>
                <w:color w:val="333333"/>
              </w:rPr>
              <w:t>March 7, 2022</w:t>
            </w:r>
          </w:p>
        </w:tc>
      </w:tr>
      <w:tr w:rsidR="008F1DC5" w14:paraId="7FD4B79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8F1DC5" w:rsidRDefault="008F1DC5"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8F1DC5" w:rsidRDefault="008F1DC5"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34703FB9"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8F1DC5" w:rsidRDefault="008F1DC5"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8F1DC5" w:rsidRDefault="008F1DC5" w:rsidP="009A76D7">
            <w:pPr>
              <w:ind w:firstLine="0"/>
              <w:rPr>
                <w:rFonts w:eastAsia="Quattrocento Sans"/>
                <w:color w:val="333333"/>
              </w:rPr>
            </w:pPr>
            <w:r w:rsidRPr="004124FF">
              <w:rPr>
                <w:rFonts w:eastAsia="Quattrocento Sans"/>
                <w:color w:val="333333"/>
              </w:rPr>
              <w:t>August 15, 2022</w:t>
            </w:r>
          </w:p>
        </w:tc>
      </w:tr>
      <w:tr w:rsidR="008F1DC5" w14:paraId="46CFEE24"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8F1DC5" w:rsidRDefault="008F1DC5"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8F1DC5" w:rsidRDefault="008F1DC5"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B7EB94F"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8F1DC5" w:rsidRDefault="008F1DC5"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8F1DC5" w:rsidRDefault="008F1DC5" w:rsidP="009A76D7">
            <w:pPr>
              <w:ind w:firstLine="0"/>
              <w:rPr>
                <w:rFonts w:eastAsia="Quattrocento Sans"/>
                <w:color w:val="333333"/>
              </w:rPr>
            </w:pPr>
            <w:r w:rsidRPr="004124FF">
              <w:rPr>
                <w:rFonts w:eastAsia="Quattrocento Sans"/>
                <w:color w:val="333333"/>
              </w:rPr>
              <w:t>October 4, 2023</w:t>
            </w:r>
          </w:p>
        </w:tc>
      </w:tr>
      <w:tr w:rsidR="008F1DC5" w14:paraId="16A30C8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8F1DC5" w:rsidRDefault="008F1DC5"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8F1DC5" w:rsidRDefault="008F1DC5"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36BB6E6C"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8F1DC5" w:rsidRDefault="008F1DC5"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8F1DC5" w:rsidRDefault="008F1DC5" w:rsidP="004124FF">
            <w:pPr>
              <w:ind w:firstLine="0"/>
              <w:rPr>
                <w:rFonts w:eastAsia="Quattrocento Sans"/>
                <w:color w:val="333333"/>
              </w:rPr>
            </w:pPr>
            <w:r w:rsidRPr="004124FF">
              <w:rPr>
                <w:rFonts w:eastAsia="Quattrocento Sans"/>
                <w:color w:val="333333"/>
              </w:rPr>
              <w:t>September 3, 2024</w:t>
            </w:r>
          </w:p>
        </w:tc>
      </w:tr>
      <w:tr w:rsidR="008F1DC5" w14:paraId="2042934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8F1DC5" w:rsidRDefault="008F1DC5"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8F1DC5" w:rsidRDefault="008F1DC5"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2CF2C8DD" w14:textId="77777777" w:rsidR="008F1DC5" w:rsidRDefault="008F1DC5" w:rsidP="004124FF">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8F1DC5" w:rsidRDefault="008F1DC5"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8F1DC5" w:rsidRPr="004124FF" w:rsidRDefault="008F1DC5" w:rsidP="004124FF">
            <w:pPr>
              <w:ind w:firstLine="0"/>
              <w:rPr>
                <w:rFonts w:eastAsia="Quattrocento Sans"/>
                <w:color w:val="333333"/>
              </w:rPr>
            </w:pPr>
            <w:r>
              <w:rPr>
                <w:rFonts w:eastAsia="Quattrocento Sans"/>
                <w:color w:val="333333"/>
              </w:rPr>
              <w:t>April 2, 2025</w:t>
            </w:r>
          </w:p>
        </w:tc>
      </w:tr>
    </w:tbl>
    <w:p w14:paraId="19FBB881" w14:textId="075E6569" w:rsidR="0029204D" w:rsidRPr="002E2C37" w:rsidRDefault="00000000" w:rsidP="001D2C0E">
      <w:pPr>
        <w:pStyle w:val="Heading3"/>
        <w:rPr>
          <w:rFonts w:cs="Times New Roman"/>
          <w:b w:val="0"/>
        </w:rPr>
      </w:pPr>
      <w:bookmarkStart w:id="61" w:name="_Toc101958610"/>
      <w:bookmarkStart w:id="62" w:name="_Toc29426"/>
      <w:bookmarkStart w:id="63" w:name="_Toc195486064"/>
      <w:r w:rsidRPr="002E2C37">
        <w:rPr>
          <w:rFonts w:cs="Times New Roman"/>
        </w:rPr>
        <w:t>2.</w:t>
      </w:r>
      <w:r w:rsidR="002C1A51" w:rsidRPr="002E2C37">
        <w:rPr>
          <w:rFonts w:cs="Times New Roman"/>
        </w:rPr>
        <w:t>3</w:t>
      </w:r>
      <w:r w:rsidRPr="002E2C37">
        <w:rPr>
          <w:rFonts w:cs="Times New Roman"/>
        </w:rPr>
        <w:t>.2 Kiến trúc của ứng dụng Android</w:t>
      </w:r>
      <w:bookmarkEnd w:id="61"/>
      <w:bookmarkEnd w:id="62"/>
      <w:bookmarkEnd w:id="63"/>
    </w:p>
    <w:p w14:paraId="68E1E475" w14:textId="77777777" w:rsidR="0029204D" w:rsidRDefault="00000000">
      <w:pPr>
        <w:rPr>
          <w:color w:val="000000"/>
        </w:rPr>
      </w:pPr>
      <w:r>
        <w:rPr>
          <w:color w:val="000000"/>
        </w:rPr>
        <w:t xml:space="preserve">Các thành phần chính của kiến trúc android </w:t>
      </w:r>
      <w:r>
        <w:rPr>
          <w:bCs/>
          <w:color w:val="000000"/>
        </w:rPr>
        <w:t>[27]</w:t>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731F5B1B" w14:textId="14F71B17" w:rsidR="002C1A51" w:rsidRPr="002C1A51" w:rsidRDefault="002C1A51" w:rsidP="002C1A51">
      <w:pPr>
        <w:rPr>
          <w:color w:val="000000"/>
        </w:rPr>
      </w:pPr>
      <w:r>
        <w:rPr>
          <w:noProof/>
        </w:rPr>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74112503" w14:textId="34DBC0C1" w:rsidR="002C1A51" w:rsidRDefault="002C1A51" w:rsidP="002C1A51">
      <w:pPr>
        <w:pStyle w:val="Hnh"/>
        <w:rPr>
          <w:color w:val="000000"/>
          <w:lang w:val="en-US" w:eastAsia="en-GB"/>
        </w:rPr>
      </w:pPr>
      <w:bookmarkStart w:id="64" w:name="_Toc195484381"/>
      <w:r>
        <w:t xml:space="preserve">Hình </w:t>
      </w:r>
      <w:r>
        <w:fldChar w:fldCharType="begin"/>
      </w:r>
      <w:r>
        <w:instrText xml:space="preserve"> SEQ Hình \* ARABIC </w:instrText>
      </w:r>
      <w:r>
        <w:fldChar w:fldCharType="separate"/>
      </w:r>
      <w:r w:rsidR="004E108D">
        <w:rPr>
          <w:noProof/>
        </w:rPr>
        <w:t>4</w:t>
      </w:r>
      <w:r>
        <w:fldChar w:fldCharType="end"/>
      </w:r>
      <w:r>
        <w:t xml:space="preserve">: </w:t>
      </w:r>
      <w:r>
        <w:rPr>
          <w:lang w:val="en-US"/>
        </w:rPr>
        <w:t>Kiến trúc của Android</w:t>
      </w:r>
      <w:bookmarkEnd w:id="64"/>
    </w:p>
    <w:p w14:paraId="526DADEB" w14:textId="77777777" w:rsidR="0055279A" w:rsidRDefault="0055279A">
      <w:pPr>
        <w:rPr>
          <w:color w:val="000000"/>
        </w:rPr>
      </w:pPr>
      <w:bookmarkStart w:id="65" w:name="_heading=h.39kk8xu" w:colFirst="0" w:colLast="0"/>
      <w:bookmarkEnd w:id="65"/>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55279A">
        <w:rPr>
          <w:b/>
          <w:bCs/>
          <w:color w:val="000000"/>
        </w:rPr>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55279A">
        <w:rPr>
          <w:b/>
          <w:bCs/>
          <w:color w:val="000000"/>
        </w:rPr>
        <w:t>Ahead-of-Time Compilation (AOT)</w:t>
      </w:r>
      <w:r w:rsidRPr="0055279A">
        <w:rPr>
          <w:color w:val="000000"/>
        </w:rPr>
        <w:t xml:space="preserve"> để biên dịch mã bytecode sang mã máy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55279A">
        <w:rPr>
          <w:b/>
          <w:bCs/>
          <w:color w:val="000000"/>
          <w:lang w:val="en-US"/>
        </w:rPr>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55279A">
        <w:rPr>
          <w:b/>
          <w:bCs/>
          <w:color w:val="000000"/>
          <w:lang w:val="en-US"/>
        </w:rPr>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55279A">
        <w:rPr>
          <w:b/>
          <w:bCs/>
          <w:color w:val="000000"/>
          <w:lang w:val="en-US"/>
        </w:rPr>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55279A">
        <w:rPr>
          <w:b/>
          <w:bCs/>
          <w:color w:val="000000"/>
          <w:lang w:val="en-US"/>
        </w:rPr>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66" w:name="_Toc101958611"/>
      <w:bookmarkStart w:id="67"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55279A">
        <w:rPr>
          <w:b/>
          <w:bCs/>
          <w:color w:val="000000"/>
        </w:rPr>
        <w:t>bảo mật hệ thống</w:t>
      </w:r>
      <w:r w:rsidRPr="0055279A">
        <w:rPr>
          <w:color w:val="000000"/>
        </w:rPr>
        <w:t xml:space="preserve">. Kernel cung cấp giao diện trừu tượng giữa phần cứng và các thành phần phần mềm phía trên. Ngoài ra, nó còn hỗ trợ </w:t>
      </w:r>
      <w:r w:rsidRPr="0055279A">
        <w:rPr>
          <w:b/>
          <w:bCs/>
          <w:color w:val="000000"/>
        </w:rPr>
        <w:t>trình điều khiển thiết bị (device drivers)</w:t>
      </w:r>
      <w:r w:rsidRPr="0055279A">
        <w:rPr>
          <w:color w:val="000000"/>
        </w:rPr>
        <w:t xml:space="preserve"> như màn hình cảm ứng, camera, GPS, Bluetooth và Wi-Fi.</w:t>
      </w:r>
    </w:p>
    <w:p w14:paraId="7F3115D4" w14:textId="7D7500D0" w:rsidR="0029204D" w:rsidRPr="002E2C37" w:rsidRDefault="00000000" w:rsidP="001D2C0E">
      <w:pPr>
        <w:pStyle w:val="Heading3"/>
        <w:rPr>
          <w:rFonts w:cs="Times New Roman"/>
          <w:b w:val="0"/>
        </w:rPr>
      </w:pPr>
      <w:bookmarkStart w:id="68" w:name="_Toc195486065"/>
      <w:r w:rsidRPr="002E2C37">
        <w:rPr>
          <w:rFonts w:cs="Times New Roman"/>
        </w:rPr>
        <w:t>2.</w:t>
      </w:r>
      <w:r w:rsidR="002C1A51" w:rsidRPr="002E2C37">
        <w:rPr>
          <w:rFonts w:cs="Times New Roman"/>
        </w:rPr>
        <w:t>3</w:t>
      </w:r>
      <w:r w:rsidRPr="002E2C37">
        <w:rPr>
          <w:rFonts w:cs="Times New Roman"/>
        </w:rPr>
        <w:t>.3 Môi trường phát triển của ứng dụng</w:t>
      </w:r>
      <w:bookmarkEnd w:id="66"/>
      <w:bookmarkEnd w:id="67"/>
      <w:bookmarkEnd w:id="68"/>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7E91B66B" w14:textId="77777777" w:rsidR="002F55FC" w:rsidRPr="002F55FC" w:rsidRDefault="002F55FC" w:rsidP="002F55FC">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31835ADD" w14:textId="77777777" w:rsidR="002F55FC" w:rsidRPr="002F55FC" w:rsidRDefault="002F55FC" w:rsidP="002F55FC"/>
    <w:p w14:paraId="23A33265" w14:textId="77777777" w:rsidR="008B6BA8" w:rsidRPr="008B6BA8" w:rsidRDefault="008B6BA8" w:rsidP="008B6BA8"/>
    <w:p w14:paraId="64399400" w14:textId="5A6FB9D3" w:rsidR="00841538" w:rsidRPr="002E2C37" w:rsidRDefault="00000000" w:rsidP="001D2C0E">
      <w:pPr>
        <w:pStyle w:val="Heading3"/>
        <w:rPr>
          <w:rFonts w:cs="Times New Roman"/>
          <w:bCs/>
        </w:rPr>
      </w:pPr>
      <w:bookmarkStart w:id="69" w:name="_Toc101958612"/>
      <w:bookmarkStart w:id="70" w:name="_Toc22940"/>
      <w:bookmarkStart w:id="71" w:name="_Toc195486066"/>
      <w:r w:rsidRPr="002E2C37">
        <w:rPr>
          <w:rFonts w:cs="Times New Roman"/>
        </w:rPr>
        <w:t>2.</w:t>
      </w:r>
      <w:r w:rsidR="002C1A51" w:rsidRPr="002E2C37">
        <w:rPr>
          <w:rFonts w:cs="Times New Roman"/>
        </w:rPr>
        <w:t>3</w:t>
      </w:r>
      <w:r w:rsidRPr="002E2C37">
        <w:rPr>
          <w:rFonts w:cs="Times New Roman"/>
        </w:rPr>
        <w:t xml:space="preserve">.4 </w:t>
      </w:r>
      <w:bookmarkEnd w:id="69"/>
      <w:bookmarkEnd w:id="70"/>
      <w:r w:rsidR="00686938" w:rsidRPr="002E2C37">
        <w:rPr>
          <w:rFonts w:cs="Times New Roman"/>
        </w:rPr>
        <w:t xml:space="preserve">Ngôn ngữ lập trình </w:t>
      </w:r>
      <w:r w:rsidR="00841538" w:rsidRPr="002E2C37">
        <w:rPr>
          <w:rFonts w:cs="Times New Roman"/>
          <w:bCs/>
        </w:rPr>
        <w:t>Kotlin</w:t>
      </w:r>
      <w:bookmarkEnd w:id="71"/>
    </w:p>
    <w:p w14:paraId="459FABEA" w14:textId="6FAB55BC" w:rsidR="009F50D3" w:rsidRPr="002E2C37" w:rsidRDefault="00205DDA" w:rsidP="009F50D3">
      <w:bookmarkStart w:id="72" w:name="_Toc11344"/>
      <w:bookmarkStart w:id="73" w:name="_Toc101958613"/>
      <w:r w:rsidRPr="002E2C37">
        <w:t xml:space="preserve">Để có thể  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2A02424D" w:rsidR="009F50D3" w:rsidRPr="002E2C37" w:rsidRDefault="00205DDA" w:rsidP="00205DDA">
      <w:hyperlink r:id="rId28"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29" w:tgtFrame="_blank" w:history="1">
        <w:r w:rsidRPr="002E2C37">
          <w:t>Java Virtual Machine (JVM)</w:t>
        </w:r>
      </w:hyperlink>
      <w:r w:rsidRPr="002E2C37">
        <w:t> </w:t>
      </w:r>
      <w:r w:rsidRPr="002E2C37">
        <w:t>và có thể sử dụng để phát triển ứng dụng di động, web và </w:t>
      </w:r>
      <w:hyperlink r:id="rId30" w:tgtFrame="_blank" w:history="1">
        <w:r w:rsidRPr="002E2C37">
          <w:t>backend</w:t>
        </w:r>
      </w:hyperlink>
      <w:r w:rsidRPr="002E2C37">
        <w:t xml:space="preserve"> </w:t>
      </w:r>
      <w:r w:rsidRPr="002E2C37">
        <w:fldChar w:fldCharType="begin"/>
      </w:r>
      <w:r w:rsidRPr="002E2C37">
        <w:instrText xml:space="preserve"> ADDIN ZOTERO_ITEM CSL_CITATION {"citationID":"gUyOltdH","properties":{"formattedCitation":"[20]","plainCitation":"[20]","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Pr="002E2C37">
        <w:t>[20]</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lastRenderedPageBreak/>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t>Tương thích hoàn toàn với Java:</w:t>
      </w:r>
      <w:r w:rsidRPr="002E2C37">
        <w:rPr>
          <w:lang w:val="en-US"/>
        </w:rPr>
        <w:t xml:space="preserve"> Kotlin có thể sử dụng toàn bộ thư viện Java hiện có, đồng thời cho phép Java gọi lại mã Kotlin một cách tự nhiên.</w:t>
      </w:r>
    </w:p>
    <w:p w14:paraId="61122EF0" w14:textId="037B2E56" w:rsidR="00205DDA" w:rsidRPr="002E2C37" w:rsidRDefault="00205DDA" w:rsidP="00ED5578">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36BAF451" w14:textId="3C4B551B" w:rsidR="00ED5578" w:rsidRPr="002E2C37" w:rsidRDefault="00ED5578" w:rsidP="00ED5578">
      <w:pPr>
        <w:jc w:val="center"/>
      </w:pPr>
      <w:r w:rsidRPr="002E2C37">
        <w:t xml:space="preserve">Bảng </w:t>
      </w:r>
      <w:r w:rsidRPr="002E2C37">
        <w:fldChar w:fldCharType="begin"/>
      </w:r>
      <w:r w:rsidRPr="002E2C37">
        <w:instrText xml:space="preserve"> SEQ Bảng \* ARABIC </w:instrText>
      </w:r>
      <w:r w:rsidRPr="002E2C37">
        <w:fldChar w:fldCharType="separate"/>
      </w:r>
      <w:r w:rsidR="00006BF8" w:rsidRPr="002E2C37">
        <w:rPr>
          <w:noProof/>
        </w:rPr>
        <w:t>1</w:t>
      </w:r>
      <w:r w:rsidRPr="002E2C37">
        <w:fldChar w:fldCharType="end"/>
      </w:r>
      <w:r w:rsidRPr="002E2C37">
        <w:t>: So sánh Kotlin và Java</w:t>
      </w:r>
    </w:p>
    <w:tbl>
      <w:tblPr>
        <w:tblStyle w:val="TableGrid"/>
        <w:tblW w:w="0" w:type="auto"/>
        <w:tblInd w:w="1080" w:type="dxa"/>
        <w:tblLook w:val="04A0" w:firstRow="1" w:lastRow="0" w:firstColumn="1" w:lastColumn="0" w:noHBand="0" w:noVBand="1"/>
      </w:tblPr>
      <w:tblGrid>
        <w:gridCol w:w="2192"/>
        <w:gridCol w:w="2275"/>
        <w:gridCol w:w="2664"/>
      </w:tblGrid>
      <w:tr w:rsidR="00205DDA" w:rsidRPr="002E2C37" w14:paraId="2309E86F" w14:textId="77777777" w:rsidTr="00ED5578">
        <w:tc>
          <w:tcPr>
            <w:tcW w:w="2192" w:type="dxa"/>
          </w:tcPr>
          <w:p w14:paraId="032EC4BE" w14:textId="4A0BE10A" w:rsidR="00205DDA" w:rsidRPr="002E2C37" w:rsidRDefault="00ED5578" w:rsidP="00205DDA">
            <w:pPr>
              <w:ind w:firstLine="0"/>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77777777" w:rsidR="00ED5578" w:rsidRPr="00ED5578" w:rsidRDefault="00ED5578" w:rsidP="00ED5578">
                  <w:pPr>
                    <w:ind w:firstLine="0"/>
                    <w:rPr>
                      <w:lang w:val="en-US"/>
                    </w:rPr>
                  </w:pPr>
                  <w:r w:rsidRPr="00ED5578">
                    <w:rPr>
                      <w:lang w:val="en-US"/>
                    </w:rPr>
                    <w:t>Hỗ trợ đầy đủ trong 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0382545A" w:rsidR="0029204D" w:rsidRPr="002E2C37" w:rsidRDefault="00000000" w:rsidP="001D2C0E">
      <w:pPr>
        <w:pStyle w:val="Heading3"/>
        <w:rPr>
          <w:rFonts w:cs="Times New Roman"/>
          <w:bCs/>
        </w:rPr>
      </w:pPr>
      <w:bookmarkStart w:id="74" w:name="_Toc195486067"/>
      <w:r w:rsidRPr="002E2C37">
        <w:rPr>
          <w:rFonts w:cs="Times New Roman"/>
        </w:rPr>
        <w:t>2.</w:t>
      </w:r>
      <w:r w:rsidR="002C1A51" w:rsidRPr="002E2C37">
        <w:rPr>
          <w:rFonts w:cs="Times New Roman"/>
        </w:rPr>
        <w:t>3</w:t>
      </w:r>
      <w:r w:rsidRPr="002E2C37">
        <w:rPr>
          <w:rFonts w:cs="Times New Roman"/>
        </w:rPr>
        <w:t xml:space="preserve">.5 </w:t>
      </w:r>
      <w:bookmarkEnd w:id="72"/>
      <w:bookmarkEnd w:id="73"/>
      <w:r w:rsidR="00E2236C" w:rsidRPr="002E2C37">
        <w:rPr>
          <w:rFonts w:cs="Times New Roman"/>
          <w:bCs/>
        </w:rPr>
        <w:t>Giới thiệu Supabase</w:t>
      </w:r>
      <w:bookmarkEnd w:id="74"/>
    </w:p>
    <w:p w14:paraId="30893BFB" w14:textId="2966C6D3"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Pr>
          <w:lang w:val="en-US"/>
        </w:rPr>
        <w:instrText xml:space="preserve"> ADDIN ZOTERO_ITEM CSL_CITATION {"citationID":"DHEwHIve","properties":{"formattedCitation":"[21]","plainCitation":"[21]","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Pr="00E2236C">
        <w:t>[21]</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Pr>
          <w:lang w:val="en-US"/>
        </w:rPr>
        <w:instrText xml:space="preserve"> ADDIN ZOTERO_ITEM CSL_CITATION {"citationID":"Ik0Dk5Rn","properties":{"formattedCitation":"[22]","plainCitation":"[22]","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Pr="00E2236C">
        <w:t>[22]</w:t>
      </w:r>
      <w:r>
        <w:rPr>
          <w:lang w:val="en-US"/>
        </w:rPr>
        <w:fldChar w:fldCharType="end"/>
      </w:r>
      <w:r w:rsidRPr="00E2236C">
        <w:rPr>
          <w:lang w:val="en-US"/>
        </w:rPr>
        <w:t>.</w:t>
      </w:r>
    </w:p>
    <w:p w14:paraId="1BCEDDB5" w14:textId="15C70ADB"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F24173" w:rsidRPr="00F24173">
        <w:rPr>
          <w:lang w:val="en-US"/>
        </w:rPr>
        <w:t>[22]</w:t>
      </w:r>
      <w:r w:rsidRPr="00E2236C">
        <w:rPr>
          <w:lang w:val="en-US"/>
        </w:rPr>
        <w:t xml:space="preserve">. Điều này mang lại cho các nhà phát triển sự linh hoạt trong việc kiểm soát hạ tầng và khả năng tùy chỉnh cao hơn. Supabase hoạt động bằng cách cung cấp một cơ sở dữ liệu PostgreSQL đầy đủ, có thể được quản lý thông qua một giao diện trực quan 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67B04AC8" w:rsidR="003F5188" w:rsidRPr="002E2C37" w:rsidRDefault="00E2236C" w:rsidP="001D2C0E">
      <w:pPr>
        <w:pStyle w:val="Heading3"/>
        <w:rPr>
          <w:rFonts w:cs="Times New Roman"/>
          <w:bCs/>
        </w:rPr>
      </w:pPr>
      <w:bookmarkStart w:id="75" w:name="_Toc195486068"/>
      <w:r w:rsidRPr="002E2C37">
        <w:rPr>
          <w:rFonts w:cs="Times New Roman"/>
        </w:rPr>
        <w:t>2.3.</w:t>
      </w:r>
      <w:r w:rsidR="001F7048" w:rsidRPr="002E2C37">
        <w:rPr>
          <w:rFonts w:cs="Times New Roman"/>
        </w:rPr>
        <w:t>6</w:t>
      </w:r>
      <w:r w:rsidRPr="002E2C37">
        <w:rPr>
          <w:rFonts w:cs="Times New Roman"/>
        </w:rPr>
        <w:t xml:space="preserve"> </w:t>
      </w:r>
      <w:r w:rsidRPr="002E2C37">
        <w:rPr>
          <w:rFonts w:cs="Times New Roman"/>
          <w:bCs/>
        </w:rPr>
        <w:t>Cơ sở dữ  liệu PosgreSQL</w:t>
      </w:r>
      <w:bookmarkEnd w:id="75"/>
    </w:p>
    <w:p w14:paraId="0B68849C" w14:textId="551A9F02"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Pr>
          <w:lang w:val="en-US"/>
        </w:rPr>
        <w:instrText xml:space="preserve"> ADDIN ZOTERO_ITEM CSL_CITATION {"citationID":"RAAgThs7","properties":{"formattedCitation":"[23]","plainCitation":"[23]","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Pr="00F24173">
        <w:t>[23]</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trữ, xử lý và bảo vệ dữ liệu người dùng được đảm nhiệm bởi một hệ thống backend – nơi PostgreSQL là lựa chọn phổ biến. Việc tách biệt này giúp đảm bảo khả năng mở rộng, đồng bộ hóa dữ liệu giữa nhiều thiết bị và tăng cường khả năng kiểm soát bảo mật hệ thống.</w:t>
      </w:r>
    </w:p>
    <w:p w14:paraId="6BEBB402" w14:textId="5D9CEB64" w:rsidR="00F24173" w:rsidRPr="00F24173" w:rsidRDefault="00F24173" w:rsidP="00F24173">
      <w:pPr>
        <w:rPr>
          <w:lang w:val="en-US"/>
        </w:rPr>
      </w:pPr>
      <w:r w:rsidRPr="00F24173">
        <w:rPr>
          <w:lang w:val="en-US"/>
        </w:rPr>
        <w:t>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t>23</w:t>
      </w:r>
      <w:r w:rsidRPr="00F24173">
        <w:rPr>
          <w:lang w:val="en-US"/>
        </w:rPr>
        <w:t xml:space="preserve">], </w:t>
      </w:r>
      <w:r>
        <w:rPr>
          <w:lang w:val="en-US"/>
        </w:rPr>
        <w:fldChar w:fldCharType="begin"/>
      </w:r>
      <w:r>
        <w:rPr>
          <w:lang w:val="en-US"/>
        </w:rPr>
        <w:instrText xml:space="preserve"> ADDIN ZOTERO_ITEM CSL_CITATION {"citationID":"oLG3slcZ","properties":{"formattedCitation":"[24]","plainCitation":"[24]","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Pr="00F24173">
        <w:t>[24]</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1BA07D99"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Pr>
          <w:lang w:val="en-US"/>
        </w:rPr>
        <w:instrText xml:space="preserve"> ADDIN ZOTERO_ITEM CSL_CITATION {"citationID":"borRdehc","properties":{"formattedCitation":"[25]","plainCitation":"[25]","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Pr="00F24173">
        <w:t>[25]</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54F47A0A" w14:textId="234957DA" w:rsidR="00C7642F" w:rsidRDefault="00F24173" w:rsidP="00C7642F">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7A26A47D" w14:textId="27353B00" w:rsidR="00C7642F" w:rsidRDefault="00C7642F" w:rsidP="00C7642F">
      <w:pPr>
        <w:jc w:val="center"/>
      </w:pPr>
      <w:r>
        <w:t xml:space="preserve">Bảng </w:t>
      </w:r>
      <w:r>
        <w:fldChar w:fldCharType="begin"/>
      </w:r>
      <w:r>
        <w:instrText xml:space="preserve"> SEQ Bảng \* ARABIC </w:instrText>
      </w:r>
      <w:r>
        <w:fldChar w:fldCharType="separate"/>
      </w:r>
      <w:r w:rsidR="00006BF8">
        <w:rPr>
          <w:noProof/>
        </w:rPr>
        <w:t>2</w:t>
      </w:r>
      <w:r>
        <w:fldChar w:fldCharType="end"/>
      </w:r>
      <w:r>
        <w:t>: So sánh PostgreSQL, Firebase và SQLite</w:t>
      </w:r>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966505">
      <w:pPr>
        <w:ind w:firstLine="0"/>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966505">
      <w:pPr>
        <w:ind w:firstLine="0"/>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966505">
      <w:pPr>
        <w:ind w:firstLine="0"/>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966505">
      <w:pPr>
        <w:ind w:firstLine="0"/>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2F596348" w:rsidR="001768AC" w:rsidRPr="002E2C37" w:rsidRDefault="001768AC" w:rsidP="001768AC">
      <w:pPr>
        <w:pStyle w:val="Heading2"/>
        <w:rPr>
          <w:b w:val="0"/>
          <w:highlight w:val="white"/>
        </w:rPr>
      </w:pPr>
      <w:bookmarkStart w:id="76" w:name="_Toc101958614"/>
      <w:bookmarkStart w:id="77" w:name="_Toc195486069"/>
      <w:r w:rsidRPr="002E2C37">
        <w:rPr>
          <w:highlight w:val="white"/>
        </w:rPr>
        <w:t>2.</w:t>
      </w:r>
      <w:r w:rsidR="001F7048" w:rsidRPr="002E2C37">
        <w:rPr>
          <w:highlight w:val="white"/>
        </w:rPr>
        <w:t>4</w:t>
      </w:r>
      <w:r w:rsidRPr="002E2C37">
        <w:rPr>
          <w:highlight w:val="white"/>
        </w:rPr>
        <w:t xml:space="preserve"> TÌM HIỂU VỀ CÔN TRÙNG</w:t>
      </w:r>
      <w:bookmarkEnd w:id="76"/>
      <w:bookmarkEnd w:id="77"/>
      <w:r w:rsidRPr="002E2C37">
        <w:rPr>
          <w:highlight w:val="white"/>
        </w:rPr>
        <w:t xml:space="preserve"> </w:t>
      </w:r>
    </w:p>
    <w:p w14:paraId="3C43C216" w14:textId="78A94F33" w:rsidR="001768AC" w:rsidRPr="002E2C37" w:rsidRDefault="001768AC" w:rsidP="001D2C0E">
      <w:pPr>
        <w:pStyle w:val="Heading3"/>
        <w:rPr>
          <w:rFonts w:cs="Times New Roman"/>
          <w:b w:val="0"/>
          <w:highlight w:val="white"/>
        </w:rPr>
      </w:pPr>
      <w:bookmarkStart w:id="78" w:name="_Toc101958615"/>
      <w:bookmarkStart w:id="79" w:name="_Toc195486070"/>
      <w:r w:rsidRPr="002E2C37">
        <w:rPr>
          <w:rFonts w:cs="Times New Roman"/>
          <w:highlight w:val="white"/>
        </w:rPr>
        <w:t>2.</w:t>
      </w:r>
      <w:r w:rsidR="001F7048" w:rsidRPr="002E2C37">
        <w:rPr>
          <w:rFonts w:cs="Times New Roman"/>
          <w:highlight w:val="white"/>
        </w:rPr>
        <w:t>4</w:t>
      </w:r>
      <w:r w:rsidRPr="002E2C37">
        <w:rPr>
          <w:rFonts w:cs="Times New Roman"/>
          <w:highlight w:val="white"/>
        </w:rPr>
        <w:t>.1 Giới thiệu về côn trùng</w:t>
      </w:r>
      <w:bookmarkEnd w:id="78"/>
      <w:bookmarkEnd w:id="79"/>
      <w:r w:rsidRPr="002E2C37">
        <w:rPr>
          <w:rFonts w:cs="Times New Roman"/>
        </w:rPr>
        <w:t xml:space="preserve"> </w:t>
      </w:r>
    </w:p>
    <w:p w14:paraId="0E7992F2" w14:textId="6CD72FF6"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9747FD">
        <w:rPr>
          <w:color w:val="000000"/>
        </w:rPr>
        <w:instrText xml:space="preserve"> ADDIN ZOTERO_ITEM CSL_CITATION {"citationID":"CEylU1v6","properties":{"formattedCitation":"[26]","plainCitation":"[26]","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9747FD" w:rsidRPr="009747FD">
        <w:t>[26]</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59FF23A" w14:textId="77777777" w:rsidR="009747FD" w:rsidRDefault="001768AC" w:rsidP="009747FD">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1"/>
                    <a:stretch>
                      <a:fillRect/>
                    </a:stretch>
                  </pic:blipFill>
                  <pic:spPr>
                    <a:xfrm>
                      <a:off x="0" y="0"/>
                      <a:ext cx="5229972" cy="2772171"/>
                    </a:xfrm>
                    <a:prstGeom prst="rect">
                      <a:avLst/>
                    </a:prstGeom>
                  </pic:spPr>
                </pic:pic>
              </a:graphicData>
            </a:graphic>
          </wp:inline>
        </w:drawing>
      </w:r>
    </w:p>
    <w:p w14:paraId="2866654A" w14:textId="1A1900E3" w:rsidR="001768AC" w:rsidRDefault="009747FD" w:rsidP="009747FD">
      <w:pPr>
        <w:pStyle w:val="anh"/>
      </w:pPr>
      <w:bookmarkStart w:id="80" w:name="_Toc195484382"/>
      <w:r>
        <w:t xml:space="preserve">Hình </w:t>
      </w:r>
      <w:r>
        <w:fldChar w:fldCharType="begin"/>
      </w:r>
      <w:r>
        <w:instrText xml:space="preserve"> SEQ Hình \* ARABIC </w:instrText>
      </w:r>
      <w:r>
        <w:fldChar w:fldCharType="separate"/>
      </w:r>
      <w:r w:rsidR="004E108D">
        <w:rPr>
          <w:noProof/>
        </w:rPr>
        <w:t>5</w:t>
      </w:r>
      <w:r>
        <w:fldChar w:fldCharType="end"/>
      </w:r>
      <w:r>
        <w:t xml:space="preserve">: </w:t>
      </w:r>
      <w:r>
        <w:t>Hình ảnh về đa dạng côn trùng</w:t>
      </w:r>
      <w:bookmarkEnd w:id="80"/>
    </w:p>
    <w:p w14:paraId="2B34D61B" w14:textId="2ED257A7" w:rsidR="001768AC" w:rsidRPr="002E2C37" w:rsidRDefault="001768AC" w:rsidP="001D2C0E">
      <w:pPr>
        <w:pStyle w:val="Heading3"/>
        <w:rPr>
          <w:rFonts w:cs="Times New Roman"/>
          <w:b w:val="0"/>
        </w:rPr>
      </w:pPr>
      <w:bookmarkStart w:id="81" w:name="_Toc101958616"/>
      <w:bookmarkStart w:id="82" w:name="_Toc195486071"/>
      <w:r w:rsidRPr="002E2C37">
        <w:rPr>
          <w:rFonts w:cs="Times New Roman"/>
        </w:rPr>
        <w:t>2.</w:t>
      </w:r>
      <w:r w:rsidR="001F7048" w:rsidRPr="002E2C37">
        <w:rPr>
          <w:rFonts w:cs="Times New Roman"/>
        </w:rPr>
        <w:t>4</w:t>
      </w:r>
      <w:r w:rsidRPr="002E2C37">
        <w:rPr>
          <w:rFonts w:cs="Times New Roman"/>
        </w:rPr>
        <w:t>.2 Hình thái phát triển</w:t>
      </w:r>
      <w:bookmarkEnd w:id="81"/>
      <w:bookmarkEnd w:id="82"/>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2">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33">
        <w:r w:rsidRPr="00105DDF">
          <w:rPr>
            <w:color w:val="000000"/>
          </w:rPr>
          <w:t>Natri</w:t>
        </w:r>
      </w:hyperlink>
      <w:r w:rsidRPr="00105DDF">
        <w:rPr>
          <w:color w:val="000000"/>
        </w:rPr>
        <w:t> và </w:t>
      </w:r>
      <w:hyperlink r:id="rId34">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35">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36">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37">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38">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39">
        <w:r w:rsidRPr="00105DDF">
          <w:rPr>
            <w:color w:val="000000"/>
          </w:rPr>
          <w:t>hệ thần kinh</w:t>
        </w:r>
      </w:hyperlink>
      <w:r w:rsidRPr="00105DDF">
        <w:rPr>
          <w:color w:val="000000"/>
        </w:rPr>
        <w:t>, điều này cho phép chúng tạo ra tần số co dãn cơ tương đối cao.</w:t>
      </w:r>
    </w:p>
    <w:p w14:paraId="06DC47B7" w14:textId="66B04FC6" w:rsidR="001768AC" w:rsidRPr="002E2C37" w:rsidRDefault="001768AC" w:rsidP="001D2C0E">
      <w:pPr>
        <w:pStyle w:val="Heading3"/>
        <w:rPr>
          <w:rFonts w:cs="Times New Roman"/>
          <w:b w:val="0"/>
          <w:highlight w:val="white"/>
        </w:rPr>
      </w:pPr>
      <w:bookmarkStart w:id="83" w:name="_heading=h.1gf8i83" w:colFirst="0" w:colLast="0"/>
      <w:bookmarkStart w:id="84" w:name="_Toc101958617"/>
      <w:bookmarkStart w:id="85" w:name="_Toc195486072"/>
      <w:bookmarkEnd w:id="83"/>
      <w:r w:rsidRPr="002E2C37">
        <w:rPr>
          <w:rFonts w:cs="Times New Roman"/>
          <w:highlight w:val="white"/>
        </w:rPr>
        <w:lastRenderedPageBreak/>
        <w:t>2.</w:t>
      </w:r>
      <w:r w:rsidR="001F7048" w:rsidRPr="002E2C37">
        <w:rPr>
          <w:rFonts w:cs="Times New Roman"/>
          <w:highlight w:val="white"/>
        </w:rPr>
        <w:t>4</w:t>
      </w:r>
      <w:r w:rsidRPr="002E2C37">
        <w:rPr>
          <w:rFonts w:cs="Times New Roman"/>
          <w:highlight w:val="white"/>
        </w:rPr>
        <w:t>.3 Vòng đời của côn trùng</w:t>
      </w:r>
      <w:bookmarkStart w:id="86" w:name="_Toc101958618"/>
      <w:bookmarkEnd w:id="84"/>
      <w:bookmarkEnd w:id="85"/>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0">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1">
        <w:r w:rsidRPr="00105DDF">
          <w:rPr>
            <w:color w:val="000000"/>
          </w:rPr>
          <w:t>kitin</w:t>
        </w:r>
      </w:hyperlink>
      <w:r w:rsidRPr="00105DDF">
        <w:rPr>
          <w:color w:val="000000"/>
        </w:rPr>
        <w:t> (chitin). </w:t>
      </w:r>
      <w:hyperlink r:id="rId42">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43">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44">
        <w:r w:rsidRPr="00105DDF">
          <w:rPr>
            <w:color w:val="000000"/>
          </w:rPr>
          <w:t>ấu trùng</w:t>
        </w:r>
      </w:hyperlink>
      <w:r w:rsidRPr="00105DDF">
        <w:rPr>
          <w:color w:val="000000"/>
        </w:rPr>
        <w:t> (nymph). Ấu trùng có thể có cấu tạo tương tự như </w:t>
      </w:r>
      <w:hyperlink r:id="rId45">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43AA8B2" w14:textId="77777777" w:rsidR="001768AC" w:rsidRDefault="001768AC" w:rsidP="001768AC">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46"/>
                    <a:srcRect/>
                    <a:stretch>
                      <a:fillRect/>
                    </a:stretch>
                  </pic:blipFill>
                  <pic:spPr>
                    <a:xfrm>
                      <a:off x="0" y="0"/>
                      <a:ext cx="5219700" cy="3162300"/>
                    </a:xfrm>
                    <a:prstGeom prst="rect">
                      <a:avLst/>
                    </a:prstGeom>
                    <a:ln/>
                  </pic:spPr>
                </pic:pic>
              </a:graphicData>
            </a:graphic>
          </wp:inline>
        </w:drawing>
      </w:r>
    </w:p>
    <w:p w14:paraId="296663B9" w14:textId="5DDE4DA1" w:rsidR="001768AC" w:rsidRPr="005C5C2F" w:rsidRDefault="001768AC" w:rsidP="001768AC">
      <w:pPr>
        <w:ind w:firstLine="0"/>
        <w:jc w:val="center"/>
        <w:rPr>
          <w:color w:val="44546A" w:themeColor="text2"/>
        </w:rPr>
      </w:pPr>
      <w:bookmarkStart w:id="87" w:name="_Toc101958496"/>
      <w:bookmarkStart w:id="88" w:name="_Toc195484383"/>
      <w:r>
        <w:t xml:space="preserve">Hình </w:t>
      </w:r>
      <w:r>
        <w:rPr>
          <w:noProof/>
        </w:rPr>
        <w:fldChar w:fldCharType="begin"/>
      </w:r>
      <w:r>
        <w:rPr>
          <w:noProof/>
        </w:rPr>
        <w:instrText xml:space="preserve"> SEQ Hình \* ARABIC </w:instrText>
      </w:r>
      <w:r>
        <w:rPr>
          <w:noProof/>
        </w:rPr>
        <w:fldChar w:fldCharType="separate"/>
      </w:r>
      <w:r w:rsidR="004E108D">
        <w:rPr>
          <w:noProof/>
        </w:rPr>
        <w:t>6</w:t>
      </w:r>
      <w:r>
        <w:rPr>
          <w:noProof/>
        </w:rPr>
        <w:fldChar w:fldCharType="end"/>
      </w:r>
      <w:r>
        <w:t>:</w:t>
      </w:r>
      <w:r w:rsidRPr="005C5C2F">
        <w:t xml:space="preserve"> </w:t>
      </w:r>
      <w:r w:rsidRPr="00105DDF">
        <w:t>Vòng đời biến thái không hoàn toàn của Châu Chấu</w:t>
      </w:r>
      <w:bookmarkEnd w:id="87"/>
      <w:bookmarkEnd w:id="88"/>
    </w:p>
    <w:p w14:paraId="580C6661" w14:textId="77777777" w:rsidR="001768AC" w:rsidRPr="00105DDF" w:rsidRDefault="001768AC" w:rsidP="001768AC">
      <w:pPr>
        <w:pBdr>
          <w:top w:val="nil"/>
          <w:left w:val="nil"/>
          <w:bottom w:val="nil"/>
          <w:right w:val="nil"/>
          <w:between w:val="nil"/>
        </w:pBdr>
        <w:rPr>
          <w:color w:val="000000"/>
          <w:highlight w:val="white"/>
        </w:rPr>
      </w:pPr>
      <w:bookmarkStart w:id="89" w:name="_heading=h.319y80a" w:colFirst="0" w:colLast="0"/>
      <w:bookmarkEnd w:id="89"/>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699EE856" w14:textId="77777777" w:rsidR="001768AC" w:rsidRDefault="001768AC" w:rsidP="001768AC">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47"/>
                    <a:srcRect/>
                    <a:stretch>
                      <a:fillRect/>
                    </a:stretch>
                  </pic:blipFill>
                  <pic:spPr>
                    <a:xfrm>
                      <a:off x="0" y="0"/>
                      <a:ext cx="5219700" cy="2771775"/>
                    </a:xfrm>
                    <a:prstGeom prst="rect">
                      <a:avLst/>
                    </a:prstGeom>
                    <a:ln/>
                  </pic:spPr>
                </pic:pic>
              </a:graphicData>
            </a:graphic>
          </wp:inline>
        </w:drawing>
      </w:r>
    </w:p>
    <w:p w14:paraId="10442D65" w14:textId="1D9DE1F5" w:rsidR="001768AC" w:rsidRDefault="001768AC" w:rsidP="001768AC">
      <w:pPr>
        <w:ind w:firstLine="0"/>
        <w:jc w:val="center"/>
      </w:pPr>
      <w:bookmarkStart w:id="90" w:name="_Toc101958497"/>
      <w:bookmarkStart w:id="91" w:name="_Toc195484384"/>
      <w:r>
        <w:t xml:space="preserve">Hình </w:t>
      </w:r>
      <w:r>
        <w:rPr>
          <w:noProof/>
        </w:rPr>
        <w:fldChar w:fldCharType="begin"/>
      </w:r>
      <w:r>
        <w:rPr>
          <w:noProof/>
        </w:rPr>
        <w:instrText xml:space="preserve"> SEQ Hình \* ARABIC </w:instrText>
      </w:r>
      <w:r>
        <w:rPr>
          <w:noProof/>
        </w:rPr>
        <w:fldChar w:fldCharType="separate"/>
      </w:r>
      <w:r w:rsidR="004E108D">
        <w:rPr>
          <w:noProof/>
        </w:rPr>
        <w:t>7</w:t>
      </w:r>
      <w:r>
        <w:rPr>
          <w:noProof/>
        </w:rPr>
        <w:fldChar w:fldCharType="end"/>
      </w:r>
      <w:r w:rsidRPr="00105DDF">
        <w:t>: Vòng đời biến thái hoàn toàn của Bướm</w:t>
      </w:r>
      <w:bookmarkEnd w:id="90"/>
      <w:bookmarkEnd w:id="91"/>
    </w:p>
    <w:p w14:paraId="228E42BA" w14:textId="06B6BCC0" w:rsidR="001768AC" w:rsidRPr="002E2C37" w:rsidRDefault="001768AC" w:rsidP="001D2C0E">
      <w:pPr>
        <w:pStyle w:val="Heading3"/>
        <w:rPr>
          <w:rFonts w:cs="Times New Roman"/>
          <w:b w:val="0"/>
        </w:rPr>
      </w:pPr>
      <w:bookmarkStart w:id="92" w:name="_Toc195486073"/>
      <w:r w:rsidRPr="002E2C37">
        <w:rPr>
          <w:rFonts w:cs="Times New Roman"/>
        </w:rPr>
        <w:t>2.</w:t>
      </w:r>
      <w:r w:rsidR="001F7048" w:rsidRPr="002E2C37">
        <w:rPr>
          <w:rFonts w:cs="Times New Roman"/>
        </w:rPr>
        <w:t>4</w:t>
      </w:r>
      <w:r w:rsidRPr="002E2C37">
        <w:rPr>
          <w:rFonts w:cs="Times New Roman"/>
        </w:rPr>
        <w:t>.4 Tập tính của côn trùng</w:t>
      </w:r>
      <w:bookmarkEnd w:id="86"/>
      <w:bookmarkEnd w:id="92"/>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48">
        <w:r w:rsidRPr="00105DDF">
          <w:rPr>
            <w:color w:val="000000"/>
          </w:rPr>
          <w:t>ong</w:t>
        </w:r>
      </w:hyperlink>
      <w:r w:rsidRPr="00105DDF">
        <w:rPr>
          <w:color w:val="000000"/>
        </w:rPr>
        <w:t> có thể nhìn được trong phổ </w:t>
      </w:r>
      <w:hyperlink r:id="rId49">
        <w:r w:rsidRPr="00105DDF">
          <w:rPr>
            <w:color w:val="000000"/>
          </w:rPr>
          <w:t>bức xạ cực tím</w:t>
        </w:r>
      </w:hyperlink>
      <w:r w:rsidRPr="00105DDF">
        <w:rPr>
          <w:color w:val="000000"/>
        </w:rPr>
        <w:t> để tìm kiếm nơi hút </w:t>
      </w:r>
      <w:hyperlink r:id="rId50">
        <w:r w:rsidRPr="00105DDF">
          <w:rPr>
            <w:color w:val="000000"/>
          </w:rPr>
          <w:t>mật</w:t>
        </w:r>
      </w:hyperlink>
      <w:r w:rsidRPr="00105DDF">
        <w:rPr>
          <w:color w:val="000000"/>
        </w:rPr>
        <w:t> là những </w:t>
      </w:r>
      <w:hyperlink r:id="rId51">
        <w:r w:rsidRPr="00105DDF">
          <w:rPr>
            <w:color w:val="000000"/>
          </w:rPr>
          <w:t>bông hoa</w:t>
        </w:r>
      </w:hyperlink>
      <w:r w:rsidRPr="00105DDF">
        <w:rPr>
          <w:color w:val="000000"/>
        </w:rPr>
        <w:t> có bức xạ này để "dẫn đường" cho ong. Bướm đực có cái "mũi chuyên hóa" là đôi ăng ten (ở </w:t>
      </w:r>
      <w:hyperlink r:id="rId52">
        <w:r w:rsidRPr="00105DDF">
          <w:rPr>
            <w:color w:val="000000"/>
          </w:rPr>
          <w:t>bướm ngày</w:t>
        </w:r>
      </w:hyperlink>
      <w:r w:rsidRPr="00105DDF">
        <w:rPr>
          <w:color w:val="000000"/>
        </w:rPr>
        <w:t> ăng ten có chóp tròn ở đầu mút và ở </w:t>
      </w:r>
      <w:hyperlink r:id="rId53">
        <w:r w:rsidRPr="00105DDF">
          <w:t>ngoài</w:t>
        </w:r>
      </w:hyperlink>
      <w:r w:rsidRPr="00105DDF">
        <w:rPr>
          <w:color w:val="000000"/>
        </w:rPr>
        <w:t> (bướm đêm) lại có dạng lông vũ hoặc không có đầu mút tròn) có thể ngửi thấy </w:t>
      </w:r>
      <w:hyperlink r:id="rId54">
        <w:r w:rsidRPr="00105DDF">
          <w:t>pheromone</w:t>
        </w:r>
      </w:hyperlink>
      <w:r w:rsidRPr="00105DDF">
        <w:rPr>
          <w:color w:val="000000"/>
        </w:rPr>
        <w:t> của bướm cái từ khoảng cách vài </w:t>
      </w:r>
      <w:hyperlink r:id="rId55">
        <w:r w:rsidRPr="00105DDF">
          <w:rPr>
            <w:color w:val="000000"/>
          </w:rPr>
          <w:t>km</w:t>
        </w:r>
      </w:hyperlink>
      <w:r w:rsidRPr="00105DDF">
        <w:rPr>
          <w:color w:val="000000"/>
        </w:rPr>
        <w:t xml:space="preserve">. </w:t>
      </w:r>
    </w:p>
    <w:p w14:paraId="66294A19" w14:textId="77777777"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56">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bạn chính là hình ảnh minh họa rõ nét của chúng. Còn những con thợ thì được sinh ra hằng ngày với tốc độ chóng mặt. Còn những con đực chỉ đóng vai trò sinh sản.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113D0C72" w:rsidR="001768AC" w:rsidRPr="002E2C37" w:rsidRDefault="001768AC" w:rsidP="001D2C0E">
      <w:pPr>
        <w:pStyle w:val="Heading3"/>
        <w:rPr>
          <w:rFonts w:cs="Times New Roman"/>
          <w:b w:val="0"/>
        </w:rPr>
      </w:pPr>
      <w:bookmarkStart w:id="93" w:name="_Toc101958619"/>
      <w:bookmarkStart w:id="94" w:name="_Toc195486074"/>
      <w:r w:rsidRPr="002E2C37">
        <w:rPr>
          <w:rFonts w:cs="Times New Roman"/>
        </w:rPr>
        <w:t>2.</w:t>
      </w:r>
      <w:r w:rsidR="001F7048" w:rsidRPr="002E2C37">
        <w:rPr>
          <w:rFonts w:cs="Times New Roman"/>
        </w:rPr>
        <w:t>4</w:t>
      </w:r>
      <w:r w:rsidRPr="002E2C37">
        <w:rPr>
          <w:rFonts w:cs="Times New Roman"/>
        </w:rPr>
        <w:t>.5 Giác quan của côn trùng</w:t>
      </w:r>
      <w:bookmarkEnd w:id="93"/>
      <w:bookmarkEnd w:id="94"/>
    </w:p>
    <w:p w14:paraId="101D6A66"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          </w:t>
      </w:r>
    </w:p>
    <w:p w14:paraId="53877BC2" w14:textId="77777777"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57">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          </w:t>
      </w:r>
    </w:p>
    <w:p w14:paraId="0FA39DDE" w14:textId="77777777"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giác hết sức ưu việt và một tập thể trinh sản được tổ chức một cách thông minh, giúp cả tập đoàn kiến thống nhất như một cơ thể trong mọi hoạt động sống thường ngày.</w:t>
      </w:r>
    </w:p>
    <w:p w14:paraId="02BD5CC2" w14:textId="72638F00" w:rsidR="001768AC" w:rsidRPr="002E2C37" w:rsidRDefault="001768AC" w:rsidP="001D2C0E">
      <w:pPr>
        <w:pStyle w:val="Heading3"/>
        <w:rPr>
          <w:rFonts w:cs="Times New Roman"/>
          <w:b w:val="0"/>
        </w:rPr>
      </w:pPr>
      <w:bookmarkStart w:id="95" w:name="_Toc101958620"/>
      <w:bookmarkStart w:id="96" w:name="_Toc195486075"/>
      <w:r w:rsidRPr="002E2C37">
        <w:rPr>
          <w:rFonts w:cs="Times New Roman"/>
        </w:rPr>
        <w:t>2.</w:t>
      </w:r>
      <w:r w:rsidR="001F7048" w:rsidRPr="002E2C37">
        <w:rPr>
          <w:rFonts w:cs="Times New Roman"/>
        </w:rPr>
        <w:t>4</w:t>
      </w:r>
      <w:r w:rsidRPr="002E2C37">
        <w:rPr>
          <w:rFonts w:cs="Times New Roman"/>
        </w:rPr>
        <w:t>.6 Phân loại côn trùng</w:t>
      </w:r>
      <w:bookmarkEnd w:id="95"/>
      <w:bookmarkEnd w:id="96"/>
      <w:r w:rsidRPr="002E2C37">
        <w:rPr>
          <w:rFonts w:cs="Times New Roman"/>
        </w:rPr>
        <w:t xml:space="preserve"> </w:t>
      </w:r>
    </w:p>
    <w:p w14:paraId="359C3314" w14:textId="0928C0A5" w:rsidR="001768AC" w:rsidRPr="00105DDF" w:rsidRDefault="001768AC" w:rsidP="001768AC">
      <w:pPr>
        <w:shd w:val="clear" w:color="auto" w:fill="FFFFFF"/>
        <w:ind w:firstLine="0"/>
      </w:pPr>
      <w:r w:rsidRPr="00105DDF">
        <w:t>Phân lớp: </w:t>
      </w:r>
      <w:hyperlink r:id="rId58">
        <w:r w:rsidRPr="00105DDF">
          <w:t>Apterygota</w:t>
        </w:r>
      </w:hyperlink>
      <w:r w:rsidRPr="00105DDF">
        <w:t> (Không cánh)</w:t>
      </w:r>
      <w:r w:rsidRPr="009E419E">
        <w:rPr>
          <w:b/>
          <w:color w:val="000000"/>
        </w:rPr>
        <w:t xml:space="preserve"> </w:t>
      </w:r>
      <w:r w:rsidR="009F442C">
        <w:rPr>
          <w:b/>
          <w:color w:val="000000"/>
        </w:rPr>
        <w:fldChar w:fldCharType="begin"/>
      </w:r>
      <w:r w:rsidR="009F442C">
        <w:rPr>
          <w:b/>
          <w:color w:val="000000"/>
        </w:rPr>
        <w:instrText xml:space="preserve"> ADDIN ZOTERO_ITEM CSL_CITATION {"citationID":"d0sy79r8","properties":{"formattedCitation":"[27]","plainCitation":"[27]","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9F442C">
        <w:rPr>
          <w:rFonts w:ascii="MS Mincho" w:eastAsia="MS Mincho" w:hAnsi="MS Mincho" w:cs="MS Mincho" w:hint="eastAsia"/>
          <w:b/>
          <w:color w:val="000000"/>
        </w:rPr>
        <w:instrText>昆</w:instrText>
      </w:r>
      <w:r w:rsidR="009F442C">
        <w:rPr>
          <w:b/>
          <w:color w:val="000000"/>
        </w:rPr>
        <w:instrText>) có nghĩa là nhiều nhung nhúc, và \"trùng\" (</w:instrText>
      </w:r>
      <w:r w:rsidR="009F442C">
        <w:rPr>
          <w:rFonts w:ascii="MS Mincho" w:eastAsia="MS Mincho" w:hAnsi="MS Mincho" w:cs="MS Mincho" w:hint="eastAsia"/>
          <w:b/>
          <w:color w:val="000000"/>
        </w:rPr>
        <w:instrText>虫</w:instrText>
      </w:r>
      <w:r w:rsidR="009F442C">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9F442C" w:rsidRPr="009F442C">
        <w:t>[27]</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59">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0">
        <w:r w:rsidRPr="00105DDF">
          <w:t>Thysanura</w:t>
        </w:r>
      </w:hyperlink>
      <w:r w:rsidRPr="00105DDF">
        <w:t> (Đuôi tơ, Ba đuôi, </w:t>
      </w:r>
      <w:hyperlink r:id="rId61">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2">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63">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64">
        <w:r w:rsidRPr="00105DDF">
          <w:t>Ephemeroptera</w:t>
        </w:r>
      </w:hyperlink>
      <w:r w:rsidRPr="00105DDF">
        <w:t> (</w:t>
      </w:r>
      <w:hyperlink r:id="rId65">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66">
        <w:r w:rsidRPr="00105DDF">
          <w:t>Odonata</w:t>
        </w:r>
      </w:hyperlink>
      <w:r w:rsidRPr="00105DDF">
        <w:t> (</w:t>
      </w:r>
      <w:hyperlink r:id="rId67">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68">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69">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0">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1">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2">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73">
        <w:r w:rsidRPr="00105DDF">
          <w:t>Blattodea</w:t>
        </w:r>
      </w:hyperlink>
      <w:r w:rsidRPr="00105DDF">
        <w:t> (</w:t>
      </w:r>
      <w:hyperlink r:id="rId74">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75">
        <w:r w:rsidRPr="00105DDF">
          <w:t>Isoptera</w:t>
        </w:r>
      </w:hyperlink>
      <w:r w:rsidRPr="00105DDF">
        <w:t> (Bộ Đẳng cánh-Cánh Đều: </w:t>
      </w:r>
      <w:hyperlink r:id="rId76">
        <w:r w:rsidRPr="00105DDF">
          <w:t>Mối</w:t>
        </w:r>
      </w:hyperlink>
      <w:r w:rsidRPr="00105DDF">
        <w:t>. Hiện có người xếp mối vào bộ </w:t>
      </w:r>
      <w:hyperlink r:id="rId77">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78">
        <w:r w:rsidRPr="00105DDF">
          <w:t>Mantodea</w:t>
        </w:r>
      </w:hyperlink>
      <w:r w:rsidRPr="00105DDF">
        <w:t> (</w:t>
      </w:r>
      <w:hyperlink r:id="rId79">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0">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1">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2">
        <w:r w:rsidRPr="00105DDF">
          <w:t>Orthoptera</w:t>
        </w:r>
      </w:hyperlink>
      <w:r w:rsidRPr="00105DDF">
        <w:t> (Cánh thẳng: </w:t>
      </w:r>
      <w:hyperlink r:id="rId83">
        <w:r w:rsidRPr="00105DDF">
          <w:t>Châu chấu</w:t>
        </w:r>
      </w:hyperlink>
      <w:r w:rsidRPr="00105DDF">
        <w:t>, </w:t>
      </w:r>
      <w:hyperlink r:id="rId84">
        <w:r w:rsidRPr="00105DDF">
          <w:t>cào cào</w:t>
        </w:r>
      </w:hyperlink>
      <w:r w:rsidRPr="00105DDF">
        <w:t>, </w:t>
      </w:r>
      <w:hyperlink r:id="rId85">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86">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87">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88">
        <w:r w:rsidRPr="00105DDF">
          <w:t>Zoraptera</w:t>
        </w:r>
      </w:hyperlink>
      <w:r w:rsidRPr="00105DDF">
        <w:t> (</w:t>
      </w:r>
      <w:hyperlink r:id="rId89">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0">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1">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2">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93">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t>Bộ </w:t>
      </w:r>
      <w:hyperlink r:id="rId94">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95">
        <w:r w:rsidRPr="00105DDF">
          <w:t>Phthiraptera</w:t>
        </w:r>
      </w:hyperlink>
      <w:r w:rsidRPr="00105DDF">
        <w:t> (</w:t>
      </w:r>
      <w:hyperlink r:id="rId96">
        <w:r w:rsidRPr="00105DDF">
          <w:t>Rận</w:t>
        </w:r>
      </w:hyperlink>
      <w:r w:rsidRPr="00105DDF">
        <w:t>, </w:t>
      </w:r>
      <w:hyperlink r:id="rId97">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98">
        <w:r w:rsidRPr="00105DDF">
          <w:t>Hemiptera</w:t>
        </w:r>
      </w:hyperlink>
      <w:r w:rsidRPr="00105DDF">
        <w:t> (</w:t>
      </w:r>
      <w:hyperlink r:id="rId99">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0">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1">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2">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03">
        <w:r w:rsidRPr="00105DDF">
          <w:t>Neuroptera</w:t>
        </w:r>
      </w:hyperlink>
      <w:r w:rsidRPr="00105DDF">
        <w:t> (Cánh gân: </w:t>
      </w:r>
      <w:hyperlink r:id="rId104">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05">
        <w:r w:rsidRPr="00105DDF">
          <w:t>Coleoptera</w:t>
        </w:r>
      </w:hyperlink>
      <w:r w:rsidRPr="00105DDF">
        <w:t> (Cánh cứng: </w:t>
      </w:r>
      <w:hyperlink r:id="rId106">
        <w:r w:rsidRPr="00105DDF">
          <w:t>Bọ rùa</w:t>
        </w:r>
      </w:hyperlink>
      <w:r w:rsidRPr="00105DDF">
        <w:t>, </w:t>
      </w:r>
      <w:hyperlink r:id="rId107">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08">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0">
        <w:r w:rsidRPr="00105DDF">
          <w:t>Siphonaptera</w:t>
        </w:r>
      </w:hyperlink>
      <w:r w:rsidRPr="00105DDF">
        <w:t> (Cánh ống: </w:t>
      </w:r>
      <w:hyperlink r:id="rId111">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Diptera</w:t>
        </w:r>
      </w:hyperlink>
      <w:r w:rsidRPr="00105DDF">
        <w:t> (Cánh đôi-Hai cánh: </w:t>
      </w:r>
      <w:hyperlink r:id="rId113">
        <w:r w:rsidRPr="00105DDF">
          <w:t>Ruồi</w:t>
        </w:r>
      </w:hyperlink>
      <w:r w:rsidRPr="00105DDF">
        <w:t>, </w:t>
      </w:r>
      <w:hyperlink r:id="rId114">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15">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Lepidoptera</w:t>
        </w:r>
      </w:hyperlink>
      <w:r w:rsidRPr="00105DDF">
        <w:t> (Cánh vẩy, cánh phấn: </w:t>
      </w:r>
      <w:hyperlink r:id="rId117">
        <w:r w:rsidRPr="00105DDF">
          <w:t>bướm</w:t>
        </w:r>
      </w:hyperlink>
      <w:r w:rsidRPr="00105DDF">
        <w:t>, </w:t>
      </w:r>
      <w:hyperlink r:id="rId118">
        <w:r w:rsidRPr="00105DDF">
          <w:t>ngài</w:t>
        </w:r>
      </w:hyperlink>
      <w:r w:rsidRPr="00105DDF">
        <w:t>, </w:t>
      </w:r>
      <w:hyperlink r:id="rId119">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0">
        <w:r w:rsidRPr="00105DDF">
          <w:t>Hymenoptera</w:t>
        </w:r>
      </w:hyperlink>
      <w:r w:rsidRPr="00105DDF">
        <w:t> (Cánh màng: </w:t>
      </w:r>
      <w:hyperlink r:id="rId121">
        <w:r w:rsidRPr="00105DDF">
          <w:t>Ong</w:t>
        </w:r>
      </w:hyperlink>
      <w:r w:rsidRPr="00105DDF">
        <w:t>, </w:t>
      </w:r>
      <w:hyperlink r:id="rId122">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23">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24">
        <w:r w:rsidRPr="00105DDF">
          <w:t>Proto Diptera</w:t>
        </w:r>
      </w:hyperlink>
      <w:r w:rsidRPr="00105DDF">
        <w:t> (Hai cánh nguyên thủy) tuyệt chủng</w:t>
      </w:r>
    </w:p>
    <w:p w14:paraId="6E441D47" w14:textId="5F831884" w:rsidR="001768AC" w:rsidRPr="002E2C37" w:rsidRDefault="001768AC" w:rsidP="001D2C0E">
      <w:pPr>
        <w:pStyle w:val="Heading3"/>
        <w:rPr>
          <w:rFonts w:cs="Times New Roman"/>
          <w:b w:val="0"/>
        </w:rPr>
      </w:pPr>
      <w:bookmarkStart w:id="97" w:name="_Toc101958621"/>
      <w:bookmarkStart w:id="98" w:name="_Toc195486076"/>
      <w:r w:rsidRPr="002E2C37">
        <w:rPr>
          <w:rFonts w:cs="Times New Roman"/>
        </w:rPr>
        <w:t>2.</w:t>
      </w:r>
      <w:r w:rsidR="001F7048" w:rsidRPr="002E2C37">
        <w:rPr>
          <w:rFonts w:cs="Times New Roman"/>
        </w:rPr>
        <w:t>4</w:t>
      </w:r>
      <w:r w:rsidRPr="002E2C37">
        <w:rPr>
          <w:rFonts w:cs="Times New Roman"/>
        </w:rPr>
        <w:t>.7 Côn trùng có lợi và côn trùng gây hại</w:t>
      </w:r>
      <w:bookmarkEnd w:id="97"/>
      <w:bookmarkEnd w:id="98"/>
    </w:p>
    <w:p w14:paraId="46242487" w14:textId="7C2FD6D0" w:rsidR="001768AC" w:rsidRPr="002E2C37" w:rsidRDefault="001768AC" w:rsidP="001D2C0E">
      <w:pPr>
        <w:pStyle w:val="Heading4"/>
      </w:pPr>
      <w:bookmarkStart w:id="99" w:name="_Toc101958622"/>
      <w:r w:rsidRPr="002E2C37">
        <w:t>2.</w:t>
      </w:r>
      <w:r w:rsidR="001F7048" w:rsidRPr="002E2C37">
        <w:t>4</w:t>
      </w:r>
      <w:r w:rsidRPr="002E2C37">
        <w:t>.7.1 Côn trùng gây hại:</w:t>
      </w:r>
      <w:bookmarkEnd w:id="99"/>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25">
        <w:r w:rsidRPr="00105DDF">
          <w:rPr>
            <w:color w:val="000000"/>
          </w:rPr>
          <w:t>ruồi</w:t>
        </w:r>
      </w:hyperlink>
      <w:r w:rsidRPr="00105DDF">
        <w:rPr>
          <w:color w:val="000000"/>
        </w:rPr>
        <w:t>, </w:t>
      </w:r>
      <w:hyperlink r:id="rId126">
        <w:r w:rsidRPr="00105DDF">
          <w:rPr>
            <w:color w:val="000000"/>
          </w:rPr>
          <w:t>muỗi</w:t>
        </w:r>
      </w:hyperlink>
      <w:r w:rsidRPr="00105DDF">
        <w:rPr>
          <w:color w:val="000000"/>
        </w:rPr>
        <w:t>), phá hại mùa màng như sâu, rầy, bọ xít, phá hủy các công trình (</w:t>
      </w:r>
      <w:hyperlink r:id="rId127">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28">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0313EDC0" w:rsidR="001768AC" w:rsidRPr="002E2C37" w:rsidRDefault="001768AC" w:rsidP="001D2C0E">
      <w:pPr>
        <w:pStyle w:val="Heading4"/>
      </w:pPr>
      <w:bookmarkStart w:id="100" w:name="_Toc101958623"/>
      <w:r w:rsidRPr="002E2C37">
        <w:t>2.</w:t>
      </w:r>
      <w:r w:rsidR="001F7048" w:rsidRPr="002E2C37">
        <w:t>4</w:t>
      </w:r>
      <w:r w:rsidRPr="002E2C37">
        <w:t>.7.2 Côn trùng có lợi</w:t>
      </w:r>
      <w:bookmarkEnd w:id="100"/>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29">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ột số côn trùng cũng sinh ra những chất rất hữu ích như </w:t>
      </w:r>
      <w:hyperlink r:id="rId130">
        <w:r w:rsidRPr="00105DDF">
          <w:rPr>
            <w:color w:val="000000"/>
          </w:rPr>
          <w:t>mật</w:t>
        </w:r>
      </w:hyperlink>
      <w:r w:rsidRPr="00105DDF">
        <w:rPr>
          <w:color w:val="000000"/>
        </w:rPr>
        <w:t>, sáp, tơ. </w:t>
      </w:r>
      <w:hyperlink r:id="rId131">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2">
        <w:r w:rsidRPr="00105DDF">
          <w:rPr>
            <w:color w:val="000000"/>
          </w:rPr>
          <w:t>con đường vận chuyển tơ lụa</w:t>
        </w:r>
      </w:hyperlink>
      <w:r w:rsidRPr="00105DDF">
        <w:rPr>
          <w:color w:val="000000"/>
        </w:rPr>
        <w:t> </w:t>
      </w:r>
      <w:r w:rsidRPr="00105DDF">
        <w:t>giữa Trung</w:t>
      </w:r>
      <w:hyperlink r:id="rId133">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34">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          </w:t>
      </w:r>
    </w:p>
    <w:p w14:paraId="26E4BB0B"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35">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36">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          </w:t>
      </w:r>
    </w:p>
    <w:p w14:paraId="2FE85BCE"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37">
        <w:r w:rsidRPr="00105DDF">
          <w:rPr>
            <w:color w:val="000000"/>
          </w:rPr>
          <w:t>cánh cứng</w:t>
        </w:r>
      </w:hyperlink>
      <w:r w:rsidRPr="00105DDF">
        <w:rPr>
          <w:color w:val="000000"/>
        </w:rPr>
        <w:t> là những bọn </w:t>
      </w:r>
      <w:hyperlink r:id="rId138">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39">
        <w:r w:rsidRPr="00105DDF">
          <w:rPr>
            <w:color w:val="000000"/>
          </w:rPr>
          <w:t>Ai Cập</w:t>
        </w:r>
      </w:hyperlink>
      <w:r w:rsidRPr="00105DDF">
        <w:rPr>
          <w:color w:val="000000"/>
        </w:rPr>
        <w:t> cổ đại đã sùng bái coi những con bọ cánh cứng như </w:t>
      </w:r>
      <w:hyperlink r:id="rId140">
        <w:r w:rsidRPr="00105DDF">
          <w:rPr>
            <w:color w:val="000000"/>
          </w:rPr>
          <w:t>bọ hung</w:t>
        </w:r>
      </w:hyperlink>
      <w:r w:rsidRPr="00105DDF">
        <w:rPr>
          <w:color w:val="000000"/>
        </w:rPr>
        <w:t> là thần linh, bên cạnh nhiều động vật linh thiêng khác của họ như </w:t>
      </w:r>
      <w:hyperlink r:id="rId141">
        <w:r w:rsidRPr="00105DDF">
          <w:rPr>
            <w:color w:val="000000"/>
          </w:rPr>
          <w:t>cá sấu</w:t>
        </w:r>
      </w:hyperlink>
      <w:r w:rsidRPr="00105DDF">
        <w:rPr>
          <w:color w:val="000000"/>
        </w:rPr>
        <w:t>, </w:t>
      </w:r>
      <w:hyperlink r:id="rId142">
        <w:r w:rsidRPr="00105DDF">
          <w:rPr>
            <w:color w:val="000000"/>
          </w:rPr>
          <w:t>hà mã</w:t>
        </w:r>
      </w:hyperlink>
      <w:r w:rsidRPr="00105DDF">
        <w:rPr>
          <w:color w:val="000000"/>
        </w:rPr>
        <w:t>, </w:t>
      </w:r>
      <w:hyperlink r:id="rId143">
        <w:r w:rsidRPr="00105DDF">
          <w:rPr>
            <w:color w:val="000000"/>
          </w:rPr>
          <w:t>cá trê</w:t>
        </w:r>
      </w:hyperlink>
      <w:r w:rsidRPr="00105DDF">
        <w:rPr>
          <w:color w:val="000000"/>
        </w:rPr>
        <w:t>, </w:t>
      </w:r>
      <w:hyperlink r:id="rId144">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45">
        <w:r w:rsidRPr="00105DDF">
          <w:rPr>
            <w:color w:val="000000"/>
          </w:rPr>
          <w:t>Mặt Trời</w:t>
        </w:r>
      </w:hyperlink>
      <w:r w:rsidRPr="00105DDF">
        <w:rPr>
          <w:color w:val="000000"/>
        </w:rPr>
        <w:t>, tức là từ Đông sang Tây làm </w:t>
      </w:r>
      <w:hyperlink r:id="rId146">
        <w:r w:rsidRPr="00105DDF">
          <w:rPr>
            <w:color w:val="000000"/>
          </w:rPr>
          <w:t>la bàn</w:t>
        </w:r>
      </w:hyperlink>
      <w:r w:rsidRPr="00105DDF">
        <w:rPr>
          <w:color w:val="000000"/>
        </w:rPr>
        <w:t> định vị, những ông chủ </w:t>
      </w:r>
      <w:hyperlink r:id="rId147">
        <w:r w:rsidRPr="00105DDF">
          <w:rPr>
            <w:color w:val="000000"/>
          </w:rPr>
          <w:t xml:space="preserve">kim tự </w:t>
        </w:r>
      </w:hyperlink>
      <w:hyperlink r:id="rId148">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         </w:t>
      </w:r>
    </w:p>
    <w:p w14:paraId="0016BA44"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        </w:t>
      </w:r>
    </w:p>
    <w:p w14:paraId="02F480AC"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Hầu hết chúng ta đều không ý thức được rằng, lợi ích lớn nhất của côn trùng chính là loài ăn côn trùng (insectivores). Nhiều loài côn trùng như </w:t>
      </w:r>
      <w:hyperlink r:id="rId149">
        <w:r w:rsidRPr="00105DDF">
          <w:rPr>
            <w:color w:val="000000"/>
          </w:rPr>
          <w:t>châu chấu</w:t>
        </w:r>
      </w:hyperlink>
      <w:r w:rsidRPr="00105DDF">
        <w:rPr>
          <w:color w:val="000000"/>
        </w:rPr>
        <w:t> có thể sinh sản nhanh đến nỗi mà chúng có thể bao phủ </w:t>
      </w:r>
      <w:hyperlink r:id="rId150">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1">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2">
        <w:r w:rsidRPr="00105DDF">
          <w:rPr>
            <w:color w:val="000000"/>
          </w:rPr>
          <w:t>thiên địch</w:t>
        </w:r>
      </w:hyperlink>
      <w:r w:rsidRPr="00105DDF">
        <w:rPr>
          <w:color w:val="000000"/>
        </w:rPr>
        <w:t> của chúng và giữ một vai trò quan trọng trong việc kiểm soát các loài có hại đó.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53">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54">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01" w:name="_Toc101958624"/>
      <w:bookmarkStart w:id="102" w:name="_Toc195486077"/>
      <w:r w:rsidRPr="002E2C37">
        <w:rPr>
          <w:highlight w:val="white"/>
        </w:rPr>
        <w:t>2.</w:t>
      </w:r>
      <w:r w:rsidR="001F7048" w:rsidRPr="002E2C37">
        <w:rPr>
          <w:highlight w:val="white"/>
        </w:rPr>
        <w:t>5</w:t>
      </w:r>
      <w:r w:rsidRPr="002E2C37">
        <w:rPr>
          <w:highlight w:val="white"/>
        </w:rPr>
        <w:t xml:space="preserve"> NHỮNG NGHIÊN CỨU TƯƠNG TỰ</w:t>
      </w:r>
      <w:bookmarkEnd w:id="101"/>
      <w:bookmarkEnd w:id="102"/>
    </w:p>
    <w:p w14:paraId="40F93773" w14:textId="11DD03FB" w:rsidR="001768AC" w:rsidRPr="002E2C37" w:rsidRDefault="001768AC" w:rsidP="004E108D">
      <w:pPr>
        <w:pStyle w:val="Heading3"/>
        <w:rPr>
          <w:rFonts w:cs="Times New Roman"/>
        </w:rPr>
      </w:pPr>
      <w:bookmarkStart w:id="103" w:name="_Toc101958625"/>
      <w:bookmarkStart w:id="104" w:name="_Toc195486078"/>
      <w:r w:rsidRPr="002E2C37">
        <w:rPr>
          <w:rFonts w:cs="Times New Roman"/>
        </w:rPr>
        <w:t>2.</w:t>
      </w:r>
      <w:r w:rsidR="001F7048" w:rsidRPr="002E2C37">
        <w:rPr>
          <w:rFonts w:cs="Times New Roman"/>
        </w:rPr>
        <w:t>5</w:t>
      </w:r>
      <w:r w:rsidRPr="002E2C37">
        <w:rPr>
          <w:rFonts w:cs="Times New Roman"/>
        </w:rPr>
        <w:t>.1 Trong nước</w:t>
      </w:r>
      <w:bookmarkEnd w:id="103"/>
      <w:bookmarkEnd w:id="104"/>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69A8F6CB" w:rsidR="009F442C" w:rsidRPr="002E2C37" w:rsidRDefault="009F442C" w:rsidP="001768AC">
      <w:r w:rsidRPr="002E2C37">
        <w:t>Ngày 8.4,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3A4E5E" w:rsidRPr="002E2C37">
        <w:instrText xml:space="preserve"> ADDIN ZOTERO_ITEM CSL_CITATION {"citationID":"VVoMgBq4","properties":{"formattedCitation":"[28]","plainCitation":"[28]","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3A4E5E" w:rsidRPr="002E2C37">
        <w:t>[28]</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cứng, mô hình phát hiện bệnh và côn trùng, hệ thống bản đồ thông tin địa lý; xây dựng mô hình nhận diện và cảnh báo; xây dựng thiết bị IoT (3 máy giám sát sâu, rầy); xây dựng phần mềm và phân tích, cải thiện giải pháp, triển khai cài đặt.</w:t>
      </w:r>
      <w:r w:rsidRPr="002E2C37">
        <w:rPr>
          <w:lang w:val="en-US"/>
        </w:rPr>
        <w:t xml:space="preserve"> C</w:t>
      </w:r>
      <w:r w:rsidRPr="009F442C">
        <w:rPr>
          <w:lang w:val="en-US"/>
        </w:rPr>
        <w:t xml:space="preserve">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w:t>
      </w:r>
      <w:r w:rsidRPr="009F442C">
        <w:rPr>
          <w:lang w:val="en-US"/>
        </w:rPr>
        <w:lastRenderedPageBreak/>
        <w:t>pháp phòng chống, nhằm bảo vệ sản xuất và đáp ứng các yêu cầu của thị trường nông sản…</w:t>
      </w:r>
    </w:p>
    <w:p w14:paraId="73B70EC1" w14:textId="49051E37" w:rsidR="001768AC" w:rsidRPr="002E2C37" w:rsidRDefault="001768AC" w:rsidP="001D2C0E">
      <w:pPr>
        <w:pStyle w:val="Heading3"/>
        <w:rPr>
          <w:rFonts w:cs="Times New Roman"/>
          <w:b w:val="0"/>
        </w:rPr>
      </w:pPr>
      <w:bookmarkStart w:id="105" w:name="_Toc101958626"/>
      <w:bookmarkStart w:id="106" w:name="_Toc195486079"/>
      <w:r w:rsidRPr="002E2C37">
        <w:rPr>
          <w:rFonts w:cs="Times New Roman"/>
        </w:rPr>
        <w:t>2.</w:t>
      </w:r>
      <w:r w:rsidR="001F7048" w:rsidRPr="002E2C37">
        <w:rPr>
          <w:rFonts w:cs="Times New Roman"/>
        </w:rPr>
        <w:t>5</w:t>
      </w:r>
      <w:r w:rsidRPr="002E2C37">
        <w:rPr>
          <w:rFonts w:cs="Times New Roman"/>
        </w:rPr>
        <w:t>.2 Ngoài nước</w:t>
      </w:r>
      <w:bookmarkStart w:id="107" w:name="_Toc29968"/>
      <w:bookmarkStart w:id="108" w:name="_Toc101958627"/>
      <w:bookmarkEnd w:id="105"/>
      <w:bookmarkEnd w:id="106"/>
    </w:p>
    <w:p w14:paraId="50BDE7B7" w14:textId="77777777" w:rsidR="001768AC" w:rsidRPr="002E2C37" w:rsidRDefault="001768AC" w:rsidP="001768AC">
      <w:pPr>
        <w:pBdr>
          <w:top w:val="nil"/>
          <w:left w:val="nil"/>
          <w:bottom w:val="nil"/>
          <w:right w:val="nil"/>
          <w:between w:val="nil"/>
        </w:pBdr>
        <w:rPr>
          <w:color w:val="000000"/>
        </w:rPr>
      </w:pPr>
      <w:r w:rsidRPr="002E2C37">
        <w:rPr>
          <w:color w:val="000000"/>
        </w:rPr>
        <w:t>Hệ thống nhận diện dịch hại thông minh của Sri Lanka [19].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09BA0000" w14:textId="77777777" w:rsidR="003A4E5E" w:rsidRPr="002E2C37" w:rsidRDefault="001768AC" w:rsidP="003A4E5E">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55"/>
                    <a:srcRect/>
                    <a:stretch>
                      <a:fillRect/>
                    </a:stretch>
                  </pic:blipFill>
                  <pic:spPr>
                    <a:xfrm>
                      <a:off x="0" y="0"/>
                      <a:ext cx="5219700" cy="2717800"/>
                    </a:xfrm>
                    <a:prstGeom prst="rect">
                      <a:avLst/>
                    </a:prstGeom>
                    <a:ln/>
                  </pic:spPr>
                </pic:pic>
              </a:graphicData>
            </a:graphic>
          </wp:inline>
        </w:drawing>
      </w:r>
    </w:p>
    <w:p w14:paraId="206F3D03" w14:textId="09FB5367" w:rsidR="001768AC" w:rsidRPr="002E2C37" w:rsidRDefault="003A4E5E" w:rsidP="003A4E5E">
      <w:pPr>
        <w:pStyle w:val="anh"/>
      </w:pPr>
      <w:bookmarkStart w:id="109" w:name="_Toc195484385"/>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8</w:t>
      </w:r>
      <w:r w:rsidRPr="002E2C37">
        <w:fldChar w:fldCharType="end"/>
      </w:r>
      <w:r w:rsidRPr="002E2C37">
        <w:t xml:space="preserve">: </w:t>
      </w:r>
      <w:r w:rsidRPr="002E2C37">
        <w:t>Hệ thống của ứng dụng nhận diện dịch hại của Sri Lanka</w:t>
      </w:r>
      <w:bookmarkEnd w:id="109"/>
    </w:p>
    <w:p w14:paraId="7DA25732" w14:textId="6834CE6B" w:rsidR="001768AC" w:rsidRPr="002E2C37" w:rsidRDefault="001768AC" w:rsidP="001768AC">
      <w:pPr>
        <w:pBdr>
          <w:top w:val="nil"/>
          <w:left w:val="nil"/>
          <w:bottom w:val="nil"/>
          <w:right w:val="nil"/>
          <w:between w:val="nil"/>
        </w:pBdr>
        <w:rPr>
          <w:color w:val="000000"/>
        </w:rPr>
      </w:pPr>
      <w:r w:rsidRPr="002E2C37">
        <w:rPr>
          <w:color w:val="000000"/>
        </w:rPr>
        <w:t xml:space="preserve">Để thực hiện theo quy trình, người nông dân chỉ cần tải côn trùng gây hại của mình lên ứng dụng di động và sau đó ứng dụng khách sẽ gửi hình ảnh 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w:t>
      </w:r>
      <w:r w:rsidRPr="002E2C37">
        <w:rPr>
          <w:color w:val="000000"/>
        </w:rPr>
        <w:lastRenderedPageBreak/>
        <w:t xml:space="preserve">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3A4E5E" w:rsidRPr="002E2C37">
        <w:rPr>
          <w:color w:val="000000"/>
        </w:rPr>
        <w:instrText xml:space="preserve"> ADDIN ZOTERO_ITEM CSL_CITATION {"citationID":"eV2i39q1","properties":{"formattedCitation":"[29]","plainCitation":"[29]","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3A4E5E" w:rsidRPr="002E2C37">
        <w:t>[29]</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3A4E5E" w:rsidRPr="002E2C37">
        <w:rPr>
          <w:color w:val="000000"/>
        </w:rPr>
        <w:instrText xml:space="preserve"> ADDIN ZOTERO_ITEM CSL_CITATION {"citationID":"0pmlR4PY","properties":{"formattedCitation":"[30]","plainCitation":"[30]","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3A4E5E" w:rsidRPr="002E2C37">
        <w:t>[30]</w:t>
      </w:r>
      <w:r w:rsidR="003A4E5E" w:rsidRPr="002E2C37">
        <w:rPr>
          <w:color w:val="000000"/>
        </w:rPr>
        <w:fldChar w:fldCharType="end"/>
      </w:r>
      <w:r w:rsidRPr="002E2C37">
        <w:rPr>
          <w:color w:val="000000"/>
        </w:rPr>
        <w:t>. Bên cạnh ưu điểm thì hệ thống còn một khuyết điểm là mô 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0A02C42E" w14:textId="77777777" w:rsidR="003A4E5E" w:rsidRPr="002E2C37" w:rsidRDefault="001768AC" w:rsidP="003A4E5E">
      <w:pPr>
        <w:keepNext/>
        <w:pBdr>
          <w:top w:val="nil"/>
          <w:left w:val="nil"/>
          <w:bottom w:val="nil"/>
          <w:right w:val="nil"/>
          <w:between w:val="nil"/>
        </w:pBdr>
        <w:ind w:firstLine="0"/>
        <w:jc w:val="center"/>
      </w:pPr>
      <w:r w:rsidRPr="002E2C37">
        <w:rPr>
          <w:b/>
          <w:noProof/>
          <w:color w:val="000000"/>
          <w:highlight w:val="white"/>
          <w:lang w:eastAsia="en-GB"/>
        </w:rPr>
        <w:lastRenderedPageBreak/>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56"/>
                    <a:srcRect/>
                    <a:stretch>
                      <a:fillRect/>
                    </a:stretch>
                  </pic:blipFill>
                  <pic:spPr>
                    <a:xfrm>
                      <a:off x="0" y="0"/>
                      <a:ext cx="5195576" cy="4203334"/>
                    </a:xfrm>
                    <a:prstGeom prst="rect">
                      <a:avLst/>
                    </a:prstGeom>
                    <a:ln/>
                  </pic:spPr>
                </pic:pic>
              </a:graphicData>
            </a:graphic>
          </wp:inline>
        </w:drawing>
      </w:r>
    </w:p>
    <w:p w14:paraId="57F821D5" w14:textId="461EE96D" w:rsidR="001768AC" w:rsidRPr="002E2C37" w:rsidRDefault="003A4E5E" w:rsidP="003A4E5E">
      <w:pPr>
        <w:pStyle w:val="Hnh"/>
      </w:pPr>
      <w:bookmarkStart w:id="110" w:name="_Toc195484386"/>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9</w:t>
      </w:r>
      <w:r w:rsidRPr="002E2C37">
        <w:fldChar w:fldCharType="end"/>
      </w:r>
      <w:r w:rsidRPr="002E2C37">
        <w:t xml:space="preserve">: </w:t>
      </w:r>
      <w:r w:rsidRPr="002E2C37">
        <w:t>Xác định đúng vị trí của đối tượng.</w:t>
      </w:r>
      <w:bookmarkEnd w:id="110"/>
    </w:p>
    <w:p w14:paraId="468B2E3B" w14:textId="77777777" w:rsidR="003A4E5E" w:rsidRPr="002E2C37" w:rsidRDefault="001768AC" w:rsidP="003A4E5E">
      <w:pPr>
        <w:keepNext/>
        <w:pBdr>
          <w:top w:val="nil"/>
          <w:left w:val="nil"/>
          <w:bottom w:val="nil"/>
          <w:right w:val="nil"/>
          <w:between w:val="nil"/>
        </w:pBdr>
        <w:ind w:firstLine="0"/>
        <w:jc w:val="center"/>
      </w:pPr>
      <w:r w:rsidRPr="002E2C37">
        <w:rPr>
          <w:b/>
          <w:noProof/>
          <w:color w:val="000000"/>
          <w:highlight w:val="white"/>
          <w:lang w:eastAsia="en-GB"/>
        </w:rPr>
        <w:drawing>
          <wp:inline distT="0" distB="0" distL="0" distR="0" wp14:anchorId="4F8C2C80" wp14:editId="58A4A280">
            <wp:extent cx="5172075" cy="1476375"/>
            <wp:effectExtent l="0" t="0" r="9525" b="9525"/>
            <wp:docPr id="160213" name="image18.png" descr="A diagram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3" name="image18.png" descr="A diagram of a computer&#10;&#10;AI-generated content may be incorrect."/>
                    <pic:cNvPicPr preferRelativeResize="0"/>
                  </pic:nvPicPr>
                  <pic:blipFill>
                    <a:blip r:embed="rId157"/>
                    <a:srcRect/>
                    <a:stretch>
                      <a:fillRect/>
                    </a:stretch>
                  </pic:blipFill>
                  <pic:spPr>
                    <a:xfrm>
                      <a:off x="0" y="0"/>
                      <a:ext cx="5174402" cy="1477039"/>
                    </a:xfrm>
                    <a:prstGeom prst="rect">
                      <a:avLst/>
                    </a:prstGeom>
                    <a:ln/>
                  </pic:spPr>
                </pic:pic>
              </a:graphicData>
            </a:graphic>
          </wp:inline>
        </w:drawing>
      </w:r>
    </w:p>
    <w:p w14:paraId="5BD4E723" w14:textId="6DA79C25" w:rsidR="001768AC" w:rsidRPr="002E2C37" w:rsidRDefault="003A4E5E" w:rsidP="003A4E5E">
      <w:pPr>
        <w:pStyle w:val="Hnh"/>
      </w:pPr>
      <w:bookmarkStart w:id="111" w:name="_Toc195484387"/>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10</w:t>
      </w:r>
      <w:r w:rsidRPr="002E2C37">
        <w:fldChar w:fldCharType="end"/>
      </w:r>
      <w:r w:rsidRPr="002E2C37">
        <w:t xml:space="preserve">: </w:t>
      </w:r>
      <w:r w:rsidRPr="002E2C37">
        <w:t>Quy trình huấn luyện mô hình</w:t>
      </w:r>
      <w:bookmarkEnd w:id="111"/>
    </w:p>
    <w:p w14:paraId="451B2C2D" w14:textId="0C4B6BA8" w:rsidR="001768AC" w:rsidRPr="002E2C37" w:rsidRDefault="001768AC" w:rsidP="001768AC">
      <w:bookmarkStart w:id="112" w:name="_heading=h.2iq8gzs" w:colFirst="0" w:colLast="0"/>
      <w:bookmarkEnd w:id="112"/>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3A4E5E" w:rsidRPr="002E2C37">
        <w:instrText xml:space="preserve"> ADDIN ZOTERO_ITEM CSL_CITATION {"citationID":"cnfqGeTk","properties":{"formattedCitation":"[31]","plainCitation":"[31]","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3A4E5E" w:rsidRPr="002E2C37">
        <w:t>[31]</w:t>
      </w:r>
      <w:r w:rsidR="003A4E5E" w:rsidRPr="002E2C37">
        <w:fldChar w:fldCharType="end"/>
      </w:r>
      <w:r w:rsidRPr="002E2C37">
        <w:t xml:space="preserve"> sử dụng Faster R-CNN)</w:t>
      </w:r>
      <w:r w:rsidR="003A4E5E" w:rsidRPr="002E2C37">
        <w:t xml:space="preserve"> </w:t>
      </w:r>
      <w:r w:rsidR="00006BF8" w:rsidRPr="002E2C37">
        <w:fldChar w:fldCharType="begin"/>
      </w:r>
      <w:r w:rsidR="00006BF8" w:rsidRPr="002E2C37">
        <w:instrText xml:space="preserve"> ADDIN ZOTERO_ITEM CSL_CITATION {"citationID":"xXQI5Ryf","properties":{"formattedCitation":"[32]","plainCitation":"[32]","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006BF8" w:rsidRPr="002E2C37">
        <w:t>[32]</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006BF8" w:rsidRPr="002E2C37">
        <w:instrText xml:space="preserve"> ADDIN ZOTERO_ITEM CSL_CITATION {"citationID":"ancbrczC","properties":{"formattedCitation":"[33]","plainCitation":"[33]","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006BF8" w:rsidRPr="002E2C37">
        <w:t>[33]</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006BF8" w:rsidRPr="002E2C37">
        <w:instrText xml:space="preserve"> ADDIN ZOTERO_ITEM CSL_CITATION {"citationID":"mKT9T4E2","properties":{"formattedCitation":"[34]","plainCitation":"[34]","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006BF8" w:rsidRPr="002E2C37">
        <w:t>[34]</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6F93333" w14:textId="77777777" w:rsidR="00006BF8" w:rsidRPr="002E2C37" w:rsidRDefault="001768AC" w:rsidP="00006BF8">
      <w:pPr>
        <w:keepNext/>
        <w:ind w:firstLine="0"/>
        <w:jc w:val="center"/>
      </w:pPr>
      <w:r w:rsidRPr="002E2C37">
        <w:rPr>
          <w:b/>
          <w:noProof/>
          <w:lang w:eastAsia="en-GB"/>
        </w:rPr>
        <w:lastRenderedPageBreak/>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58"/>
                    <a:srcRect/>
                    <a:stretch>
                      <a:fillRect/>
                    </a:stretch>
                  </pic:blipFill>
                  <pic:spPr>
                    <a:xfrm>
                      <a:off x="0" y="0"/>
                      <a:ext cx="5219700" cy="1847850"/>
                    </a:xfrm>
                    <a:prstGeom prst="rect">
                      <a:avLst/>
                    </a:prstGeom>
                    <a:ln/>
                  </pic:spPr>
                </pic:pic>
              </a:graphicData>
            </a:graphic>
          </wp:inline>
        </w:drawing>
      </w:r>
    </w:p>
    <w:p w14:paraId="3E7A94DD" w14:textId="45CB3232" w:rsidR="001768AC" w:rsidRPr="002E2C37" w:rsidRDefault="00006BF8" w:rsidP="00006BF8">
      <w:pPr>
        <w:pStyle w:val="Hnh"/>
      </w:pPr>
      <w:bookmarkStart w:id="113" w:name="_Toc195484388"/>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11</w:t>
      </w:r>
      <w:r w:rsidRPr="002E2C37">
        <w:fldChar w:fldCharType="end"/>
      </w:r>
      <w:r w:rsidRPr="002E2C37">
        <w:t xml:space="preserve">: </w:t>
      </w:r>
      <w:r w:rsidRPr="002E2C37">
        <w:t>Quy trình công việc cơ bản của Faster R-CNN để phát hiện và phân loại lớp đối tượng mục tiêu, tức là các loài gây hại cây trồng (trong nghiên cứu của tác giả).</w:t>
      </w:r>
      <w:bookmarkEnd w:id="113"/>
    </w:p>
    <w:p w14:paraId="59212CB2" w14:textId="77777777" w:rsidR="00006BF8" w:rsidRPr="002E2C37" w:rsidRDefault="001768AC" w:rsidP="00006BF8">
      <w:pPr>
        <w:keepNext/>
        <w:ind w:firstLine="0"/>
        <w:jc w:val="center"/>
      </w:pPr>
      <w:bookmarkStart w:id="114" w:name="_heading=h.xvir7l" w:colFirst="0" w:colLast="0"/>
      <w:bookmarkEnd w:id="114"/>
      <w:r w:rsidRPr="002E2C37">
        <w:rPr>
          <w:noProof/>
          <w:lang w:eastAsia="en-GB"/>
        </w:rPr>
        <w:drawing>
          <wp:inline distT="0" distB="0" distL="0" distR="0" wp14:anchorId="7341F55B" wp14:editId="604F65B4">
            <wp:extent cx="5209540" cy="4057650"/>
            <wp:effectExtent l="0" t="0" r="0" b="0"/>
            <wp:docPr id="160232" name="image34.png" descr="A diagram of a cloud computing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160232" name="image34.png" descr="A diagram of a cloud computing system&#10;&#10;AI-generated content may be incorrect."/>
                    <pic:cNvPicPr preferRelativeResize="0"/>
                  </pic:nvPicPr>
                  <pic:blipFill>
                    <a:blip r:embed="rId159"/>
                    <a:srcRect/>
                    <a:stretch>
                      <a:fillRect/>
                    </a:stretch>
                  </pic:blipFill>
                  <pic:spPr>
                    <a:xfrm>
                      <a:off x="0" y="0"/>
                      <a:ext cx="5213887" cy="4061036"/>
                    </a:xfrm>
                    <a:prstGeom prst="rect">
                      <a:avLst/>
                    </a:prstGeom>
                    <a:ln/>
                  </pic:spPr>
                </pic:pic>
              </a:graphicData>
            </a:graphic>
          </wp:inline>
        </w:drawing>
      </w:r>
    </w:p>
    <w:p w14:paraId="53967283" w14:textId="7604575E" w:rsidR="001768AC" w:rsidRPr="002E2C37" w:rsidRDefault="00006BF8" w:rsidP="00006BF8">
      <w:pPr>
        <w:pStyle w:val="Hnh"/>
      </w:pPr>
      <w:bookmarkStart w:id="115" w:name="_Toc195484389"/>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12</w:t>
      </w:r>
      <w:r w:rsidRPr="002E2C37">
        <w:fldChar w:fldCharType="end"/>
      </w:r>
      <w:r w:rsidRPr="002E2C37">
        <w:t xml:space="preserve">: </w:t>
      </w:r>
      <w:r w:rsidRPr="002E2C37">
        <w:t>Sơ đồ của hệ thống dựa trên thiết bị di động được phát triển để nhận biết dịch hại cây trồng sử dụng Faster R-CNN và điện toán đám mây.</w:t>
      </w:r>
      <w:bookmarkEnd w:id="115"/>
    </w:p>
    <w:p w14:paraId="4DB3EBF2" w14:textId="30D5B58A" w:rsidR="001768AC" w:rsidRPr="002E2C37" w:rsidRDefault="001768AC" w:rsidP="001768AC">
      <w:pPr>
        <w:ind w:firstLine="0"/>
      </w:pPr>
      <w:bookmarkStart w:id="116" w:name="_heading=h.3hv69ve" w:colFirst="0" w:colLast="0"/>
      <w:bookmarkStart w:id="117" w:name="_heading=h.1x0gk37" w:colFirst="0" w:colLast="0"/>
      <w:bookmarkEnd w:id="116"/>
      <w:bookmarkEnd w:id="117"/>
    </w:p>
    <w:p w14:paraId="45EA5174" w14:textId="01ADAAA6" w:rsidR="00006BF8" w:rsidRPr="002E2C37" w:rsidRDefault="00006BF8" w:rsidP="00006BF8">
      <w:pPr>
        <w:pStyle w:val="Hnh"/>
      </w:pPr>
      <w:r w:rsidRPr="002E2C37">
        <w:t xml:space="preserve">Bảng </w:t>
      </w:r>
      <w:r w:rsidRPr="002E2C37">
        <w:fldChar w:fldCharType="begin"/>
      </w:r>
      <w:r w:rsidRPr="002E2C37">
        <w:instrText xml:space="preserve"> SEQ Bảng \* ARABIC </w:instrText>
      </w:r>
      <w:r w:rsidRPr="002E2C37">
        <w:fldChar w:fldCharType="separate"/>
      </w:r>
      <w:r w:rsidRPr="002E2C37">
        <w:rPr>
          <w:noProof/>
        </w:rPr>
        <w:t>3</w:t>
      </w:r>
      <w:r w:rsidRPr="002E2C37">
        <w:fldChar w:fldCharType="end"/>
      </w:r>
      <w:r w:rsidRPr="002E2C37">
        <w:t xml:space="preserve">: </w:t>
      </w:r>
      <w:r w:rsidRPr="002E2C37">
        <w:t>Hiệu suất của phương pháp Faster R-CNN với các phương pháp khác trong tài liệu.</w:t>
      </w:r>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lastRenderedPageBreak/>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những nghiên cứu ở trên tuy các nghiên cứu cho kết quả tương đối tốt nhưng 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18" w:name="_Toc195486080"/>
      <w:r w:rsidRPr="002E2C37">
        <w:lastRenderedPageBreak/>
        <w:t>CHƯƠNG 3</w:t>
      </w:r>
      <w:bookmarkEnd w:id="107"/>
      <w:bookmarkEnd w:id="108"/>
      <w:bookmarkEnd w:id="118"/>
    </w:p>
    <w:p w14:paraId="28BE77FF" w14:textId="77777777" w:rsidR="0029204D" w:rsidRPr="002E2C37" w:rsidRDefault="00000000" w:rsidP="008E7F43">
      <w:pPr>
        <w:pStyle w:val="Heading1"/>
      </w:pPr>
      <w:bookmarkStart w:id="119" w:name="_Toc101958628"/>
      <w:bookmarkStart w:id="120" w:name="_Toc24946"/>
      <w:bookmarkStart w:id="121" w:name="_Toc195486081"/>
      <w:r w:rsidRPr="002E2C37">
        <w:t>HỆ THỐNG NHẬN DẠNG CÔN TRÙNG TRÊN THIẾT BỊ DI ĐỘNG</w:t>
      </w:r>
      <w:bookmarkEnd w:id="119"/>
      <w:bookmarkEnd w:id="120"/>
      <w:bookmarkEnd w:id="121"/>
    </w:p>
    <w:p w14:paraId="2E0E4ACE" w14:textId="77777777" w:rsidR="0029204D" w:rsidRPr="002E2C37" w:rsidRDefault="00000000" w:rsidP="001D2C0E">
      <w:pPr>
        <w:pStyle w:val="Heading2"/>
        <w:rPr>
          <w:highlight w:val="white"/>
        </w:rPr>
      </w:pPr>
      <w:bookmarkStart w:id="122" w:name="_heading=h.upglbi" w:colFirst="0" w:colLast="0"/>
      <w:bookmarkStart w:id="123" w:name="_Toc5788"/>
      <w:bookmarkStart w:id="124" w:name="_Toc101958629"/>
      <w:bookmarkStart w:id="125" w:name="_Toc195486082"/>
      <w:bookmarkEnd w:id="122"/>
      <w:r w:rsidRPr="002E2C37">
        <w:rPr>
          <w:highlight w:val="white"/>
        </w:rPr>
        <w:t>3.1 TỔNG QUAN HỆ THỐNG</w:t>
      </w:r>
      <w:bookmarkEnd w:id="123"/>
      <w:bookmarkEnd w:id="124"/>
      <w:bookmarkEnd w:id="125"/>
    </w:p>
    <w:p w14:paraId="4C1EE0BB" w14:textId="77777777" w:rsidR="004E108D" w:rsidRPr="002E2C37" w:rsidRDefault="00000000" w:rsidP="004E108D">
      <w:pPr>
        <w:keepNext/>
        <w:ind w:firstLine="0"/>
      </w:pPr>
      <w:r w:rsidRPr="002E2C37">
        <w:rPr>
          <w:noProof/>
        </w:rPr>
        <w:drawing>
          <wp:inline distT="0" distB="0" distL="114300" distR="114300" wp14:anchorId="796697CC" wp14:editId="6FDA6C1C">
            <wp:extent cx="5568950" cy="3651885"/>
            <wp:effectExtent l="0" t="0" r="8890" b="5715"/>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2"/>
                    <pic:cNvPicPr>
                      <a:picLocks noChangeAspect="1"/>
                    </pic:cNvPicPr>
                  </pic:nvPicPr>
                  <pic:blipFill>
                    <a:blip r:embed="rId160"/>
                    <a:stretch>
                      <a:fillRect/>
                    </a:stretch>
                  </pic:blipFill>
                  <pic:spPr>
                    <a:xfrm>
                      <a:off x="0" y="0"/>
                      <a:ext cx="5568950" cy="3651885"/>
                    </a:xfrm>
                    <a:prstGeom prst="rect">
                      <a:avLst/>
                    </a:prstGeom>
                    <a:noFill/>
                    <a:ln>
                      <a:noFill/>
                    </a:ln>
                  </pic:spPr>
                </pic:pic>
              </a:graphicData>
            </a:graphic>
          </wp:inline>
        </w:drawing>
      </w:r>
    </w:p>
    <w:p w14:paraId="75587A27" w14:textId="5591C381" w:rsidR="0029204D" w:rsidRPr="002E2C37" w:rsidRDefault="004E108D" w:rsidP="004E108D">
      <w:pPr>
        <w:pStyle w:val="anh"/>
      </w:pPr>
      <w:bookmarkStart w:id="126" w:name="_Toc195484390"/>
      <w:r w:rsidRPr="002E2C37">
        <w:t xml:space="preserve">Hình </w:t>
      </w:r>
      <w:r w:rsidRPr="002E2C37">
        <w:fldChar w:fldCharType="begin"/>
      </w:r>
      <w:r w:rsidRPr="002E2C37">
        <w:instrText xml:space="preserve"> SEQ Hình \* ARABIC </w:instrText>
      </w:r>
      <w:r w:rsidRPr="002E2C37">
        <w:fldChar w:fldCharType="separate"/>
      </w:r>
      <w:r w:rsidRPr="002E2C37">
        <w:rPr>
          <w:noProof/>
        </w:rPr>
        <w:t>13</w:t>
      </w:r>
      <w:r w:rsidRPr="002E2C37">
        <w:fldChar w:fldCharType="end"/>
      </w:r>
      <w:r w:rsidRPr="002E2C37">
        <w:t xml:space="preserve">: </w:t>
      </w:r>
      <w:r w:rsidRPr="002E2C37">
        <w:t>Sơ đồ tổng quát hệ thống</w:t>
      </w:r>
      <w:bookmarkEnd w:id="126"/>
    </w:p>
    <w:p w14:paraId="374B3329" w14:textId="77777777" w:rsidR="0029204D" w:rsidRPr="002E2C37" w:rsidRDefault="00000000">
      <w:pPr>
        <w:ind w:firstLine="709"/>
        <w:rPr>
          <w:color w:val="000000"/>
          <w:lang w:val="en-US"/>
        </w:rPr>
      </w:pPr>
      <w:bookmarkStart w:id="127" w:name="_heading=h.4du1wux" w:colFirst="0" w:colLast="0"/>
      <w:bookmarkEnd w:id="127"/>
      <w:r w:rsidRPr="002E2C37">
        <w:rPr>
          <w:color w:val="000000"/>
          <w:lang w:val="en-US"/>
        </w:rPr>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5s tiên tiến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về côn trùng, để có được thông tin từ côn trùng thì ứng dụng sẽ</w:t>
      </w:r>
      <w:r w:rsidRPr="002E2C37">
        <w:rPr>
          <w:color w:val="000000"/>
          <w:lang w:val="en-US"/>
        </w:rPr>
        <w:t xml:space="preserve"> gửi</w:t>
      </w:r>
      <w:r w:rsidRPr="002E2C37">
        <w:rPr>
          <w:color w:val="000000"/>
        </w:rPr>
        <w:t xml:space="preserve"> thông tin </w:t>
      </w:r>
      <w:r w:rsidRPr="002E2C37">
        <w:rPr>
          <w:color w:val="000000"/>
          <w:lang w:val="en-US"/>
        </w:rPr>
        <w:t xml:space="preserve">là tên về loài côn trùng vừa nhận diện xong </w:t>
      </w:r>
      <w:r w:rsidRPr="002E2C37">
        <w:rPr>
          <w:color w:val="000000"/>
        </w:rPr>
        <w:t xml:space="preserve">lên webservice, webservice sẽ xử lý thông tin đó và sau đó sẽ gửi đến server, </w:t>
      </w:r>
      <w:r w:rsidRPr="002E2C37">
        <w:rPr>
          <w:color w:val="000000"/>
          <w:lang w:val="en-US"/>
        </w:rPr>
        <w:t xml:space="preserve">sau đó </w:t>
      </w:r>
      <w:r w:rsidRPr="002E2C37">
        <w:rPr>
          <w:color w:val="000000"/>
        </w:rPr>
        <w:t>server</w:t>
      </w:r>
      <w:r w:rsidRPr="002E2C37">
        <w:rPr>
          <w:color w:val="000000"/>
          <w:lang w:val="en-US"/>
        </w:rPr>
        <w:t xml:space="preserve"> sẽ</w:t>
      </w:r>
      <w:r w:rsidRPr="002E2C37">
        <w:rPr>
          <w:color w:val="000000"/>
        </w:rPr>
        <w:t xml:space="preserve"> nhận được thông tin</w:t>
      </w:r>
      <w:r w:rsidRPr="002E2C37">
        <w:rPr>
          <w:color w:val="000000"/>
          <w:lang w:val="en-US"/>
        </w:rPr>
        <w:t xml:space="preserve"> được nhận</w:t>
      </w:r>
      <w:r w:rsidRPr="002E2C37">
        <w:rPr>
          <w:color w:val="000000"/>
        </w:rPr>
        <w:t xml:space="preserve"> xong sẽ xử lý và trả về thông tin cho ứng dụng (json hoặc xml)</w:t>
      </w:r>
      <w:r w:rsidRPr="002E2C37">
        <w:rPr>
          <w:color w:val="000000"/>
          <w:lang w:val="en-US"/>
        </w:rPr>
        <w:t xml:space="preserve"> và hiển thị lên giao diện di động ,ngoài ra còn có thể lấy dữ liệu vị trí Gps chính xác tại vị trí chụp hình ảnh con côn trùng đó. Ứng dụng còn tích hợp sẵn google map để </w:t>
      </w:r>
      <w:r w:rsidRPr="002E2C37">
        <w:rPr>
          <w:color w:val="000000"/>
          <w:lang w:val="en-US"/>
        </w:rPr>
        <w:lastRenderedPageBreak/>
        <w:t>khi người dùng sau khi lấy được vị trí có thể tìm đường đi từ vị trí hiện tại để tìm những nơi để mua các công cụ phòng chống cũng như diệt trừ côn trùng gây hại.</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77777777"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 xml:space="preserve">ử dụng thuật toán YOLOv5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5A997AED" w14:textId="77777777" w:rsidR="004E108D" w:rsidRPr="002E2C37" w:rsidRDefault="00000000" w:rsidP="004E108D">
      <w:pPr>
        <w:keepNext/>
        <w:ind w:firstLine="0"/>
      </w:pPr>
      <w:r w:rsidRPr="002E2C37">
        <w:rPr>
          <w:noProof/>
          <w:color w:val="000000"/>
          <w:lang w:eastAsia="en-GB"/>
        </w:rPr>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1"/>
                    <a:srcRect/>
                    <a:stretch>
                      <a:fillRect/>
                    </a:stretch>
                  </pic:blipFill>
                  <pic:spPr>
                    <a:xfrm>
                      <a:off x="0" y="0"/>
                      <a:ext cx="5232711" cy="2349380"/>
                    </a:xfrm>
                    <a:prstGeom prst="rect">
                      <a:avLst/>
                    </a:prstGeom>
                  </pic:spPr>
                </pic:pic>
              </a:graphicData>
            </a:graphic>
          </wp:inline>
        </w:drawing>
      </w:r>
    </w:p>
    <w:p w14:paraId="736B215A" w14:textId="4D8F3819" w:rsidR="004E108D" w:rsidRPr="002E2C37" w:rsidRDefault="004E108D" w:rsidP="004E108D">
      <w:pPr>
        <w:pStyle w:val="Hnh"/>
        <w:rPr>
          <w:color w:val="000000"/>
          <w:lang w:val="en-US" w:eastAsia="en-GB"/>
        </w:rPr>
      </w:pPr>
      <w:bookmarkStart w:id="128" w:name="_Toc195484391"/>
      <w:r w:rsidRPr="002E2C37">
        <w:t xml:space="preserve">Hình </w:t>
      </w:r>
      <w:r w:rsidRPr="002E2C37">
        <w:fldChar w:fldCharType="begin"/>
      </w:r>
      <w:r w:rsidRPr="002E2C37">
        <w:instrText xml:space="preserve"> SEQ Hình \* ARABIC </w:instrText>
      </w:r>
      <w:r w:rsidRPr="002E2C37">
        <w:fldChar w:fldCharType="separate"/>
      </w:r>
      <w:r w:rsidRPr="002E2C37">
        <w:rPr>
          <w:noProof/>
        </w:rPr>
        <w:t>14</w:t>
      </w:r>
      <w:r w:rsidRPr="002E2C37">
        <w:fldChar w:fldCharType="end"/>
      </w:r>
      <w:r w:rsidRPr="002E2C37">
        <w:t xml:space="preserve">: </w:t>
      </w:r>
      <w:r w:rsidRPr="002E2C37">
        <w:rPr>
          <w:lang w:val="en-US"/>
        </w:rPr>
        <w:t>Sơ đồ tổng quát quá trình huấn luyện mô hình và nơi lưu trữ mô hình</w:t>
      </w:r>
      <w:bookmarkEnd w:id="128"/>
    </w:p>
    <w:p w14:paraId="2DD9F01B" w14:textId="6FEB6644" w:rsidR="0029204D" w:rsidRPr="002E2C37" w:rsidRDefault="0029204D" w:rsidP="004E108D">
      <w:pPr>
        <w:pStyle w:val="Caption"/>
        <w:jc w:val="both"/>
        <w:rPr>
          <w:color w:val="000000"/>
          <w:lang w:eastAsia="en-GB"/>
        </w:rPr>
      </w:pPr>
    </w:p>
    <w:p w14:paraId="68ED6EF7" w14:textId="77777777" w:rsidR="0029204D" w:rsidRPr="002E2C37" w:rsidRDefault="0029204D" w:rsidP="00FC2B30">
      <w:pPr>
        <w:pStyle w:val="Style1"/>
      </w:pPr>
      <w:bookmarkStart w:id="129" w:name="_heading=h.2szc72q" w:colFirst="0" w:colLast="0"/>
      <w:bookmarkEnd w:id="129"/>
    </w:p>
    <w:p w14:paraId="77C6ECD1" w14:textId="77777777" w:rsidR="0029204D" w:rsidRPr="002E2C37" w:rsidRDefault="0029204D" w:rsidP="00FC2B30">
      <w:pPr>
        <w:pStyle w:val="Style1"/>
      </w:pPr>
    </w:p>
    <w:p w14:paraId="25780E21" w14:textId="77777777" w:rsidR="0029204D" w:rsidRPr="002E2C37" w:rsidRDefault="0029204D" w:rsidP="00FC2B30">
      <w:pPr>
        <w:pStyle w:val="Style1"/>
      </w:pPr>
    </w:p>
    <w:p w14:paraId="09C2D9BD" w14:textId="77777777" w:rsidR="0029204D" w:rsidRPr="002E2C37" w:rsidRDefault="0029204D" w:rsidP="00FC2B30">
      <w:pPr>
        <w:pStyle w:val="Style1"/>
      </w:pPr>
    </w:p>
    <w:p w14:paraId="1327E1A8" w14:textId="77777777" w:rsidR="0029204D" w:rsidRPr="002E2C37" w:rsidRDefault="0029204D" w:rsidP="00FC2B30">
      <w:pPr>
        <w:pStyle w:val="Style1"/>
      </w:pPr>
    </w:p>
    <w:p w14:paraId="7C08B422" w14:textId="77777777" w:rsidR="0029204D" w:rsidRPr="002E2C37" w:rsidRDefault="0029204D" w:rsidP="00FC2B30">
      <w:pPr>
        <w:pStyle w:val="Style1"/>
      </w:pPr>
    </w:p>
    <w:p w14:paraId="74F36ED7" w14:textId="77777777" w:rsidR="0029204D" w:rsidRPr="002E2C37" w:rsidRDefault="00000000" w:rsidP="000378EA">
      <w:pPr>
        <w:pStyle w:val="Heading2"/>
      </w:pPr>
      <w:bookmarkStart w:id="130" w:name="_Toc101958630"/>
      <w:bookmarkStart w:id="131" w:name="_Toc15134"/>
      <w:bookmarkStart w:id="132" w:name="_Toc195486083"/>
      <w:r w:rsidRPr="002E2C37">
        <w:t>3.2 MÔ TẢ HỆ THỐNG</w:t>
      </w:r>
      <w:bookmarkEnd w:id="130"/>
      <w:bookmarkEnd w:id="131"/>
      <w:bookmarkEnd w:id="132"/>
    </w:p>
    <w:p w14:paraId="39F01CED" w14:textId="77777777" w:rsidR="0029204D" w:rsidRPr="002E2C37" w:rsidRDefault="00000000" w:rsidP="00C76553">
      <w:pPr>
        <w:pStyle w:val="Heading3"/>
        <w:rPr>
          <w:rFonts w:cs="Times New Roman"/>
        </w:rPr>
      </w:pPr>
      <w:bookmarkStart w:id="133" w:name="_heading=h.3s49zyc" w:colFirst="0" w:colLast="0"/>
      <w:bookmarkStart w:id="134" w:name="_Toc10440"/>
      <w:bookmarkStart w:id="135" w:name="_Toc101958631"/>
      <w:bookmarkStart w:id="136" w:name="_Toc195486084"/>
      <w:bookmarkEnd w:id="133"/>
      <w:r w:rsidRPr="002E2C37">
        <w:rPr>
          <w:rFonts w:cs="Times New Roman"/>
        </w:rPr>
        <w:t>3.2.1 Danh sách Actor</w:t>
      </w:r>
      <w:bookmarkEnd w:id="134"/>
      <w:bookmarkEnd w:id="135"/>
      <w:bookmarkEnd w:id="136"/>
    </w:p>
    <w:p w14:paraId="31CDBFB3" w14:textId="77777777" w:rsidR="000378EA" w:rsidRPr="002E2C37" w:rsidRDefault="00000000" w:rsidP="000378EA">
      <w:pPr>
        <w:ind w:firstLine="450"/>
        <w:rPr>
          <w:color w:val="1B1B1B"/>
        </w:rPr>
      </w:pPr>
      <w:r w:rsidRPr="002E2C37">
        <w:rPr>
          <w:color w:val="1B1B1B"/>
          <w:highlight w:val="white"/>
        </w:rPr>
        <w:t xml:space="preserve">Actor </w:t>
      </w:r>
      <w:bookmarkStart w:id="137" w:name="_Toc195436871"/>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4F169E8F" w:rsidR="0029204D" w:rsidRPr="002E2C37" w:rsidRDefault="00000000" w:rsidP="000378EA">
      <w:pPr>
        <w:ind w:firstLine="450"/>
        <w:rPr>
          <w:color w:val="1B1B1B"/>
          <w:highlight w:val="white"/>
        </w:rPr>
      </w:pPr>
      <w:r w:rsidRPr="002E2C37">
        <w:t xml:space="preserve">Bảng </w:t>
      </w:r>
      <w:r w:rsidR="00ED5578" w:rsidRPr="002E2C37">
        <w:fldChar w:fldCharType="begin"/>
      </w:r>
      <w:r w:rsidR="00ED5578" w:rsidRPr="002E2C37">
        <w:instrText xml:space="preserve"> SEQ Bảng \* ARABIC </w:instrText>
      </w:r>
      <w:r w:rsidR="00ED5578" w:rsidRPr="002E2C37">
        <w:fldChar w:fldCharType="separate"/>
      </w:r>
      <w:r w:rsidR="00006BF8" w:rsidRPr="002E2C37">
        <w:rPr>
          <w:noProof/>
        </w:rPr>
        <w:t>4</w:t>
      </w:r>
      <w:r w:rsidR="00ED5578" w:rsidRPr="002E2C37">
        <w:fldChar w:fldCharType="end"/>
      </w:r>
      <w:r w:rsidRPr="002E2C37">
        <w:t>: Danh sách Actor của hệ thống</w:t>
      </w:r>
      <w:bookmarkStart w:id="138" w:name="_heading=h.meukdy" w:colFirst="0" w:colLast="0"/>
      <w:bookmarkEnd w:id="137"/>
      <w:bookmarkEnd w:id="138"/>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7777777" w:rsidR="0029204D" w:rsidRPr="002E2C37" w:rsidRDefault="00000000" w:rsidP="001D2C0E">
      <w:pPr>
        <w:pStyle w:val="Heading3"/>
        <w:rPr>
          <w:rFonts w:cs="Times New Roman"/>
        </w:rPr>
      </w:pPr>
      <w:bookmarkStart w:id="139" w:name="_Toc101958632"/>
      <w:bookmarkStart w:id="140" w:name="_Toc6314"/>
      <w:bookmarkStart w:id="141" w:name="_Toc195486085"/>
      <w:r w:rsidRPr="002E2C37">
        <w:rPr>
          <w:rFonts w:cs="Times New Roman"/>
        </w:rPr>
        <w:t>3.2.2 Danh sách User case</w:t>
      </w:r>
      <w:bookmarkEnd w:id="139"/>
      <w:bookmarkEnd w:id="140"/>
      <w:bookmarkEnd w:id="141"/>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6C7BC244" w:rsidR="0029204D" w:rsidRDefault="00000000">
      <w:pPr>
        <w:ind w:firstLine="0"/>
        <w:jc w:val="center"/>
        <w:rPr>
          <w:color w:val="1B1B1B"/>
          <w:highlight w:val="white"/>
        </w:rPr>
      </w:pPr>
      <w:bookmarkStart w:id="142" w:name="_Toc195436872"/>
      <w:r>
        <w:t xml:space="preserve">Bảng </w:t>
      </w:r>
      <w:r w:rsidR="00ED5578">
        <w:fldChar w:fldCharType="begin"/>
      </w:r>
      <w:r w:rsidR="00ED5578">
        <w:instrText xml:space="preserve"> SEQ Bảng \* ARABIC </w:instrText>
      </w:r>
      <w:r w:rsidR="00ED5578">
        <w:fldChar w:fldCharType="separate"/>
      </w:r>
      <w:r w:rsidR="00006BF8">
        <w:rPr>
          <w:noProof/>
        </w:rPr>
        <w:t>5</w:t>
      </w:r>
      <w:r w:rsidR="00ED5578">
        <w:fldChar w:fldCharType="end"/>
      </w:r>
      <w:r>
        <w:t>:  Danh sách các use case của hệ thống</w:t>
      </w:r>
      <w:bookmarkStart w:id="143" w:name="_heading=h.36ei31r" w:colFirst="0" w:colLast="0"/>
      <w:bookmarkEnd w:id="142"/>
      <w:bookmarkEnd w:id="143"/>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77777777" w:rsidR="0029204D" w:rsidRDefault="00000000">
            <w:pPr>
              <w:widowControl w:val="0"/>
              <w:ind w:left="108" w:firstLine="0"/>
            </w:pPr>
            <w:r>
              <w:t>Sử dụng model YOLO v5</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r w:rsidR="0029204D" w14:paraId="0F1FD5D7" w14:textId="77777777">
        <w:trPr>
          <w:trHeight w:val="480"/>
        </w:trPr>
        <w:tc>
          <w:tcPr>
            <w:tcW w:w="704" w:type="dxa"/>
            <w:vAlign w:val="center"/>
          </w:tcPr>
          <w:p w14:paraId="6591BA62" w14:textId="77777777" w:rsidR="0029204D" w:rsidRDefault="00000000">
            <w:pPr>
              <w:widowControl w:val="0"/>
              <w:ind w:left="2" w:firstLine="0"/>
              <w:jc w:val="center"/>
            </w:pPr>
            <w:r>
              <w:t>7</w:t>
            </w:r>
          </w:p>
        </w:tc>
        <w:tc>
          <w:tcPr>
            <w:tcW w:w="2977" w:type="dxa"/>
            <w:vAlign w:val="center"/>
          </w:tcPr>
          <w:p w14:paraId="22A82A5A" w14:textId="77777777" w:rsidR="0029204D" w:rsidRDefault="00000000">
            <w:pPr>
              <w:widowControl w:val="0"/>
              <w:ind w:left="105" w:firstLine="0"/>
              <w:jc w:val="center"/>
            </w:pPr>
            <w:r>
              <w:t xml:space="preserve">Upload hình ảnh lên server </w:t>
            </w:r>
          </w:p>
        </w:tc>
        <w:tc>
          <w:tcPr>
            <w:tcW w:w="5044" w:type="dxa"/>
          </w:tcPr>
          <w:p w14:paraId="286D95FD" w14:textId="77777777" w:rsidR="0029204D" w:rsidRDefault="00000000">
            <w:pPr>
              <w:widowControl w:val="0"/>
              <w:ind w:left="108" w:firstLine="0"/>
              <w:jc w:val="left"/>
            </w:pPr>
            <w:r>
              <w:t>Hình ảnh khi detect được hoặc hình ảnh các loài côn trùng mới sẽ được gửi về phía server. Việc lưu ảnh từ ứng dụng về phía server nhằm mục đích là thu thập thêm dữ liệu côn trùng mới và dùng chúng để huấn luyện ra mô hình mới có khả năng nhận diện nhiều loài hơn và độ chính xác cao hơn</w:t>
            </w:r>
          </w:p>
        </w:tc>
      </w:tr>
      <w:tr w:rsidR="0029204D" w14:paraId="1F5FE518" w14:textId="77777777">
        <w:trPr>
          <w:trHeight w:val="480"/>
        </w:trPr>
        <w:tc>
          <w:tcPr>
            <w:tcW w:w="704" w:type="dxa"/>
            <w:vAlign w:val="center"/>
          </w:tcPr>
          <w:p w14:paraId="535B6528" w14:textId="77777777" w:rsidR="0029204D" w:rsidRDefault="00000000">
            <w:pPr>
              <w:widowControl w:val="0"/>
              <w:ind w:left="2" w:firstLine="0"/>
              <w:jc w:val="center"/>
            </w:pPr>
            <w:r>
              <w:t>8</w:t>
            </w:r>
          </w:p>
        </w:tc>
        <w:tc>
          <w:tcPr>
            <w:tcW w:w="2977" w:type="dxa"/>
            <w:vAlign w:val="center"/>
          </w:tcPr>
          <w:p w14:paraId="74449761" w14:textId="77777777" w:rsidR="0029204D" w:rsidRDefault="00000000">
            <w:pPr>
              <w:widowControl w:val="0"/>
              <w:ind w:left="105" w:firstLine="0"/>
              <w:jc w:val="center"/>
            </w:pPr>
            <w:r>
              <w:t>Thông báo update phiên bản mới</w:t>
            </w:r>
          </w:p>
        </w:tc>
        <w:tc>
          <w:tcPr>
            <w:tcW w:w="5044" w:type="dxa"/>
          </w:tcPr>
          <w:p w14:paraId="06705B01" w14:textId="77777777" w:rsidR="0029204D" w:rsidRDefault="00000000">
            <w:pPr>
              <w:widowControl w:val="0"/>
              <w:ind w:left="108" w:firstLine="0"/>
              <w:jc w:val="left"/>
            </w:pPr>
            <w:r>
              <w:t>Cho phép người dùng update phiên bản mới của ứng dụng khi có thông báo từ Admin</w:t>
            </w:r>
          </w:p>
        </w:tc>
      </w:tr>
      <w:tr w:rsidR="0029204D" w14:paraId="3745D6C7" w14:textId="77777777">
        <w:trPr>
          <w:trHeight w:val="480"/>
        </w:trPr>
        <w:tc>
          <w:tcPr>
            <w:tcW w:w="704" w:type="dxa"/>
            <w:vAlign w:val="center"/>
          </w:tcPr>
          <w:p w14:paraId="3CE4983E" w14:textId="77777777" w:rsidR="0029204D" w:rsidRDefault="00000000">
            <w:pPr>
              <w:widowControl w:val="0"/>
              <w:ind w:left="2" w:firstLine="0"/>
              <w:jc w:val="center"/>
            </w:pPr>
            <w:r>
              <w:t>9</w:t>
            </w:r>
          </w:p>
        </w:tc>
        <w:tc>
          <w:tcPr>
            <w:tcW w:w="2977" w:type="dxa"/>
            <w:vAlign w:val="center"/>
          </w:tcPr>
          <w:p w14:paraId="28B16A27" w14:textId="77777777" w:rsidR="0029204D" w:rsidRDefault="00000000">
            <w:pPr>
              <w:widowControl w:val="0"/>
              <w:ind w:left="105" w:firstLine="0"/>
              <w:jc w:val="center"/>
            </w:pPr>
            <w:r>
              <w:rPr>
                <w:lang w:val="en-US"/>
              </w:rPr>
              <w:t xml:space="preserve">Quản lý </w:t>
            </w:r>
            <w:r>
              <w:t>tài khoản người dùng</w:t>
            </w:r>
          </w:p>
        </w:tc>
        <w:tc>
          <w:tcPr>
            <w:tcW w:w="5044" w:type="dxa"/>
          </w:tcPr>
          <w:p w14:paraId="394215A9" w14:textId="77777777" w:rsidR="0029204D" w:rsidRDefault="00000000">
            <w:pPr>
              <w:widowControl w:val="0"/>
              <w:ind w:left="108" w:firstLine="0"/>
              <w:jc w:val="left"/>
            </w:pPr>
            <w:r>
              <w:t xml:space="preserve">Admin sẽ </w:t>
            </w:r>
            <w:r>
              <w:rPr>
                <w:lang w:val="en-US"/>
              </w:rPr>
              <w:t>cập nhật , sửa ,xóa t</w:t>
            </w:r>
            <w:r>
              <w:t>ài khoản người dùng.</w:t>
            </w:r>
          </w:p>
        </w:tc>
      </w:tr>
      <w:tr w:rsidR="0029204D" w14:paraId="4F6BB9E6" w14:textId="77777777">
        <w:trPr>
          <w:trHeight w:val="480"/>
        </w:trPr>
        <w:tc>
          <w:tcPr>
            <w:tcW w:w="704" w:type="dxa"/>
            <w:vAlign w:val="center"/>
          </w:tcPr>
          <w:p w14:paraId="0D4D56BB" w14:textId="77777777" w:rsidR="0029204D" w:rsidRDefault="00000000">
            <w:pPr>
              <w:widowControl w:val="0"/>
              <w:ind w:left="2" w:firstLine="0"/>
              <w:jc w:val="center"/>
            </w:pPr>
            <w:r>
              <w:t>10</w:t>
            </w:r>
          </w:p>
        </w:tc>
        <w:tc>
          <w:tcPr>
            <w:tcW w:w="2977" w:type="dxa"/>
            <w:vAlign w:val="center"/>
          </w:tcPr>
          <w:p w14:paraId="6B04ED84" w14:textId="77777777" w:rsidR="0029204D" w:rsidRDefault="00000000">
            <w:pPr>
              <w:widowControl w:val="0"/>
              <w:ind w:left="105" w:firstLine="0"/>
              <w:jc w:val="center"/>
              <w:rPr>
                <w:lang w:val="en-US"/>
              </w:rPr>
            </w:pPr>
            <w:r>
              <w:rPr>
                <w:lang w:val="en-US"/>
              </w:rPr>
              <w:t>Xem Vị trí GPS</w:t>
            </w:r>
          </w:p>
        </w:tc>
        <w:tc>
          <w:tcPr>
            <w:tcW w:w="5044" w:type="dxa"/>
          </w:tcPr>
          <w:p w14:paraId="3718D9E3" w14:textId="77777777" w:rsidR="0029204D" w:rsidRDefault="00000000">
            <w:pPr>
              <w:widowControl w:val="0"/>
              <w:ind w:left="108" w:firstLine="0"/>
              <w:jc w:val="left"/>
              <w:rPr>
                <w:lang w:val="en-US"/>
              </w:rPr>
            </w:pPr>
            <w:r>
              <w:rPr>
                <w:lang w:val="en-US"/>
              </w:rPr>
              <w:t xml:space="preserve">Người dùng có thể xem được địa điểm cụ thể tại nơi chụp côn trùng và có thể sử dụng được google map để tìm đường đi </w:t>
            </w:r>
          </w:p>
        </w:tc>
      </w:tr>
    </w:tbl>
    <w:p w14:paraId="72C77DA0" w14:textId="77777777" w:rsidR="0029204D" w:rsidRDefault="0029204D" w:rsidP="00FC2B30">
      <w:pPr>
        <w:pStyle w:val="Style1"/>
      </w:pPr>
    </w:p>
    <w:p w14:paraId="6A2B517E" w14:textId="77777777" w:rsidR="0029204D" w:rsidRDefault="0029204D" w:rsidP="00FC2B30">
      <w:pPr>
        <w:pStyle w:val="Style1"/>
      </w:pPr>
    </w:p>
    <w:p w14:paraId="1AE23E0B" w14:textId="77777777" w:rsidR="0029204D" w:rsidRDefault="0029204D" w:rsidP="00FC2B30">
      <w:pPr>
        <w:pStyle w:val="Style1"/>
      </w:pPr>
    </w:p>
    <w:p w14:paraId="7472FBB8" w14:textId="77777777" w:rsidR="0029204D" w:rsidRDefault="00000000" w:rsidP="001D2C0E">
      <w:r>
        <w:t>Yêu cầu phi chức năng của hệ thống</w:t>
      </w:r>
    </w:p>
    <w:p w14:paraId="7A2FA5DF" w14:textId="77777777" w:rsidR="0029204D" w:rsidRDefault="00000000" w:rsidP="001D2C0E">
      <w:r>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77777777" w:rsidR="0029204D" w:rsidRPr="002E2C37" w:rsidRDefault="00000000" w:rsidP="001D2C0E">
      <w:pPr>
        <w:pStyle w:val="Heading3"/>
        <w:rPr>
          <w:rFonts w:cs="Times New Roman"/>
        </w:rPr>
      </w:pPr>
      <w:bookmarkStart w:id="144" w:name="_Toc32530"/>
      <w:bookmarkStart w:id="145" w:name="_Toc101958633"/>
      <w:bookmarkStart w:id="146" w:name="_Toc195486086"/>
      <w:r w:rsidRPr="002E2C37">
        <w:rPr>
          <w:rFonts w:cs="Times New Roman"/>
        </w:rPr>
        <w:t>3.2.3 Sơ đồ use</w:t>
      </w:r>
      <w:bookmarkEnd w:id="144"/>
      <w:bookmarkEnd w:id="145"/>
      <w:bookmarkEnd w:id="146"/>
    </w:p>
    <w:p w14:paraId="0D9D0E22" w14:textId="77777777" w:rsidR="004E108D" w:rsidRDefault="00000000" w:rsidP="004E108D">
      <w:pPr>
        <w:keepNext/>
        <w:ind w:firstLine="0"/>
      </w:pPr>
      <w:r>
        <w:rPr>
          <w:noProof/>
        </w:rPr>
        <w:drawing>
          <wp:inline distT="0" distB="0" distL="114300" distR="114300" wp14:anchorId="3D4C24AE" wp14:editId="2D280134">
            <wp:extent cx="5213985" cy="3344545"/>
            <wp:effectExtent l="0" t="0" r="1333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2"/>
                    <a:stretch>
                      <a:fillRect/>
                    </a:stretch>
                  </pic:blipFill>
                  <pic:spPr>
                    <a:xfrm>
                      <a:off x="0" y="0"/>
                      <a:ext cx="5213985" cy="3344545"/>
                    </a:xfrm>
                    <a:prstGeom prst="rect">
                      <a:avLst/>
                    </a:prstGeom>
                    <a:noFill/>
                    <a:ln>
                      <a:noFill/>
                    </a:ln>
                  </pic:spPr>
                </pic:pic>
              </a:graphicData>
            </a:graphic>
          </wp:inline>
        </w:drawing>
      </w:r>
    </w:p>
    <w:p w14:paraId="50EF9B9E" w14:textId="4F85F8BC" w:rsidR="0029204D" w:rsidRPr="004E108D" w:rsidRDefault="004E108D" w:rsidP="004E108D">
      <w:pPr>
        <w:pStyle w:val="Hnh"/>
        <w:rPr>
          <w:lang w:val="en-US"/>
        </w:rPr>
      </w:pPr>
      <w:bookmarkStart w:id="147" w:name="_Toc195484392"/>
      <w:r>
        <w:t xml:space="preserve">Hình </w:t>
      </w:r>
      <w:r>
        <w:fldChar w:fldCharType="begin"/>
      </w:r>
      <w:r>
        <w:instrText xml:space="preserve"> SEQ Hình \* ARABIC </w:instrText>
      </w:r>
      <w:r>
        <w:fldChar w:fldCharType="separate"/>
      </w:r>
      <w:r>
        <w:rPr>
          <w:noProof/>
        </w:rPr>
        <w:t>15</w:t>
      </w:r>
      <w:r>
        <w:fldChar w:fldCharType="end"/>
      </w:r>
      <w:r>
        <w:t xml:space="preserve">: </w:t>
      </w:r>
      <w:r>
        <w:rPr>
          <w:lang w:val="en-US"/>
        </w:rPr>
        <w:t>Sơ đồ use case</w:t>
      </w:r>
      <w:bookmarkEnd w:id="147"/>
    </w:p>
    <w:p w14:paraId="79ACD710" w14:textId="77777777" w:rsidR="0029204D" w:rsidRPr="002E2C37" w:rsidRDefault="00000000" w:rsidP="001D2C0E">
      <w:pPr>
        <w:pStyle w:val="Heading3"/>
        <w:rPr>
          <w:rFonts w:cs="Times New Roman"/>
          <w:lang w:val="en-US"/>
        </w:rPr>
      </w:pPr>
      <w:bookmarkStart w:id="148" w:name="_Toc101958634"/>
      <w:bookmarkStart w:id="149" w:name="_Toc18335"/>
      <w:bookmarkStart w:id="150" w:name="_Toc195486087"/>
      <w:r w:rsidRPr="002E2C37">
        <w:rPr>
          <w:rFonts w:cs="Times New Roman"/>
        </w:rPr>
        <w:t>3.2.4 Đặc tả chi tiết use case</w:t>
      </w:r>
      <w:bookmarkEnd w:id="148"/>
      <w:bookmarkEnd w:id="149"/>
      <w:bookmarkEnd w:id="150"/>
    </w:p>
    <w:p w14:paraId="76C37480" w14:textId="62782F4D" w:rsidR="0029204D" w:rsidRPr="002E2C37" w:rsidRDefault="00000000" w:rsidP="001D2C0E">
      <w:pPr>
        <w:pStyle w:val="Heading4"/>
      </w:pPr>
      <w:bookmarkStart w:id="151"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End w:id="151"/>
    </w:p>
    <w:p w14:paraId="43593DB9" w14:textId="037A1F05" w:rsidR="0029204D" w:rsidRDefault="00000000" w:rsidP="00186635">
      <w:pPr>
        <w:pStyle w:val="Hnh"/>
        <w:rPr>
          <w:lang w:val="en-US"/>
        </w:rPr>
      </w:pPr>
      <w:bookmarkStart w:id="152" w:name="_heading=h.45jfvxd" w:colFirst="0" w:colLast="0"/>
      <w:bookmarkStart w:id="153" w:name="_heading=h.1ljsd9k" w:colFirst="0" w:colLast="0"/>
      <w:bookmarkStart w:id="154" w:name="_Toc195436873"/>
      <w:bookmarkEnd w:id="152"/>
      <w:bookmarkEnd w:id="153"/>
      <w:r>
        <w:t xml:space="preserve">Bảng </w:t>
      </w:r>
      <w:r w:rsidR="00ED5578">
        <w:fldChar w:fldCharType="begin"/>
      </w:r>
      <w:r w:rsidR="00ED5578">
        <w:instrText xml:space="preserve"> SEQ Bảng \* ARABIC </w:instrText>
      </w:r>
      <w:r w:rsidR="00ED5578">
        <w:fldChar w:fldCharType="separate"/>
      </w:r>
      <w:r w:rsidR="00006BF8">
        <w:rPr>
          <w:noProof/>
        </w:rPr>
        <w:t>6</w:t>
      </w:r>
      <w:r w:rsidR="00ED5578">
        <w:fldChar w:fldCharType="end"/>
      </w:r>
      <w:r>
        <w:rPr>
          <w:lang w:val="en-US"/>
        </w:rPr>
        <w:t>:Đặc tả use case “Đăng Nhập”</w:t>
      </w:r>
      <w:bookmarkEnd w:id="154"/>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078E80CC" w14:textId="73F91196" w:rsidR="0029204D" w:rsidRPr="002E2C37" w:rsidRDefault="00000000" w:rsidP="001D2C0E">
      <w:pPr>
        <w:pStyle w:val="Heading4"/>
        <w:rPr>
          <w:lang w:val="en-US"/>
        </w:rPr>
      </w:pPr>
      <w:bookmarkStart w:id="155" w:name="_heading=h.2koq656" w:colFirst="0" w:colLast="0"/>
      <w:bookmarkEnd w:id="155"/>
      <w:r w:rsidRPr="002E2C37">
        <w:rPr>
          <w:lang w:val="en-US"/>
        </w:rPr>
        <w:t>3.</w:t>
      </w:r>
      <w:r w:rsidR="001D2C0E" w:rsidRPr="002E2C37">
        <w:rPr>
          <w:lang w:val="en-US"/>
        </w:rPr>
        <w:t>2</w:t>
      </w:r>
      <w:r w:rsidRPr="002E2C37">
        <w:rPr>
          <w:lang w:val="en-US"/>
        </w:rPr>
        <w:t>.4.2 Đặc tả use case đăng nhập Google</w:t>
      </w:r>
    </w:p>
    <w:p w14:paraId="00EFC9B6" w14:textId="613214D5" w:rsidR="0029204D" w:rsidRDefault="00000000" w:rsidP="00186635">
      <w:pPr>
        <w:pStyle w:val="Hnh"/>
      </w:pPr>
      <w:bookmarkStart w:id="156" w:name="_Toc195436874"/>
      <w:r>
        <w:t xml:space="preserve">Bảng </w:t>
      </w:r>
      <w:r w:rsidR="00ED5578">
        <w:fldChar w:fldCharType="begin"/>
      </w:r>
      <w:r w:rsidR="00ED5578">
        <w:instrText xml:space="preserve"> SEQ Bảng \* ARABIC </w:instrText>
      </w:r>
      <w:r w:rsidR="00ED5578">
        <w:fldChar w:fldCharType="separate"/>
      </w:r>
      <w:r w:rsidR="00006BF8">
        <w:rPr>
          <w:noProof/>
        </w:rPr>
        <w:t>7</w:t>
      </w:r>
      <w:r w:rsidR="00ED5578">
        <w:fldChar w:fldCharType="end"/>
      </w:r>
      <w:r>
        <w:rPr>
          <w:lang w:val="en-US"/>
        </w:rPr>
        <w:t>:Đặc tả use case “Đăng Nhập”</w:t>
      </w:r>
      <w:bookmarkEnd w:id="156"/>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21012DA3" w14:textId="77777777">
        <w:trPr>
          <w:trHeight w:val="297"/>
        </w:trPr>
        <w:tc>
          <w:tcPr>
            <w:tcW w:w="8222" w:type="dxa"/>
          </w:tcPr>
          <w:p w14:paraId="0A19F60E"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89B799A" w14:textId="77777777">
        <w:trPr>
          <w:trHeight w:val="299"/>
        </w:trPr>
        <w:tc>
          <w:tcPr>
            <w:tcW w:w="8222" w:type="dxa"/>
          </w:tcPr>
          <w:p w14:paraId="45408E2F"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F40C1AE" w14:textId="77777777">
        <w:trPr>
          <w:trHeight w:val="714"/>
        </w:trPr>
        <w:tc>
          <w:tcPr>
            <w:tcW w:w="8222" w:type="dxa"/>
          </w:tcPr>
          <w:p w14:paraId="5F94E6E7" w14:textId="77777777" w:rsidR="0029204D" w:rsidRDefault="00000000">
            <w:pPr>
              <w:widowControl w:val="0"/>
              <w:ind w:left="107" w:firstLine="0"/>
              <w:jc w:val="left"/>
              <w:rPr>
                <w:b/>
                <w:color w:val="000000"/>
              </w:rPr>
            </w:pPr>
            <w:r>
              <w:rPr>
                <w:b/>
                <w:color w:val="000000"/>
              </w:rPr>
              <w:t>Mô tả ngắn gọn:</w:t>
            </w:r>
          </w:p>
          <w:p w14:paraId="6E6B2393"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6C53E4F0" w14:textId="77777777">
        <w:trPr>
          <w:trHeight w:val="897"/>
        </w:trPr>
        <w:tc>
          <w:tcPr>
            <w:tcW w:w="8222" w:type="dxa"/>
          </w:tcPr>
          <w:p w14:paraId="1252ECAE" w14:textId="77777777" w:rsidR="0029204D" w:rsidRDefault="00000000">
            <w:pPr>
              <w:widowControl w:val="0"/>
              <w:ind w:left="107" w:firstLine="0"/>
              <w:jc w:val="left"/>
              <w:rPr>
                <w:b/>
                <w:color w:val="000000"/>
              </w:rPr>
            </w:pPr>
            <w:r>
              <w:rPr>
                <w:b/>
                <w:color w:val="000000"/>
              </w:rPr>
              <w:t>Điều kiện tiên quyết:</w:t>
            </w:r>
          </w:p>
          <w:p w14:paraId="124E9918"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5900F5AA" w14:textId="77777777">
        <w:trPr>
          <w:trHeight w:val="297"/>
        </w:trPr>
        <w:tc>
          <w:tcPr>
            <w:tcW w:w="8222" w:type="dxa"/>
          </w:tcPr>
          <w:p w14:paraId="6982C65E"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w:t>
            </w:r>
          </w:p>
        </w:tc>
      </w:tr>
      <w:tr w:rsidR="0029204D" w14:paraId="0B1456F9" w14:textId="77777777">
        <w:trPr>
          <w:trHeight w:val="390"/>
        </w:trPr>
        <w:tc>
          <w:tcPr>
            <w:tcW w:w="8222" w:type="dxa"/>
          </w:tcPr>
          <w:p w14:paraId="14DD5BB8"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 xml:space="preserve">Người dùng </w:t>
            </w:r>
            <w:r>
              <w:rPr>
                <w:color w:val="000000"/>
                <w:lang w:val="en-US"/>
              </w:rPr>
              <w:t>chọn đăng nhập tài khoản Google</w:t>
            </w:r>
          </w:p>
        </w:tc>
      </w:tr>
      <w:tr w:rsidR="0029204D" w14:paraId="47485771" w14:textId="77777777">
        <w:trPr>
          <w:trHeight w:val="552"/>
        </w:trPr>
        <w:tc>
          <w:tcPr>
            <w:tcW w:w="8222" w:type="dxa"/>
          </w:tcPr>
          <w:p w14:paraId="2659399E" w14:textId="77777777" w:rsidR="0029204D" w:rsidRDefault="00000000">
            <w:pPr>
              <w:widowControl w:val="0"/>
              <w:ind w:left="107" w:firstLine="0"/>
              <w:jc w:val="left"/>
              <w:rPr>
                <w:b/>
                <w:color w:val="000000"/>
              </w:rPr>
            </w:pPr>
            <w:r>
              <w:rPr>
                <w:b/>
                <w:color w:val="000000"/>
              </w:rPr>
              <w:t>Luồng sự kiện chính:</w:t>
            </w:r>
          </w:p>
          <w:p w14:paraId="48042DDA"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635FDAA9"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w:t>
            </w:r>
            <w:r>
              <w:rPr>
                <w:color w:val="000000"/>
                <w:lang w:val="en-US"/>
              </w:rPr>
              <w:t xml:space="preserve"> click chọn đăng nhập với google</w:t>
            </w:r>
            <w:r>
              <w:rPr>
                <w:color w:val="000000"/>
              </w:rPr>
              <w:t>.</w:t>
            </w:r>
          </w:p>
          <w:p w14:paraId="6F5476C2"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165CE9DD"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058480A8"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644325AD" w14:textId="77777777">
        <w:trPr>
          <w:trHeight w:val="1263"/>
        </w:trPr>
        <w:tc>
          <w:tcPr>
            <w:tcW w:w="8222" w:type="dxa"/>
          </w:tcPr>
          <w:p w14:paraId="3D4F5C8C" w14:textId="77777777" w:rsidR="0029204D" w:rsidRDefault="00000000">
            <w:pPr>
              <w:widowControl w:val="0"/>
              <w:ind w:left="107" w:firstLine="0"/>
              <w:jc w:val="left"/>
              <w:rPr>
                <w:b/>
                <w:color w:val="000000"/>
              </w:rPr>
            </w:pPr>
            <w:r>
              <w:rPr>
                <w:b/>
                <w:color w:val="000000"/>
              </w:rPr>
              <w:t xml:space="preserve">Các luồng thay thế: </w:t>
            </w:r>
          </w:p>
          <w:p w14:paraId="289E402D"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A10C59A"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50799B2E"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FC2B30">
      <w:pPr>
        <w:pStyle w:val="Style1"/>
      </w:pPr>
    </w:p>
    <w:p w14:paraId="213F7A60" w14:textId="59A41073" w:rsidR="0029204D" w:rsidRPr="002E2C37" w:rsidRDefault="00000000" w:rsidP="001D2C0E">
      <w:pPr>
        <w:pStyle w:val="Heading4"/>
      </w:pPr>
      <w:bookmarkStart w:id="157" w:name="_Toc101958636"/>
      <w:r w:rsidRPr="002E2C37">
        <w:t>3.</w:t>
      </w:r>
      <w:r w:rsidR="001D2C0E" w:rsidRPr="002E2C37">
        <w:t>2</w:t>
      </w:r>
      <w:r w:rsidRPr="002E2C37">
        <w:t>.4.</w:t>
      </w:r>
      <w:r w:rsidRPr="002E2C37">
        <w:rPr>
          <w:lang w:val="en-US"/>
        </w:rPr>
        <w:t>3</w:t>
      </w:r>
      <w:r w:rsidRPr="002E2C37">
        <w:t xml:space="preserve"> Đặc tả use case đăng ký</w:t>
      </w:r>
      <w:bookmarkEnd w:id="157"/>
    </w:p>
    <w:p w14:paraId="1B4688B9" w14:textId="54A87524" w:rsidR="0029204D" w:rsidRDefault="00000000" w:rsidP="00186635">
      <w:pPr>
        <w:pStyle w:val="Hnh"/>
        <w:rPr>
          <w:lang w:val="en-US"/>
        </w:rPr>
      </w:pPr>
      <w:r>
        <w:t xml:space="preserve"> </w:t>
      </w:r>
      <w:bookmarkStart w:id="158" w:name="_Toc195436875"/>
      <w:r>
        <w:t xml:space="preserve">Bảng </w:t>
      </w:r>
      <w:r w:rsidR="00ED5578">
        <w:fldChar w:fldCharType="begin"/>
      </w:r>
      <w:r w:rsidR="00ED5578">
        <w:instrText xml:space="preserve"> SEQ Bảng \* ARABIC </w:instrText>
      </w:r>
      <w:r w:rsidR="00ED5578">
        <w:fldChar w:fldCharType="separate"/>
      </w:r>
      <w:r w:rsidR="00006BF8">
        <w:rPr>
          <w:noProof/>
        </w:rPr>
        <w:t>8</w:t>
      </w:r>
      <w:r w:rsidR="00ED5578">
        <w:fldChar w:fldCharType="end"/>
      </w:r>
      <w:r>
        <w:rPr>
          <w:lang w:val="en-US"/>
        </w:rPr>
        <w:t>:Đặc tả use case “Đăng Ký”</w:t>
      </w:r>
      <w:bookmarkEnd w:id="158"/>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5DC4133C" w14:textId="1A758CF1" w:rsidR="0029204D" w:rsidRPr="002E2C37" w:rsidRDefault="00000000" w:rsidP="001D2C0E">
      <w:pPr>
        <w:pStyle w:val="Heading4"/>
        <w:rPr>
          <w:lang w:val="en-US"/>
        </w:rPr>
      </w:pPr>
      <w:bookmarkStart w:id="159" w:name="_heading=h.zu0gcz" w:colFirst="0" w:colLast="0"/>
      <w:bookmarkEnd w:id="159"/>
      <w:r w:rsidRPr="002E2C37">
        <w:rPr>
          <w:lang w:val="en-US"/>
        </w:rPr>
        <w:t>3.</w:t>
      </w:r>
      <w:r w:rsidR="001D2C0E" w:rsidRPr="002E2C37">
        <w:rPr>
          <w:lang w:val="en-US"/>
        </w:rPr>
        <w:t>2</w:t>
      </w:r>
      <w:r w:rsidRPr="002E2C37">
        <w:rPr>
          <w:lang w:val="en-US"/>
        </w:rPr>
        <w:t>.4.</w:t>
      </w:r>
      <w:r w:rsidR="001D2C0E" w:rsidRPr="002E2C37">
        <w:rPr>
          <w:lang w:val="en-US"/>
        </w:rPr>
        <w:t>4</w:t>
      </w:r>
      <w:r w:rsidRPr="002E2C37">
        <w:rPr>
          <w:lang w:val="en-US"/>
        </w:rPr>
        <w:t xml:space="preserve"> Đặc tả use case quản lý users login</w:t>
      </w:r>
    </w:p>
    <w:p w14:paraId="4622DBC8" w14:textId="0B74DB53" w:rsidR="0029204D" w:rsidRDefault="00000000" w:rsidP="00186635">
      <w:pPr>
        <w:pStyle w:val="Hnh"/>
        <w:rPr>
          <w:lang w:val="en-US"/>
        </w:rPr>
      </w:pPr>
      <w:r>
        <w:t xml:space="preserve"> </w:t>
      </w:r>
      <w:bookmarkStart w:id="160" w:name="_Toc195436876"/>
      <w:r>
        <w:t xml:space="preserve">Bảng </w:t>
      </w:r>
      <w:r w:rsidR="00ED5578">
        <w:fldChar w:fldCharType="begin"/>
      </w:r>
      <w:r w:rsidR="00ED5578">
        <w:instrText xml:space="preserve"> SEQ Bảng \* ARABIC </w:instrText>
      </w:r>
      <w:r w:rsidR="00ED5578">
        <w:fldChar w:fldCharType="separate"/>
      </w:r>
      <w:r w:rsidR="00006BF8">
        <w:rPr>
          <w:noProof/>
        </w:rPr>
        <w:t>9</w:t>
      </w:r>
      <w:r w:rsidR="00ED5578">
        <w:fldChar w:fldCharType="end"/>
      </w:r>
      <w:r>
        <w:rPr>
          <w:lang w:val="en-US"/>
        </w:rPr>
        <w:t>:Đặc tả use case “User Login”</w:t>
      </w:r>
      <w:bookmarkEnd w:id="160"/>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77777777" w:rsidR="0029204D" w:rsidRDefault="00000000">
            <w:pPr>
              <w:widowControl w:val="0"/>
              <w:numPr>
                <w:ilvl w:val="0"/>
                <w:numId w:val="14"/>
              </w:numPr>
              <w:tabs>
                <w:tab w:val="left" w:pos="862"/>
                <w:tab w:val="left" w:pos="5216"/>
              </w:tabs>
              <w:ind w:right="97"/>
              <w:jc w:val="left"/>
              <w:rPr>
                <w:color w:val="000000"/>
              </w:rPr>
            </w:pPr>
            <w:r>
              <w:rPr>
                <w:color w:val="000000"/>
                <w:lang w:val="en-US"/>
              </w:rPr>
              <w:t>Admin chọn chức năng xem danh sách người dùng</w:t>
            </w:r>
            <w:r>
              <w:rPr>
                <w:color w:val="000000"/>
              </w:rPr>
              <w:t>.</w:t>
            </w:r>
          </w:p>
          <w:p w14:paraId="079F28CC"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w:t>
            </w:r>
            <w:r>
              <w:rPr>
                <w:color w:val="000000"/>
                <w:lang w:val="en-US"/>
              </w:rPr>
              <w:t xml:space="preserve">và thông tin người dùng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t>Kết thúc sự kiện.</w:t>
            </w:r>
          </w:p>
        </w:tc>
      </w:tr>
    </w:tbl>
    <w:p w14:paraId="7F334CED" w14:textId="77777777" w:rsidR="0029204D" w:rsidRDefault="0029204D" w:rsidP="00FC2B30">
      <w:pPr>
        <w:pStyle w:val="Style1"/>
      </w:pPr>
    </w:p>
    <w:p w14:paraId="6E1B0972" w14:textId="4C82F871" w:rsidR="0029204D" w:rsidRPr="002E2C37" w:rsidRDefault="00000000" w:rsidP="001D2C0E">
      <w:pPr>
        <w:pStyle w:val="Heading4"/>
      </w:pPr>
      <w:bookmarkStart w:id="161" w:name="_Toc101958637"/>
      <w:r w:rsidRPr="002E2C37">
        <w:t>3.</w:t>
      </w:r>
      <w:r w:rsidR="001D2C0E" w:rsidRPr="002E2C37">
        <w:t>2</w:t>
      </w:r>
      <w:r w:rsidRPr="002E2C37">
        <w:t>.4.</w:t>
      </w:r>
      <w:r w:rsidR="001D2C0E" w:rsidRPr="002E2C37">
        <w:rPr>
          <w:lang w:val="en-US"/>
        </w:rPr>
        <w:t>5</w:t>
      </w:r>
      <w:r w:rsidRPr="002E2C37">
        <w:t xml:space="preserve"> Đặc tả use case detect</w:t>
      </w:r>
      <w:bookmarkEnd w:id="161"/>
    </w:p>
    <w:p w14:paraId="1E46433E" w14:textId="3E4CD288" w:rsidR="0029204D" w:rsidRDefault="00000000" w:rsidP="00186635">
      <w:pPr>
        <w:pStyle w:val="Hnh"/>
        <w:rPr>
          <w:lang w:val="en-US"/>
        </w:rPr>
      </w:pPr>
      <w:bookmarkStart w:id="162" w:name="_Toc195436877"/>
      <w:r>
        <w:t xml:space="preserve">Bảng </w:t>
      </w:r>
      <w:r w:rsidR="00ED5578">
        <w:fldChar w:fldCharType="begin"/>
      </w:r>
      <w:r w:rsidR="00ED5578">
        <w:instrText xml:space="preserve"> SEQ Bảng \* ARABIC </w:instrText>
      </w:r>
      <w:r w:rsidR="00ED5578">
        <w:fldChar w:fldCharType="separate"/>
      </w:r>
      <w:r w:rsidR="00006BF8">
        <w:rPr>
          <w:noProof/>
        </w:rPr>
        <w:t>10</w:t>
      </w:r>
      <w:r w:rsidR="00ED5578">
        <w:fldChar w:fldCharType="end"/>
      </w:r>
      <w:r>
        <w:rPr>
          <w:lang w:val="en-US"/>
        </w:rPr>
        <w:t>:Đặc tả use case “Nhận Diện”</w:t>
      </w:r>
      <w:bookmarkEnd w:id="162"/>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5CF495F6" w14:textId="255F19AE" w:rsidR="0029204D" w:rsidRPr="002E2C37" w:rsidRDefault="00000000" w:rsidP="001D2C0E">
      <w:pPr>
        <w:pStyle w:val="Heading4"/>
        <w:rPr>
          <w:lang w:val="en-US"/>
        </w:rPr>
      </w:pPr>
      <w:bookmarkStart w:id="163" w:name="_heading=h.3jtnz0s" w:colFirst="0" w:colLast="0"/>
      <w:bookmarkEnd w:id="163"/>
      <w:r w:rsidRPr="002E2C37">
        <w:t>3.</w:t>
      </w:r>
      <w:r w:rsidR="000726B3" w:rsidRPr="002E2C37">
        <w:t>2</w:t>
      </w:r>
      <w:r w:rsidRPr="002E2C37">
        <w:t xml:space="preserve">.4. </w:t>
      </w:r>
      <w:r w:rsidR="000726B3" w:rsidRPr="002E2C37">
        <w:t>6</w:t>
      </w:r>
      <w:r w:rsidRPr="002E2C37">
        <w:t>Đặc tả use case detect</w:t>
      </w:r>
      <w:r w:rsidRPr="002E2C37">
        <w:rPr>
          <w:lang w:val="en-US"/>
        </w:rPr>
        <w:t xml:space="preserve"> loài mới </w:t>
      </w:r>
    </w:p>
    <w:p w14:paraId="2E29D4C3" w14:textId="2EA4DE12" w:rsidR="0029204D" w:rsidRDefault="00000000">
      <w:pPr>
        <w:ind w:firstLine="142"/>
        <w:jc w:val="center"/>
      </w:pPr>
      <w:bookmarkStart w:id="164" w:name="_Toc195436878"/>
      <w:r>
        <w:t xml:space="preserve">Bảng </w:t>
      </w:r>
      <w:r w:rsidR="00ED5578">
        <w:fldChar w:fldCharType="begin"/>
      </w:r>
      <w:r w:rsidR="00ED5578">
        <w:instrText xml:space="preserve"> SEQ Bảng \* ARABIC </w:instrText>
      </w:r>
      <w:r w:rsidR="00ED5578">
        <w:fldChar w:fldCharType="separate"/>
      </w:r>
      <w:r w:rsidR="00006BF8">
        <w:rPr>
          <w:noProof/>
        </w:rPr>
        <w:t>11</w:t>
      </w:r>
      <w:r w:rsidR="00ED5578">
        <w:fldChar w:fldCharType="end"/>
      </w:r>
      <w:r>
        <w:t>: Đặc tả use case “</w:t>
      </w:r>
      <w:r>
        <w:rPr>
          <w:lang w:val="en-US"/>
        </w:rPr>
        <w:t>Nhận Diện Loài Mới</w:t>
      </w:r>
      <w:r>
        <w:t>”</w:t>
      </w:r>
      <w:bookmarkEnd w:id="164"/>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FC2B30">
      <w:pPr>
        <w:pStyle w:val="Style1"/>
      </w:pPr>
    </w:p>
    <w:p w14:paraId="2A4F09A4" w14:textId="57CDD247" w:rsidR="0029204D" w:rsidRPr="002E2C37" w:rsidRDefault="00000000" w:rsidP="001D2C0E">
      <w:pPr>
        <w:pStyle w:val="Heading4"/>
      </w:pPr>
      <w:bookmarkStart w:id="165" w:name="_Toc101958638"/>
      <w:r w:rsidRPr="002E2C37">
        <w:t>3.</w:t>
      </w:r>
      <w:r w:rsidR="000726B3" w:rsidRPr="002E2C37">
        <w:t>2</w:t>
      </w:r>
      <w:r w:rsidRPr="002E2C37">
        <w:t>.4.</w:t>
      </w:r>
      <w:r w:rsidR="000726B3" w:rsidRPr="002E2C37">
        <w:rPr>
          <w:lang w:val="en-US"/>
        </w:rPr>
        <w:t>7</w:t>
      </w:r>
      <w:r w:rsidRPr="002E2C37">
        <w:t xml:space="preserve"> Đặc tả use case xem danh sách côn trùng</w:t>
      </w:r>
      <w:bookmarkEnd w:id="165"/>
    </w:p>
    <w:p w14:paraId="3531AA2D" w14:textId="2BAEF359" w:rsidR="0029204D" w:rsidRDefault="00000000">
      <w:pPr>
        <w:ind w:firstLine="142"/>
        <w:jc w:val="center"/>
      </w:pPr>
      <w:bookmarkStart w:id="166" w:name="_Toc195436879"/>
      <w:r>
        <w:t xml:space="preserve">Bảng </w:t>
      </w:r>
      <w:r w:rsidR="00ED5578">
        <w:fldChar w:fldCharType="begin"/>
      </w:r>
      <w:r w:rsidR="00ED5578">
        <w:instrText xml:space="preserve"> SEQ Bảng \* ARABIC </w:instrText>
      </w:r>
      <w:r w:rsidR="00ED5578">
        <w:fldChar w:fldCharType="separate"/>
      </w:r>
      <w:r w:rsidR="00006BF8">
        <w:rPr>
          <w:noProof/>
        </w:rPr>
        <w:t>12</w:t>
      </w:r>
      <w:r w:rsidR="00ED5578">
        <w:fldChar w:fldCharType="end"/>
      </w:r>
      <w:r>
        <w:t>: Đặc tả use case “Xem danh sách côn trùng”</w:t>
      </w:r>
      <w:bookmarkEnd w:id="166"/>
    </w:p>
    <w:tbl>
      <w:tblPr>
        <w:tblStyle w:val="Style79"/>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1D2621EA" w14:textId="77777777">
        <w:trPr>
          <w:trHeight w:val="297"/>
        </w:trPr>
        <w:tc>
          <w:tcPr>
            <w:tcW w:w="8222" w:type="dxa"/>
          </w:tcPr>
          <w:p w14:paraId="4D5A52C5" w14:textId="77777777" w:rsidR="0029204D" w:rsidRDefault="00000000">
            <w:pPr>
              <w:widowControl w:val="0"/>
              <w:ind w:left="107" w:firstLine="0"/>
              <w:jc w:val="left"/>
              <w:rPr>
                <w:color w:val="000000"/>
              </w:rPr>
            </w:pPr>
            <w:r>
              <w:rPr>
                <w:b/>
              </w:rPr>
              <w:t>Use Case</w:t>
            </w:r>
            <w:r>
              <w:rPr>
                <w:b/>
                <w:color w:val="000000"/>
              </w:rPr>
              <w:t xml:space="preserve">: </w:t>
            </w:r>
            <w:r>
              <w:rPr>
                <w:color w:val="000000"/>
              </w:rPr>
              <w:t>Xem danh sách côn trùng</w:t>
            </w:r>
          </w:p>
        </w:tc>
      </w:tr>
      <w:tr w:rsidR="0029204D" w14:paraId="3E737A77" w14:textId="77777777">
        <w:trPr>
          <w:trHeight w:val="299"/>
        </w:trPr>
        <w:tc>
          <w:tcPr>
            <w:tcW w:w="8222" w:type="dxa"/>
          </w:tcPr>
          <w:p w14:paraId="5AEFD962"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24D687B8" w14:textId="77777777">
        <w:trPr>
          <w:trHeight w:val="714"/>
        </w:trPr>
        <w:tc>
          <w:tcPr>
            <w:tcW w:w="8222" w:type="dxa"/>
          </w:tcPr>
          <w:p w14:paraId="6F2DF65A" w14:textId="77777777" w:rsidR="0029204D" w:rsidRDefault="00000000">
            <w:pPr>
              <w:widowControl w:val="0"/>
              <w:ind w:left="107" w:firstLine="0"/>
              <w:jc w:val="left"/>
              <w:rPr>
                <w:b/>
                <w:color w:val="000000"/>
              </w:rPr>
            </w:pPr>
            <w:r>
              <w:rPr>
                <w:b/>
                <w:color w:val="000000"/>
              </w:rPr>
              <w:t>Mô tả ngắn gọn:</w:t>
            </w:r>
          </w:p>
          <w:p w14:paraId="5150D3B4" w14:textId="77777777" w:rsidR="0029204D" w:rsidRDefault="00000000">
            <w:pPr>
              <w:widowControl w:val="0"/>
              <w:numPr>
                <w:ilvl w:val="0"/>
                <w:numId w:val="12"/>
              </w:numPr>
              <w:tabs>
                <w:tab w:val="left" w:pos="828"/>
                <w:tab w:val="left" w:pos="829"/>
              </w:tabs>
              <w:ind w:hanging="77"/>
              <w:jc w:val="left"/>
              <w:rPr>
                <w:color w:val="000000"/>
              </w:rPr>
            </w:pPr>
            <w:r>
              <w:rPr>
                <w:color w:val="000000"/>
              </w:rPr>
              <w:t>Dùng để xem danh sách côn trùng.</w:t>
            </w:r>
          </w:p>
        </w:tc>
      </w:tr>
      <w:tr w:rsidR="0029204D" w14:paraId="72251B3F" w14:textId="77777777">
        <w:trPr>
          <w:trHeight w:val="750"/>
        </w:trPr>
        <w:tc>
          <w:tcPr>
            <w:tcW w:w="8222" w:type="dxa"/>
          </w:tcPr>
          <w:p w14:paraId="552163D3" w14:textId="77777777" w:rsidR="0029204D" w:rsidRDefault="00000000">
            <w:pPr>
              <w:widowControl w:val="0"/>
              <w:ind w:left="107" w:firstLine="0"/>
              <w:jc w:val="left"/>
              <w:rPr>
                <w:b/>
                <w:color w:val="000000"/>
              </w:rPr>
            </w:pPr>
            <w:r>
              <w:rPr>
                <w:b/>
                <w:color w:val="000000"/>
              </w:rPr>
              <w:t>Điều kiện tiên quyết:</w:t>
            </w:r>
          </w:p>
          <w:p w14:paraId="7CFF888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người dùng đăng nhập thành công vào hệ thống.</w:t>
            </w:r>
          </w:p>
        </w:tc>
      </w:tr>
      <w:tr w:rsidR="0029204D" w14:paraId="70AF7CDB" w14:textId="77777777">
        <w:trPr>
          <w:trHeight w:val="297"/>
        </w:trPr>
        <w:tc>
          <w:tcPr>
            <w:tcW w:w="8222" w:type="dxa"/>
          </w:tcPr>
          <w:p w14:paraId="1493444A"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xem danh sách côn trùng.</w:t>
            </w:r>
          </w:p>
        </w:tc>
      </w:tr>
      <w:tr w:rsidR="0029204D" w14:paraId="550C6972" w14:textId="77777777">
        <w:trPr>
          <w:trHeight w:val="408"/>
        </w:trPr>
        <w:tc>
          <w:tcPr>
            <w:tcW w:w="8222" w:type="dxa"/>
          </w:tcPr>
          <w:p w14:paraId="1755E3AF" w14:textId="77777777" w:rsidR="0029204D" w:rsidRDefault="00000000">
            <w:pPr>
              <w:widowControl w:val="0"/>
              <w:ind w:left="107" w:firstLine="0"/>
              <w:jc w:val="left"/>
              <w:rPr>
                <w:color w:val="000000"/>
              </w:rPr>
            </w:pPr>
            <w:r>
              <w:rPr>
                <w:b/>
                <w:color w:val="000000"/>
              </w:rPr>
              <w:t xml:space="preserve">Điều kiện thực hiện: </w:t>
            </w:r>
            <w:r>
              <w:rPr>
                <w:color w:val="000000"/>
              </w:rPr>
              <w:t>Đăng nhập thành công hệ thống.</w:t>
            </w:r>
          </w:p>
        </w:tc>
      </w:tr>
      <w:tr w:rsidR="0029204D" w14:paraId="5DE6F24D" w14:textId="77777777">
        <w:trPr>
          <w:trHeight w:val="552"/>
        </w:trPr>
        <w:tc>
          <w:tcPr>
            <w:tcW w:w="8222" w:type="dxa"/>
          </w:tcPr>
          <w:p w14:paraId="58360F15" w14:textId="77777777" w:rsidR="0029204D" w:rsidRDefault="00000000">
            <w:pPr>
              <w:widowControl w:val="0"/>
              <w:ind w:left="107" w:firstLine="0"/>
              <w:jc w:val="left"/>
              <w:rPr>
                <w:b/>
                <w:color w:val="000000"/>
              </w:rPr>
            </w:pPr>
            <w:r>
              <w:rPr>
                <w:b/>
                <w:color w:val="000000"/>
              </w:rPr>
              <w:t>Luồng sự kiện chính:</w:t>
            </w:r>
          </w:p>
          <w:p w14:paraId="2CED7C36" w14:textId="77777777" w:rsidR="0029204D" w:rsidRDefault="00000000">
            <w:pPr>
              <w:widowControl w:val="0"/>
              <w:numPr>
                <w:ilvl w:val="0"/>
                <w:numId w:val="20"/>
              </w:numPr>
              <w:tabs>
                <w:tab w:val="left" w:pos="862"/>
              </w:tabs>
              <w:ind w:left="854"/>
              <w:jc w:val="left"/>
              <w:rPr>
                <w:color w:val="000000"/>
              </w:rPr>
            </w:pPr>
            <w:r>
              <w:rPr>
                <w:color w:val="000000"/>
              </w:rPr>
              <w:t>Người dùng chọn chức năng “Xem danh sách côn trùng”.</w:t>
            </w:r>
          </w:p>
          <w:p w14:paraId="2DC2E674" w14:textId="77777777" w:rsidR="0029204D" w:rsidRDefault="00000000">
            <w:pPr>
              <w:widowControl w:val="0"/>
              <w:numPr>
                <w:ilvl w:val="0"/>
                <w:numId w:val="20"/>
              </w:numPr>
              <w:tabs>
                <w:tab w:val="left" w:pos="862"/>
              </w:tabs>
              <w:ind w:left="854"/>
              <w:jc w:val="left"/>
              <w:rPr>
                <w:color w:val="000000"/>
              </w:rPr>
            </w:pPr>
            <w:r>
              <w:rPr>
                <w:color w:val="000000"/>
              </w:rPr>
              <w:t xml:space="preserve">Hệ thống hiển thị danh sách côn trùng. </w:t>
            </w:r>
          </w:p>
          <w:p w14:paraId="290FCAE1" w14:textId="77777777" w:rsidR="0029204D" w:rsidRDefault="00000000">
            <w:pPr>
              <w:widowControl w:val="0"/>
              <w:numPr>
                <w:ilvl w:val="0"/>
                <w:numId w:val="20"/>
              </w:numPr>
              <w:tabs>
                <w:tab w:val="left" w:pos="862"/>
              </w:tabs>
              <w:ind w:left="854"/>
              <w:jc w:val="left"/>
              <w:rPr>
                <w:color w:val="000000"/>
              </w:rPr>
            </w:pPr>
            <w:r>
              <w:rPr>
                <w:color w:val="000000"/>
              </w:rPr>
              <w:t>Kết thúc sự kiện.</w:t>
            </w:r>
          </w:p>
        </w:tc>
      </w:tr>
    </w:tbl>
    <w:p w14:paraId="7FEA68A2" w14:textId="77777777" w:rsidR="0029204D" w:rsidRDefault="0029204D" w:rsidP="00FC2B30">
      <w:pPr>
        <w:pStyle w:val="Style1"/>
      </w:pPr>
      <w:bookmarkStart w:id="167" w:name="_heading=h.1yyy98l" w:colFirst="0" w:colLast="0"/>
      <w:bookmarkEnd w:id="167"/>
    </w:p>
    <w:p w14:paraId="5EBD07EF" w14:textId="23EF31CE" w:rsidR="0029204D" w:rsidRPr="002E2C37" w:rsidRDefault="00000000" w:rsidP="001D2C0E">
      <w:pPr>
        <w:pStyle w:val="Heading4"/>
      </w:pPr>
      <w:bookmarkStart w:id="168" w:name="_Toc101958639"/>
      <w:r w:rsidRPr="002E2C37">
        <w:t>3.</w:t>
      </w:r>
      <w:r w:rsidR="000726B3" w:rsidRPr="002E2C37">
        <w:t>2</w:t>
      </w:r>
      <w:r w:rsidRPr="002E2C37">
        <w:t>.4.</w:t>
      </w:r>
      <w:r w:rsidR="000726B3" w:rsidRPr="002E2C37">
        <w:rPr>
          <w:lang w:val="en-US"/>
        </w:rPr>
        <w:t>8</w:t>
      </w:r>
      <w:r w:rsidRPr="002E2C37">
        <w:t xml:space="preserve"> Đặc tả use case xem danh sách hình ảnh theo tên côn trùng</w:t>
      </w:r>
      <w:bookmarkEnd w:id="168"/>
    </w:p>
    <w:p w14:paraId="14E64A0C" w14:textId="4934F3C6" w:rsidR="0029204D" w:rsidRDefault="00000000">
      <w:pPr>
        <w:ind w:firstLine="0"/>
        <w:jc w:val="center"/>
      </w:pPr>
      <w:bookmarkStart w:id="169" w:name="_Toc195436880"/>
      <w:r>
        <w:t xml:space="preserve">Bảng </w:t>
      </w:r>
      <w:r w:rsidR="00ED5578">
        <w:fldChar w:fldCharType="begin"/>
      </w:r>
      <w:r w:rsidR="00ED5578">
        <w:instrText xml:space="preserve"> SEQ Bảng \* ARABIC </w:instrText>
      </w:r>
      <w:r w:rsidR="00ED5578">
        <w:fldChar w:fldCharType="separate"/>
      </w:r>
      <w:r w:rsidR="00006BF8">
        <w:rPr>
          <w:noProof/>
        </w:rPr>
        <w:t>13</w:t>
      </w:r>
      <w:r w:rsidR="00ED5578">
        <w:fldChar w:fldCharType="end"/>
      </w:r>
      <w:r>
        <w:t>: Đặc tả use case “Xem danh sách hình ảnh theo tên côn trùng”</w:t>
      </w:r>
      <w:bookmarkEnd w:id="169"/>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xem thêm nhiều hình ảnh của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người dùng khởi động phần mềm, Khi người </w:t>
            </w:r>
            <w:r>
              <w:rPr>
                <w:color w:val="000000"/>
                <w:lang w:val="en-US"/>
              </w:rPr>
              <w:t xml:space="preserve">nhận diện </w:t>
            </w:r>
            <w:r>
              <w:rPr>
                <w:color w:val="000000"/>
              </w:rPr>
              <w:t>thành công hoặc người dụng có thể vào danh sách côn trùng để xem nhiều hình ảnh của côn trùng trong danh sách.</w:t>
            </w:r>
          </w:p>
        </w:tc>
      </w:tr>
      <w:tr w:rsidR="0029204D" w14:paraId="111680C5" w14:textId="77777777">
        <w:trPr>
          <w:trHeight w:val="599"/>
        </w:trPr>
        <w:tc>
          <w:tcPr>
            <w:tcW w:w="8222" w:type="dxa"/>
          </w:tcPr>
          <w:p w14:paraId="0AA257FF" w14:textId="77777777" w:rsidR="0029204D" w:rsidRDefault="00000000">
            <w:pPr>
              <w:widowControl w:val="0"/>
              <w:ind w:left="107" w:firstLine="0"/>
              <w:jc w:val="left"/>
              <w:rPr>
                <w:color w:val="000000"/>
              </w:rPr>
            </w:pPr>
            <w:r>
              <w:rPr>
                <w:b/>
                <w:color w:val="000000"/>
              </w:rPr>
              <w:t xml:space="preserve">Điều kiện thực hiện: </w:t>
            </w:r>
            <w:r>
              <w:rPr>
                <w:color w:val="000000"/>
              </w:rPr>
              <w:t xml:space="preserve">Phải </w:t>
            </w:r>
            <w:r>
              <w:rPr>
                <w:color w:val="000000"/>
                <w:lang w:val="en-US"/>
              </w:rPr>
              <w:t xml:space="preserve">nhận diện </w:t>
            </w:r>
            <w:r>
              <w:rPr>
                <w:color w:val="000000"/>
              </w:rPr>
              <w:t>thành công côn trùng hoặc phải chọn lại côn trùng muốn xem hình ảnh</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t>Luồng sự kiện chính:</w:t>
            </w:r>
          </w:p>
          <w:p w14:paraId="46787BFC" w14:textId="77777777" w:rsidR="0029204D" w:rsidRDefault="00000000">
            <w:pPr>
              <w:widowControl w:val="0"/>
              <w:numPr>
                <w:ilvl w:val="0"/>
                <w:numId w:val="21"/>
              </w:numPr>
              <w:tabs>
                <w:tab w:val="left" w:pos="862"/>
              </w:tabs>
              <w:ind w:left="944"/>
              <w:jc w:val="left"/>
              <w:rPr>
                <w:color w:val="000000"/>
              </w:rPr>
            </w:pPr>
            <w:r>
              <w:rPr>
                <w:color w:val="000000"/>
              </w:rPr>
              <w:t>Người dùng chọn chức năng “Xem nhiều hình ảnh”.</w:t>
            </w:r>
          </w:p>
          <w:p w14:paraId="17395169" w14:textId="77777777" w:rsidR="0029204D" w:rsidRDefault="00000000">
            <w:pPr>
              <w:widowControl w:val="0"/>
              <w:numPr>
                <w:ilvl w:val="0"/>
                <w:numId w:val="21"/>
              </w:numPr>
              <w:tabs>
                <w:tab w:val="left" w:pos="854"/>
                <w:tab w:val="left" w:pos="5216"/>
              </w:tabs>
              <w:ind w:left="854" w:right="97" w:hanging="270"/>
              <w:jc w:val="left"/>
              <w:rPr>
                <w:color w:val="000000"/>
              </w:rPr>
            </w:pPr>
            <w:r>
              <w:rPr>
                <w:color w:val="000000"/>
              </w:rPr>
              <w:t>Hệ thống kiểm tra xem người dùng có gửi tên côn trùng cần xem ảnh không. Nếu không đáp ứng được yêu cầu thì đến luồng phụ A.</w:t>
            </w:r>
          </w:p>
          <w:p w14:paraId="0CF4DAFA" w14:textId="77777777" w:rsidR="0029204D" w:rsidRDefault="00000000">
            <w:pPr>
              <w:widowControl w:val="0"/>
              <w:numPr>
                <w:ilvl w:val="0"/>
                <w:numId w:val="21"/>
              </w:numPr>
              <w:tabs>
                <w:tab w:val="left" w:pos="862"/>
              </w:tabs>
              <w:ind w:left="944"/>
              <w:jc w:val="left"/>
              <w:rPr>
                <w:color w:val="000000"/>
              </w:rPr>
            </w:pPr>
            <w:r>
              <w:rPr>
                <w:color w:val="000000"/>
              </w:rPr>
              <w:t xml:space="preserve">Hệ thống hiển thị hình ảnh về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FC2B30">
      <w:pPr>
        <w:pStyle w:val="Style1"/>
      </w:pPr>
      <w:bookmarkStart w:id="170" w:name="_heading=h.4iylrwe" w:colFirst="0" w:colLast="0"/>
      <w:bookmarkEnd w:id="170"/>
    </w:p>
    <w:p w14:paraId="28DDE3DB" w14:textId="6C28C3CC" w:rsidR="0029204D" w:rsidRPr="002E2C37" w:rsidRDefault="00000000" w:rsidP="001D2C0E">
      <w:pPr>
        <w:pStyle w:val="Heading4"/>
      </w:pPr>
      <w:bookmarkStart w:id="171" w:name="_Toc101958640"/>
      <w:r w:rsidRPr="002E2C37">
        <w:lastRenderedPageBreak/>
        <w:t>3.</w:t>
      </w:r>
      <w:r w:rsidR="000726B3" w:rsidRPr="002E2C37">
        <w:t>2</w:t>
      </w:r>
      <w:r w:rsidRPr="002E2C37">
        <w:t>.4.</w:t>
      </w:r>
      <w:r w:rsidR="000726B3" w:rsidRPr="002E2C37">
        <w:rPr>
          <w:lang w:val="en-US"/>
        </w:rPr>
        <w:t>9</w:t>
      </w:r>
      <w:r w:rsidRPr="002E2C37">
        <w:t xml:space="preserve"> Đặc tả use case Upload hình ảnh lên server.</w:t>
      </w:r>
      <w:bookmarkEnd w:id="171"/>
    </w:p>
    <w:p w14:paraId="637B0EEA" w14:textId="6CEB4A4D" w:rsidR="0029204D" w:rsidRDefault="00000000">
      <w:pPr>
        <w:ind w:firstLine="142"/>
        <w:jc w:val="center"/>
      </w:pPr>
      <w:bookmarkStart w:id="172" w:name="_Toc195436881"/>
      <w:r>
        <w:t xml:space="preserve">Bảng </w:t>
      </w:r>
      <w:r w:rsidR="00ED5578">
        <w:fldChar w:fldCharType="begin"/>
      </w:r>
      <w:r w:rsidR="00ED5578">
        <w:instrText xml:space="preserve"> SEQ Bảng \* ARABIC </w:instrText>
      </w:r>
      <w:r w:rsidR="00ED5578">
        <w:fldChar w:fldCharType="separate"/>
      </w:r>
      <w:r w:rsidR="00006BF8">
        <w:rPr>
          <w:noProof/>
        </w:rPr>
        <w:t>14</w:t>
      </w:r>
      <w:r w:rsidR="00ED5578">
        <w:fldChar w:fldCharType="end"/>
      </w:r>
      <w:r>
        <w:t>: Đặc tả use case Upload hình ảnh lên server</w:t>
      </w:r>
      <w:bookmarkEnd w:id="172"/>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77777777" w:rsidR="0029204D" w:rsidRDefault="00000000">
            <w:pPr>
              <w:widowControl w:val="0"/>
              <w:ind w:left="107" w:firstLine="0"/>
              <w:jc w:val="left"/>
              <w:rPr>
                <w:color w:val="000000"/>
              </w:rPr>
            </w:pPr>
            <w:r>
              <w:rPr>
                <w:b/>
              </w:rPr>
              <w:t>Use Case</w:t>
            </w:r>
            <w:r>
              <w:rPr>
                <w:b/>
                <w:color w:val="000000"/>
              </w:rPr>
              <w:t xml:space="preserve">: </w:t>
            </w:r>
            <w:r>
              <w:rPr>
                <w:color w:val="000000"/>
              </w:rPr>
              <w:t>Upload hình ảnh lên server</w:t>
            </w:r>
          </w:p>
        </w:tc>
      </w:tr>
      <w:tr w:rsidR="0029204D" w14:paraId="3717C908" w14:textId="77777777">
        <w:trPr>
          <w:trHeight w:val="299"/>
        </w:trPr>
        <w:tc>
          <w:tcPr>
            <w:tcW w:w="8222" w:type="dxa"/>
          </w:tcPr>
          <w:p w14:paraId="430522E0"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7777777" w:rsidR="0029204D" w:rsidRDefault="00000000">
            <w:pPr>
              <w:widowControl w:val="0"/>
              <w:numPr>
                <w:ilvl w:val="0"/>
                <w:numId w:val="12"/>
              </w:numPr>
              <w:tabs>
                <w:tab w:val="left" w:pos="828"/>
                <w:tab w:val="left" w:pos="829"/>
              </w:tabs>
              <w:ind w:hanging="77"/>
              <w:jc w:val="left"/>
              <w:rPr>
                <w:color w:val="000000"/>
              </w:rPr>
            </w:pPr>
            <w:r>
              <w:rPr>
                <w:color w:val="000000"/>
              </w:rPr>
              <w:t>Gửi hình ảnh chụp</w:t>
            </w:r>
            <w:r>
              <w:rPr>
                <w:color w:val="000000"/>
                <w:lang w:val="en-US"/>
              </w:rPr>
              <w:t xml:space="preserve"> được lưu tại thiết bị di động lên</w:t>
            </w:r>
            <w:r>
              <w:rPr>
                <w:color w:val="000000"/>
              </w:rPr>
              <w:t xml:space="preserve"> server.</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upload hình ảnh lên server</w:t>
            </w:r>
          </w:p>
        </w:tc>
      </w:tr>
      <w:tr w:rsidR="0029204D" w14:paraId="43ED8A2D" w14:textId="77777777">
        <w:trPr>
          <w:trHeight w:val="399"/>
        </w:trPr>
        <w:tc>
          <w:tcPr>
            <w:tcW w:w="8222" w:type="dxa"/>
          </w:tcPr>
          <w:p w14:paraId="0CB62D1E" w14:textId="77777777" w:rsidR="0029204D" w:rsidRDefault="00000000">
            <w:pPr>
              <w:widowControl w:val="0"/>
              <w:ind w:left="107" w:firstLine="0"/>
              <w:jc w:val="left"/>
              <w:rPr>
                <w:color w:val="000000"/>
              </w:rPr>
            </w:pPr>
            <w:r>
              <w:rPr>
                <w:b/>
                <w:color w:val="000000"/>
              </w:rPr>
              <w:t xml:space="preserve">Điều kiện thực hiện: </w:t>
            </w:r>
            <w:r>
              <w:rPr>
                <w:color w:val="000000"/>
              </w:rPr>
              <w:t xml:space="preserve"> Đầu vào là hình ảnh côn trùng (.jpg, .png)</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7777777" w:rsidR="0029204D" w:rsidRDefault="00000000">
            <w:pPr>
              <w:widowControl w:val="0"/>
              <w:numPr>
                <w:ilvl w:val="0"/>
                <w:numId w:val="22"/>
              </w:numPr>
              <w:tabs>
                <w:tab w:val="left" w:pos="862"/>
              </w:tabs>
              <w:ind w:left="944"/>
              <w:jc w:val="left"/>
              <w:rPr>
                <w:color w:val="000000"/>
              </w:rPr>
            </w:pPr>
            <w:r>
              <w:rPr>
                <w:color w:val="000000"/>
              </w:rPr>
              <w:t>Người dùng chọn chức năng “Upload hình ảnh lên server”.</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FC2B30">
      <w:pPr>
        <w:pStyle w:val="Style1"/>
      </w:pPr>
      <w:bookmarkStart w:id="173" w:name="_heading=h.2y3w247" w:colFirst="0" w:colLast="0"/>
      <w:bookmarkEnd w:id="173"/>
    </w:p>
    <w:p w14:paraId="229A0F09" w14:textId="613A5F81" w:rsidR="0029204D" w:rsidRPr="002E2C37" w:rsidRDefault="00000000" w:rsidP="001D2C0E">
      <w:pPr>
        <w:pStyle w:val="Heading4"/>
        <w:rPr>
          <w:lang w:val="en-US"/>
        </w:rPr>
      </w:pPr>
      <w:r w:rsidRPr="002E2C37">
        <w:t>3.</w:t>
      </w:r>
      <w:r w:rsidR="000726B3" w:rsidRPr="002E2C37">
        <w:t>2</w:t>
      </w:r>
      <w:r w:rsidRPr="002E2C37">
        <w:t>.4.</w:t>
      </w:r>
      <w:r w:rsidR="000726B3" w:rsidRPr="002E2C37">
        <w:rPr>
          <w:lang w:val="en-US"/>
        </w:rPr>
        <w:t>10</w:t>
      </w:r>
      <w:r w:rsidRPr="002E2C37">
        <w:t xml:space="preserve"> Đặc tả use case</w:t>
      </w:r>
      <w:r w:rsidRPr="002E2C37">
        <w:rPr>
          <w:lang w:val="en-US"/>
        </w:rPr>
        <w:t xml:space="preserve"> xem google map</w:t>
      </w:r>
    </w:p>
    <w:p w14:paraId="0B3F9AF3" w14:textId="68386BFD" w:rsidR="0029204D" w:rsidRDefault="00000000">
      <w:pPr>
        <w:jc w:val="center"/>
        <w:rPr>
          <w:lang w:val="en-US"/>
        </w:rPr>
      </w:pPr>
      <w:bookmarkStart w:id="174" w:name="_Toc195436882"/>
      <w:r>
        <w:t xml:space="preserve">Bảng </w:t>
      </w:r>
      <w:r w:rsidR="00ED5578">
        <w:fldChar w:fldCharType="begin"/>
      </w:r>
      <w:r w:rsidR="00ED5578">
        <w:instrText xml:space="preserve"> SEQ Bảng \* ARABIC </w:instrText>
      </w:r>
      <w:r w:rsidR="00ED5578">
        <w:fldChar w:fldCharType="separate"/>
      </w:r>
      <w:r w:rsidR="00006BF8">
        <w:rPr>
          <w:noProof/>
        </w:rPr>
        <w:t>15</w:t>
      </w:r>
      <w:r w:rsidR="00ED5578">
        <w:fldChar w:fldCharType="end"/>
      </w:r>
      <w:r>
        <w:t xml:space="preserve">: Bảng </w:t>
      </w:r>
      <w:r>
        <w:rPr>
          <w:lang w:val="en-US"/>
        </w:rPr>
        <w:t>xem đường đi trên google map</w:t>
      </w:r>
      <w:bookmarkEnd w:id="174"/>
    </w:p>
    <w:tbl>
      <w:tblPr>
        <w:tblStyle w:val="Style83"/>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74590326" w14:textId="77777777">
        <w:trPr>
          <w:trHeight w:val="297"/>
        </w:trPr>
        <w:tc>
          <w:tcPr>
            <w:tcW w:w="8222" w:type="dxa"/>
          </w:tcPr>
          <w:p w14:paraId="2228051E" w14:textId="77777777" w:rsidR="0029204D" w:rsidRDefault="00000000">
            <w:pPr>
              <w:widowControl w:val="0"/>
              <w:ind w:left="107" w:firstLine="0"/>
              <w:jc w:val="left"/>
              <w:rPr>
                <w:bCs/>
                <w:color w:val="000000"/>
                <w:lang w:val="en-US"/>
              </w:rPr>
            </w:pPr>
            <w:r>
              <w:rPr>
                <w:b/>
              </w:rPr>
              <w:t>Use Case</w:t>
            </w:r>
            <w:r>
              <w:rPr>
                <w:b/>
                <w:color w:val="000000"/>
              </w:rPr>
              <w:t xml:space="preserve">: </w:t>
            </w:r>
            <w:r>
              <w:rPr>
                <w:bCs/>
                <w:color w:val="000000"/>
                <w:lang w:val="en-US"/>
              </w:rPr>
              <w:t>Xem đường đi google map</w:t>
            </w:r>
          </w:p>
        </w:tc>
      </w:tr>
      <w:tr w:rsidR="0029204D" w14:paraId="0102D5A8" w14:textId="77777777">
        <w:trPr>
          <w:trHeight w:val="299"/>
        </w:trPr>
        <w:tc>
          <w:tcPr>
            <w:tcW w:w="8222" w:type="dxa"/>
          </w:tcPr>
          <w:p w14:paraId="15DAABF0" w14:textId="77777777" w:rsidR="0029204D" w:rsidRDefault="00000000">
            <w:pPr>
              <w:widowControl w:val="0"/>
              <w:ind w:left="107" w:firstLine="0"/>
              <w:jc w:val="left"/>
              <w:rPr>
                <w:bCs/>
                <w:color w:val="000000"/>
              </w:rPr>
            </w:pPr>
            <w:r>
              <w:rPr>
                <w:b/>
                <w:color w:val="000000"/>
              </w:rPr>
              <w:t xml:space="preserve">Tác nhân chính: </w:t>
            </w:r>
            <w:r>
              <w:rPr>
                <w:bCs/>
                <w:color w:val="000000"/>
              </w:rPr>
              <w:t>Người dùng hệ thống.</w:t>
            </w:r>
          </w:p>
        </w:tc>
      </w:tr>
      <w:tr w:rsidR="0029204D" w14:paraId="479827D4" w14:textId="77777777">
        <w:trPr>
          <w:trHeight w:val="714"/>
        </w:trPr>
        <w:tc>
          <w:tcPr>
            <w:tcW w:w="8222" w:type="dxa"/>
          </w:tcPr>
          <w:p w14:paraId="64CB3BBC" w14:textId="77777777" w:rsidR="0029204D" w:rsidRDefault="00000000">
            <w:pPr>
              <w:widowControl w:val="0"/>
              <w:ind w:left="107" w:firstLine="0"/>
              <w:jc w:val="left"/>
              <w:rPr>
                <w:b/>
                <w:color w:val="000000"/>
              </w:rPr>
            </w:pPr>
            <w:r>
              <w:rPr>
                <w:b/>
                <w:color w:val="000000"/>
              </w:rPr>
              <w:t>Mô tả ngắn gọn:</w:t>
            </w:r>
          </w:p>
          <w:p w14:paraId="63BF93DB" w14:textId="77777777" w:rsidR="0029204D" w:rsidRDefault="00000000">
            <w:pPr>
              <w:widowControl w:val="0"/>
              <w:numPr>
                <w:ilvl w:val="0"/>
                <w:numId w:val="12"/>
              </w:numPr>
              <w:tabs>
                <w:tab w:val="left" w:pos="828"/>
                <w:tab w:val="left" w:pos="829"/>
              </w:tabs>
              <w:ind w:hanging="77"/>
              <w:jc w:val="left"/>
              <w:rPr>
                <w:color w:val="000000"/>
              </w:rPr>
            </w:pPr>
            <w:r>
              <w:rPr>
                <w:color w:val="000000"/>
                <w:lang w:val="en-US"/>
              </w:rPr>
              <w:t>Người dùng xem được chỉ đường đến nơi cần đến trên google map .</w:t>
            </w:r>
          </w:p>
        </w:tc>
      </w:tr>
      <w:tr w:rsidR="0029204D" w14:paraId="3A52F981" w14:textId="77777777">
        <w:trPr>
          <w:trHeight w:val="723"/>
        </w:trPr>
        <w:tc>
          <w:tcPr>
            <w:tcW w:w="8222" w:type="dxa"/>
          </w:tcPr>
          <w:p w14:paraId="333CBFBE" w14:textId="77777777" w:rsidR="0029204D" w:rsidRDefault="00000000">
            <w:pPr>
              <w:widowControl w:val="0"/>
              <w:ind w:left="107" w:firstLine="0"/>
              <w:jc w:val="left"/>
              <w:rPr>
                <w:b/>
                <w:color w:val="000000"/>
              </w:rPr>
            </w:pPr>
            <w:r>
              <w:rPr>
                <w:b/>
                <w:color w:val="000000"/>
              </w:rPr>
              <w:t>Điều kiện tiên quyết:</w:t>
            </w:r>
          </w:p>
          <w:p w14:paraId="3C9499B1"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w:t>
            </w:r>
          </w:p>
          <w:p w14:paraId="2BD8E196" w14:textId="77777777" w:rsidR="0029204D" w:rsidRDefault="00000000">
            <w:pPr>
              <w:widowControl w:val="0"/>
              <w:numPr>
                <w:ilvl w:val="0"/>
                <w:numId w:val="13"/>
              </w:numPr>
              <w:tabs>
                <w:tab w:val="left" w:pos="828"/>
                <w:tab w:val="left" w:pos="829"/>
              </w:tabs>
              <w:jc w:val="left"/>
              <w:rPr>
                <w:color w:val="000000"/>
              </w:rPr>
            </w:pPr>
            <w:r>
              <w:rPr>
                <w:color w:val="000000"/>
              </w:rPr>
              <w:t>Hệ thống có kết nối internet. Và người dùng bật vị trí hiện tại của mình lên.</w:t>
            </w:r>
          </w:p>
        </w:tc>
      </w:tr>
      <w:tr w:rsidR="0029204D" w14:paraId="10CC6062" w14:textId="77777777">
        <w:trPr>
          <w:trHeight w:val="297"/>
        </w:trPr>
        <w:tc>
          <w:tcPr>
            <w:tcW w:w="8222" w:type="dxa"/>
          </w:tcPr>
          <w:p w14:paraId="1C3AA4AE"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người dùng đăng nhập thành công vào hệ thống và </w:t>
            </w:r>
            <w:r>
              <w:rPr>
                <w:color w:val="000000"/>
                <w:lang w:val="en-US"/>
              </w:rPr>
              <w:t xml:space="preserve">nhập thông tin cần đến </w:t>
            </w:r>
            <w:r>
              <w:rPr>
                <w:color w:val="000000"/>
              </w:rPr>
              <w:t>.</w:t>
            </w:r>
          </w:p>
        </w:tc>
      </w:tr>
      <w:tr w:rsidR="0029204D" w14:paraId="410FEF2C" w14:textId="77777777">
        <w:trPr>
          <w:trHeight w:val="599"/>
        </w:trPr>
        <w:tc>
          <w:tcPr>
            <w:tcW w:w="8222" w:type="dxa"/>
          </w:tcPr>
          <w:p w14:paraId="0B9A59C9" w14:textId="77777777" w:rsidR="0029204D" w:rsidRDefault="00000000">
            <w:pPr>
              <w:widowControl w:val="0"/>
              <w:ind w:left="107" w:firstLine="0"/>
              <w:jc w:val="left"/>
              <w:rPr>
                <w:color w:val="000000"/>
              </w:rPr>
            </w:pPr>
            <w:r>
              <w:rPr>
                <w:b/>
                <w:color w:val="000000"/>
              </w:rPr>
              <w:t>Điều kiện thực hiện:</w:t>
            </w:r>
          </w:p>
          <w:p w14:paraId="3B7320C1" w14:textId="77777777" w:rsidR="0029204D" w:rsidRDefault="00000000">
            <w:pPr>
              <w:widowControl w:val="0"/>
              <w:numPr>
                <w:ilvl w:val="0"/>
                <w:numId w:val="23"/>
              </w:numPr>
              <w:spacing w:line="240" w:lineRule="auto"/>
              <w:jc w:val="left"/>
              <w:rPr>
                <w:color w:val="000000"/>
              </w:rPr>
            </w:pPr>
            <w:r>
              <w:rPr>
                <w:color w:val="000000"/>
              </w:rPr>
              <w:t>Đăng nhập thành công vào hệ thống.</w:t>
            </w:r>
          </w:p>
          <w:p w14:paraId="4ABC5073" w14:textId="77777777" w:rsidR="0029204D" w:rsidRDefault="00000000">
            <w:pPr>
              <w:widowControl w:val="0"/>
              <w:numPr>
                <w:ilvl w:val="0"/>
                <w:numId w:val="23"/>
              </w:numPr>
              <w:spacing w:line="240" w:lineRule="auto"/>
              <w:jc w:val="left"/>
              <w:rPr>
                <w:color w:val="000000"/>
              </w:rPr>
            </w:pPr>
            <w:r>
              <w:rPr>
                <w:color w:val="000000"/>
                <w:lang w:val="en-US"/>
              </w:rPr>
              <w:t>Nhập vị trí cần đến.</w:t>
            </w:r>
          </w:p>
          <w:p w14:paraId="3567186E" w14:textId="77777777" w:rsidR="0029204D" w:rsidRDefault="00000000">
            <w:pPr>
              <w:widowControl w:val="0"/>
              <w:numPr>
                <w:ilvl w:val="0"/>
                <w:numId w:val="23"/>
              </w:numPr>
              <w:spacing w:line="240" w:lineRule="auto"/>
              <w:jc w:val="left"/>
              <w:rPr>
                <w:color w:val="000000"/>
              </w:rPr>
            </w:pPr>
            <w:r>
              <w:rPr>
                <w:color w:val="000000"/>
                <w:lang w:val="en-US"/>
              </w:rPr>
              <w:t>Nhấn vào nút chỉ đường.</w:t>
            </w:r>
          </w:p>
          <w:p w14:paraId="4F2106D5" w14:textId="77777777" w:rsidR="0029204D" w:rsidRDefault="00000000">
            <w:pPr>
              <w:widowControl w:val="0"/>
              <w:numPr>
                <w:ilvl w:val="0"/>
                <w:numId w:val="23"/>
              </w:numPr>
              <w:spacing w:line="240" w:lineRule="auto"/>
              <w:jc w:val="left"/>
              <w:rPr>
                <w:color w:val="000000"/>
              </w:rPr>
            </w:pPr>
            <w:r>
              <w:rPr>
                <w:color w:val="000000"/>
              </w:rPr>
              <w:t>Có kết nối internet</w:t>
            </w:r>
          </w:p>
        </w:tc>
      </w:tr>
      <w:tr w:rsidR="0029204D" w14:paraId="1240E2B8" w14:textId="77777777">
        <w:trPr>
          <w:trHeight w:val="552"/>
        </w:trPr>
        <w:tc>
          <w:tcPr>
            <w:tcW w:w="8222" w:type="dxa"/>
          </w:tcPr>
          <w:p w14:paraId="1B574400" w14:textId="77777777" w:rsidR="0029204D" w:rsidRDefault="00000000">
            <w:pPr>
              <w:widowControl w:val="0"/>
              <w:ind w:left="107" w:firstLine="0"/>
              <w:jc w:val="left"/>
              <w:rPr>
                <w:b/>
                <w:color w:val="000000"/>
              </w:rPr>
            </w:pPr>
            <w:r>
              <w:rPr>
                <w:b/>
                <w:color w:val="000000"/>
              </w:rPr>
              <w:t>Luồng sự kiện chính:</w:t>
            </w:r>
          </w:p>
          <w:p w14:paraId="7DD885BE" w14:textId="77777777" w:rsidR="0029204D" w:rsidRDefault="00000000">
            <w:pPr>
              <w:widowControl w:val="0"/>
              <w:numPr>
                <w:ilvl w:val="0"/>
                <w:numId w:val="24"/>
              </w:numPr>
              <w:tabs>
                <w:tab w:val="left" w:pos="709"/>
              </w:tabs>
              <w:spacing w:line="240" w:lineRule="auto"/>
              <w:ind w:left="993" w:hanging="426"/>
              <w:jc w:val="left"/>
              <w:rPr>
                <w:color w:val="000000"/>
              </w:rPr>
            </w:pPr>
            <w:r>
              <w:rPr>
                <w:color w:val="000000"/>
              </w:rPr>
              <w:t xml:space="preserve">Người dùng chọn chức năng </w:t>
            </w:r>
            <w:r>
              <w:rPr>
                <w:color w:val="000000"/>
                <w:lang w:val="en-US"/>
              </w:rPr>
              <w:t xml:space="preserve">lấy </w:t>
            </w:r>
            <w:r>
              <w:rPr>
                <w:color w:val="000000"/>
              </w:rPr>
              <w:t>vị trí</w:t>
            </w:r>
            <w:r>
              <w:rPr>
                <w:color w:val="000000"/>
                <w:lang w:val="en-US"/>
              </w:rPr>
              <w:t xml:space="preserve"> hiện tại và nhập vị trí cần đến.</w:t>
            </w:r>
          </w:p>
          <w:p w14:paraId="768FD0BE" w14:textId="77777777" w:rsidR="0029204D" w:rsidRDefault="00000000">
            <w:pPr>
              <w:widowControl w:val="0"/>
              <w:numPr>
                <w:ilvl w:val="0"/>
                <w:numId w:val="24"/>
              </w:numPr>
              <w:tabs>
                <w:tab w:val="left" w:pos="709"/>
              </w:tabs>
              <w:spacing w:line="240" w:lineRule="auto"/>
              <w:ind w:left="993" w:hanging="426"/>
              <w:jc w:val="left"/>
              <w:rPr>
                <w:color w:val="000000"/>
              </w:rPr>
            </w:pPr>
            <w:r>
              <w:rPr>
                <w:color w:val="000000"/>
                <w:lang w:val="en-US"/>
              </w:rPr>
              <w:t>Google map sẽ được hiển thị lên giao diện và chỉ dẫn đường đến nơi cần đến.</w:t>
            </w:r>
          </w:p>
          <w:p w14:paraId="0647F9A5" w14:textId="77777777" w:rsidR="0029204D" w:rsidRDefault="00000000">
            <w:pPr>
              <w:widowControl w:val="0"/>
              <w:numPr>
                <w:ilvl w:val="0"/>
                <w:numId w:val="24"/>
              </w:numPr>
              <w:tabs>
                <w:tab w:val="left" w:pos="709"/>
              </w:tabs>
              <w:spacing w:line="240" w:lineRule="auto"/>
              <w:ind w:left="993" w:hanging="426"/>
              <w:jc w:val="left"/>
              <w:rPr>
                <w:color w:val="000000"/>
              </w:rPr>
            </w:pPr>
            <w:r>
              <w:rPr>
                <w:color w:val="000000"/>
              </w:rPr>
              <w:t>Kết thúc sự kiện.</w:t>
            </w:r>
          </w:p>
        </w:tc>
      </w:tr>
    </w:tbl>
    <w:p w14:paraId="5E467406" w14:textId="0F682CA1" w:rsidR="0029204D" w:rsidRPr="002E2C37" w:rsidRDefault="00000000" w:rsidP="001D2C0E">
      <w:pPr>
        <w:pStyle w:val="Heading4"/>
      </w:pPr>
      <w:bookmarkStart w:id="175" w:name="_Toc24797"/>
      <w:bookmarkStart w:id="176" w:name="_Toc101958643"/>
      <w:r w:rsidRPr="002E2C37">
        <w:t>3.</w:t>
      </w:r>
      <w:r w:rsidR="001D2C0E" w:rsidRPr="002E2C37">
        <w:t>2</w:t>
      </w:r>
      <w:r w:rsidRPr="002E2C37">
        <w:t>.4.</w:t>
      </w:r>
      <w:r w:rsidR="000726B3" w:rsidRPr="002E2C37">
        <w:rPr>
          <w:lang w:val="en-US"/>
        </w:rPr>
        <w:t>11</w:t>
      </w:r>
      <w:r w:rsidRPr="002E2C37">
        <w:t xml:space="preserve"> Đặc tả use case lưu bị trí phát hiện côn trùng</w:t>
      </w:r>
    </w:p>
    <w:p w14:paraId="4FDDF973" w14:textId="051317A4" w:rsidR="0029204D" w:rsidRDefault="00000000">
      <w:pPr>
        <w:jc w:val="center"/>
      </w:pPr>
      <w:bookmarkStart w:id="177" w:name="_Toc195436883"/>
      <w:r>
        <w:t xml:space="preserve">Bảng </w:t>
      </w:r>
      <w:r w:rsidR="00ED5578">
        <w:fldChar w:fldCharType="begin"/>
      </w:r>
      <w:r w:rsidR="00ED5578">
        <w:instrText xml:space="preserve"> SEQ Bảng \* ARABIC </w:instrText>
      </w:r>
      <w:r w:rsidR="00ED5578">
        <w:fldChar w:fldCharType="separate"/>
      </w:r>
      <w:r w:rsidR="00006BF8">
        <w:rPr>
          <w:noProof/>
        </w:rPr>
        <w:t>16</w:t>
      </w:r>
      <w:r w:rsidR="00ED5578">
        <w:fldChar w:fldCharType="end"/>
      </w:r>
      <w:r>
        <w:t>: Bảng lưu vị trí phát hiện  côn trùng</w:t>
      </w:r>
      <w:bookmarkEnd w:id="177"/>
    </w:p>
    <w:tbl>
      <w:tblPr>
        <w:tblStyle w:val="Style83"/>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7C99287" w14:textId="77777777">
        <w:trPr>
          <w:trHeight w:val="297"/>
        </w:trPr>
        <w:tc>
          <w:tcPr>
            <w:tcW w:w="8222" w:type="dxa"/>
          </w:tcPr>
          <w:p w14:paraId="11B78081" w14:textId="77777777" w:rsidR="0029204D" w:rsidRDefault="00000000">
            <w:pPr>
              <w:widowControl w:val="0"/>
              <w:ind w:left="107" w:firstLine="0"/>
              <w:jc w:val="left"/>
              <w:rPr>
                <w:color w:val="000000"/>
              </w:rPr>
            </w:pPr>
            <w:r>
              <w:rPr>
                <w:b/>
              </w:rPr>
              <w:t>Use Case</w:t>
            </w:r>
            <w:r>
              <w:rPr>
                <w:b/>
                <w:color w:val="000000"/>
              </w:rPr>
              <w:t xml:space="preserve">: </w:t>
            </w:r>
            <w:r>
              <w:rPr>
                <w:color w:val="000000"/>
              </w:rPr>
              <w:t>Lưu vị trí phát hiện côn trùng</w:t>
            </w:r>
          </w:p>
        </w:tc>
      </w:tr>
      <w:tr w:rsidR="0029204D" w14:paraId="7E0A154F" w14:textId="77777777">
        <w:trPr>
          <w:trHeight w:val="299"/>
        </w:trPr>
        <w:tc>
          <w:tcPr>
            <w:tcW w:w="8222" w:type="dxa"/>
          </w:tcPr>
          <w:p w14:paraId="1B0731B1" w14:textId="77777777" w:rsidR="0029204D" w:rsidRDefault="00000000">
            <w:pPr>
              <w:widowControl w:val="0"/>
              <w:ind w:left="107" w:firstLine="0"/>
              <w:jc w:val="left"/>
              <w:rPr>
                <w:bCs/>
                <w:color w:val="000000"/>
              </w:rPr>
            </w:pPr>
            <w:r>
              <w:rPr>
                <w:b/>
                <w:color w:val="000000"/>
              </w:rPr>
              <w:t xml:space="preserve">Tác nhân chính: </w:t>
            </w:r>
            <w:r>
              <w:rPr>
                <w:bCs/>
                <w:color w:val="000000"/>
              </w:rPr>
              <w:t>Người dùng hệ thống.</w:t>
            </w:r>
          </w:p>
        </w:tc>
      </w:tr>
      <w:tr w:rsidR="0029204D" w14:paraId="0B849CD4" w14:textId="77777777">
        <w:trPr>
          <w:trHeight w:val="714"/>
        </w:trPr>
        <w:tc>
          <w:tcPr>
            <w:tcW w:w="8222" w:type="dxa"/>
          </w:tcPr>
          <w:p w14:paraId="63E078E0" w14:textId="77777777" w:rsidR="0029204D" w:rsidRDefault="00000000">
            <w:pPr>
              <w:widowControl w:val="0"/>
              <w:ind w:left="107" w:firstLine="0"/>
              <w:jc w:val="left"/>
              <w:rPr>
                <w:b/>
                <w:color w:val="000000"/>
              </w:rPr>
            </w:pPr>
            <w:r>
              <w:rPr>
                <w:b/>
                <w:color w:val="000000"/>
              </w:rPr>
              <w:t>Mô tả ngắn gọn:</w:t>
            </w:r>
          </w:p>
          <w:p w14:paraId="358A08E9"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Lưu vị trí phát hiện côn trùng </w:t>
            </w:r>
          </w:p>
        </w:tc>
      </w:tr>
      <w:tr w:rsidR="0029204D" w14:paraId="6D3B2FCF" w14:textId="77777777">
        <w:trPr>
          <w:trHeight w:val="723"/>
        </w:trPr>
        <w:tc>
          <w:tcPr>
            <w:tcW w:w="8222" w:type="dxa"/>
          </w:tcPr>
          <w:p w14:paraId="79811DBF" w14:textId="77777777" w:rsidR="0029204D" w:rsidRDefault="00000000">
            <w:pPr>
              <w:widowControl w:val="0"/>
              <w:ind w:left="107" w:firstLine="0"/>
              <w:jc w:val="left"/>
              <w:rPr>
                <w:b/>
                <w:color w:val="000000"/>
              </w:rPr>
            </w:pPr>
            <w:r>
              <w:rPr>
                <w:b/>
                <w:color w:val="000000"/>
              </w:rPr>
              <w:t>Điều kiện tiên quyết:</w:t>
            </w:r>
          </w:p>
          <w:p w14:paraId="695F1315"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w:t>
            </w:r>
          </w:p>
          <w:p w14:paraId="7F6BFFA4" w14:textId="77777777" w:rsidR="0029204D" w:rsidRDefault="00000000">
            <w:pPr>
              <w:widowControl w:val="0"/>
              <w:numPr>
                <w:ilvl w:val="0"/>
                <w:numId w:val="13"/>
              </w:numPr>
              <w:tabs>
                <w:tab w:val="left" w:pos="828"/>
                <w:tab w:val="left" w:pos="829"/>
              </w:tabs>
              <w:jc w:val="left"/>
              <w:rPr>
                <w:color w:val="000000"/>
              </w:rPr>
            </w:pPr>
            <w:r>
              <w:rPr>
                <w:color w:val="000000"/>
              </w:rPr>
              <w:t>Hệ thống có kết nối internet. Và người dùng bật vị trí hiện tại của mình lên.</w:t>
            </w:r>
          </w:p>
        </w:tc>
      </w:tr>
      <w:tr w:rsidR="0029204D" w14:paraId="086D7FE5" w14:textId="77777777">
        <w:trPr>
          <w:trHeight w:val="297"/>
        </w:trPr>
        <w:tc>
          <w:tcPr>
            <w:tcW w:w="8222" w:type="dxa"/>
          </w:tcPr>
          <w:p w14:paraId="12A61482"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người dùng đăng nhập thành công vào hệ thống và chọn chức năng </w:t>
            </w:r>
            <w:r>
              <w:rPr>
                <w:color w:val="000000"/>
                <w:lang w:val="en-US"/>
              </w:rPr>
              <w:t>lấy vị trí hiện tại</w:t>
            </w:r>
            <w:r>
              <w:rPr>
                <w:color w:val="000000"/>
              </w:rPr>
              <w:t>.</w:t>
            </w:r>
          </w:p>
        </w:tc>
      </w:tr>
      <w:tr w:rsidR="0029204D" w14:paraId="69D7BF11" w14:textId="77777777">
        <w:trPr>
          <w:trHeight w:val="599"/>
        </w:trPr>
        <w:tc>
          <w:tcPr>
            <w:tcW w:w="8222" w:type="dxa"/>
          </w:tcPr>
          <w:p w14:paraId="6BD01E4C" w14:textId="77777777" w:rsidR="0029204D" w:rsidRDefault="00000000">
            <w:pPr>
              <w:widowControl w:val="0"/>
              <w:ind w:left="107" w:firstLine="0"/>
              <w:jc w:val="left"/>
              <w:rPr>
                <w:color w:val="000000"/>
              </w:rPr>
            </w:pPr>
            <w:r>
              <w:rPr>
                <w:b/>
                <w:color w:val="000000"/>
              </w:rPr>
              <w:t>Điều kiện thực hiện:</w:t>
            </w:r>
          </w:p>
          <w:p w14:paraId="2A274CF6" w14:textId="77777777" w:rsidR="0029204D" w:rsidRDefault="00000000">
            <w:pPr>
              <w:widowControl w:val="0"/>
              <w:numPr>
                <w:ilvl w:val="0"/>
                <w:numId w:val="23"/>
              </w:numPr>
              <w:spacing w:line="240" w:lineRule="auto"/>
              <w:jc w:val="left"/>
              <w:rPr>
                <w:color w:val="000000"/>
              </w:rPr>
            </w:pPr>
            <w:r>
              <w:rPr>
                <w:color w:val="000000"/>
              </w:rPr>
              <w:t>Đăng nhập thành công vào hệ thống.</w:t>
            </w:r>
          </w:p>
          <w:p w14:paraId="40C03CE1" w14:textId="77777777" w:rsidR="0029204D" w:rsidRDefault="00000000">
            <w:pPr>
              <w:widowControl w:val="0"/>
              <w:numPr>
                <w:ilvl w:val="0"/>
                <w:numId w:val="23"/>
              </w:numPr>
              <w:spacing w:line="240" w:lineRule="auto"/>
              <w:jc w:val="left"/>
              <w:rPr>
                <w:color w:val="000000"/>
              </w:rPr>
            </w:pPr>
            <w:r>
              <w:rPr>
                <w:color w:val="000000"/>
                <w:lang w:val="en-US"/>
              </w:rPr>
              <w:t>Nhấn vào nút lấy vị trí</w:t>
            </w:r>
          </w:p>
          <w:p w14:paraId="29EC5077" w14:textId="77777777" w:rsidR="0029204D" w:rsidRDefault="00000000">
            <w:pPr>
              <w:widowControl w:val="0"/>
              <w:numPr>
                <w:ilvl w:val="0"/>
                <w:numId w:val="23"/>
              </w:numPr>
              <w:spacing w:line="240" w:lineRule="auto"/>
              <w:jc w:val="left"/>
              <w:rPr>
                <w:color w:val="000000"/>
              </w:rPr>
            </w:pPr>
            <w:r>
              <w:rPr>
                <w:color w:val="000000"/>
              </w:rPr>
              <w:t>Có kết nối internet</w:t>
            </w:r>
          </w:p>
        </w:tc>
      </w:tr>
      <w:tr w:rsidR="0029204D" w14:paraId="3AA510AB" w14:textId="77777777">
        <w:trPr>
          <w:trHeight w:val="552"/>
        </w:trPr>
        <w:tc>
          <w:tcPr>
            <w:tcW w:w="8222" w:type="dxa"/>
          </w:tcPr>
          <w:p w14:paraId="14C9E737" w14:textId="77777777" w:rsidR="0029204D" w:rsidRDefault="00000000">
            <w:pPr>
              <w:widowControl w:val="0"/>
              <w:ind w:left="107" w:firstLine="0"/>
              <w:jc w:val="left"/>
              <w:rPr>
                <w:b/>
                <w:color w:val="000000"/>
              </w:rPr>
            </w:pPr>
            <w:r>
              <w:rPr>
                <w:b/>
                <w:color w:val="000000"/>
              </w:rPr>
              <w:t>Luồng sự kiện chính:</w:t>
            </w:r>
          </w:p>
          <w:p w14:paraId="20B7DC02" w14:textId="77777777" w:rsidR="0029204D" w:rsidRDefault="00000000">
            <w:pPr>
              <w:widowControl w:val="0"/>
              <w:numPr>
                <w:ilvl w:val="0"/>
                <w:numId w:val="24"/>
              </w:numPr>
              <w:tabs>
                <w:tab w:val="left" w:pos="709"/>
              </w:tabs>
              <w:spacing w:line="240" w:lineRule="auto"/>
              <w:ind w:left="993" w:hanging="426"/>
              <w:jc w:val="left"/>
              <w:rPr>
                <w:color w:val="000000"/>
              </w:rPr>
            </w:pPr>
            <w:r>
              <w:rPr>
                <w:color w:val="000000"/>
              </w:rPr>
              <w:t xml:space="preserve">Người dùng chọn chức năng </w:t>
            </w:r>
            <w:r>
              <w:rPr>
                <w:color w:val="000000"/>
                <w:lang w:val="en-US"/>
              </w:rPr>
              <w:t xml:space="preserve">lấy </w:t>
            </w:r>
            <w:r>
              <w:rPr>
                <w:color w:val="000000"/>
              </w:rPr>
              <w:t>vị trí</w:t>
            </w:r>
            <w:r>
              <w:rPr>
                <w:color w:val="000000"/>
                <w:lang w:val="en-US"/>
              </w:rPr>
              <w:t xml:space="preserve"> hiện tại</w:t>
            </w:r>
          </w:p>
          <w:p w14:paraId="488006F4" w14:textId="77777777" w:rsidR="0029204D" w:rsidRDefault="00000000">
            <w:pPr>
              <w:widowControl w:val="0"/>
              <w:numPr>
                <w:ilvl w:val="0"/>
                <w:numId w:val="24"/>
              </w:numPr>
              <w:tabs>
                <w:tab w:val="left" w:pos="709"/>
              </w:tabs>
              <w:spacing w:line="240" w:lineRule="auto"/>
              <w:ind w:left="993" w:hanging="426"/>
              <w:jc w:val="left"/>
              <w:rPr>
                <w:color w:val="000000"/>
              </w:rPr>
            </w:pPr>
            <w:r>
              <w:rPr>
                <w:color w:val="000000"/>
              </w:rPr>
              <w:t xml:space="preserve">Vị trí </w:t>
            </w:r>
            <w:r>
              <w:rPr>
                <w:color w:val="000000"/>
                <w:lang w:val="en-US"/>
              </w:rPr>
              <w:t xml:space="preserve">cụ thể </w:t>
            </w:r>
            <w:r>
              <w:rPr>
                <w:color w:val="000000"/>
              </w:rPr>
              <w:t>sẽ được</w:t>
            </w:r>
            <w:r>
              <w:rPr>
                <w:color w:val="000000"/>
                <w:lang w:val="en-US"/>
              </w:rPr>
              <w:t xml:space="preserve"> hiển thị lên giao diện người dùng </w:t>
            </w:r>
          </w:p>
          <w:p w14:paraId="72978A64" w14:textId="77777777" w:rsidR="0029204D" w:rsidRDefault="00000000">
            <w:pPr>
              <w:widowControl w:val="0"/>
              <w:numPr>
                <w:ilvl w:val="0"/>
                <w:numId w:val="24"/>
              </w:numPr>
              <w:tabs>
                <w:tab w:val="left" w:pos="709"/>
              </w:tabs>
              <w:spacing w:line="240" w:lineRule="auto"/>
              <w:ind w:left="993" w:hanging="426"/>
              <w:jc w:val="left"/>
              <w:rPr>
                <w:color w:val="000000"/>
              </w:rPr>
            </w:pPr>
            <w:r>
              <w:rPr>
                <w:color w:val="000000"/>
              </w:rPr>
              <w:t>Kết thúc sự kiện.</w:t>
            </w:r>
          </w:p>
        </w:tc>
      </w:tr>
    </w:tbl>
    <w:p w14:paraId="697D5127" w14:textId="77777777" w:rsidR="0029204D" w:rsidRDefault="0029204D" w:rsidP="00FC2B30">
      <w:pPr>
        <w:pStyle w:val="Style1"/>
      </w:pPr>
    </w:p>
    <w:p w14:paraId="079F27A1" w14:textId="77777777" w:rsidR="0029204D" w:rsidRPr="002E2C37" w:rsidRDefault="00000000" w:rsidP="00C76553">
      <w:pPr>
        <w:pStyle w:val="Heading2"/>
      </w:pPr>
      <w:bookmarkStart w:id="178" w:name="_Toc195486088"/>
      <w:r w:rsidRPr="002E2C37">
        <w:t>3.3 THIẾT KẾ CƠ SỞ DỮ LIỆU</w:t>
      </w:r>
      <w:bookmarkEnd w:id="175"/>
      <w:bookmarkEnd w:id="176"/>
      <w:bookmarkEnd w:id="178"/>
    </w:p>
    <w:p w14:paraId="7FBFF286" w14:textId="77777777" w:rsidR="0029204D" w:rsidRPr="002E2C37" w:rsidRDefault="00000000" w:rsidP="00C76553">
      <w:pPr>
        <w:pStyle w:val="Heading3"/>
        <w:rPr>
          <w:rFonts w:cs="Times New Roman"/>
        </w:rPr>
      </w:pPr>
      <w:bookmarkStart w:id="179" w:name="_Toc18917"/>
      <w:bookmarkStart w:id="180" w:name="_Toc101958644"/>
      <w:bookmarkStart w:id="181" w:name="_Toc195486089"/>
      <w:r w:rsidRPr="002E2C37">
        <w:rPr>
          <w:rFonts w:cs="Times New Roman"/>
        </w:rPr>
        <w:t>3.3.1 Thiết kế chi tiết các bảng dữ liệu</w:t>
      </w:r>
      <w:bookmarkEnd w:id="179"/>
      <w:bookmarkEnd w:id="180"/>
      <w:bookmarkEnd w:id="181"/>
    </w:p>
    <w:p w14:paraId="01C7F0E0" w14:textId="0FBEE067" w:rsidR="0029204D" w:rsidRDefault="00000000">
      <w:pPr>
        <w:jc w:val="center"/>
      </w:pPr>
      <w:bookmarkStart w:id="182" w:name="_Toc195436884"/>
      <w:r>
        <w:t xml:space="preserve">Bảng </w:t>
      </w:r>
      <w:r w:rsidR="00ED5578">
        <w:fldChar w:fldCharType="begin"/>
      </w:r>
      <w:r w:rsidR="00ED5578">
        <w:instrText xml:space="preserve"> SEQ Bảng \* ARABIC </w:instrText>
      </w:r>
      <w:r w:rsidR="00ED5578">
        <w:fldChar w:fldCharType="separate"/>
      </w:r>
      <w:r w:rsidR="00006BF8">
        <w:rPr>
          <w:noProof/>
        </w:rPr>
        <w:t>17</w:t>
      </w:r>
      <w:r w:rsidR="00ED5578">
        <w:fldChar w:fldCharType="end"/>
      </w:r>
      <w:r>
        <w:t>: Bảng thông tin côn trùng (info_insect)</w:t>
      </w:r>
      <w:bookmarkEnd w:id="182"/>
    </w:p>
    <w:tbl>
      <w:tblPr>
        <w:tblStyle w:val="TableGrid"/>
        <w:tblW w:w="0" w:type="auto"/>
        <w:tblLook w:val="04A0" w:firstRow="1" w:lastRow="0" w:firstColumn="1" w:lastColumn="0" w:noHBand="0" w:noVBand="1"/>
      </w:tblPr>
      <w:tblGrid>
        <w:gridCol w:w="2195"/>
        <w:gridCol w:w="2010"/>
        <w:gridCol w:w="1481"/>
        <w:gridCol w:w="2525"/>
      </w:tblGrid>
      <w:tr w:rsidR="0029204D" w14:paraId="4C516B0D" w14:textId="77777777">
        <w:trPr>
          <w:trHeight w:val="484"/>
        </w:trPr>
        <w:tc>
          <w:tcPr>
            <w:tcW w:w="2195" w:type="dxa"/>
          </w:tcPr>
          <w:p w14:paraId="6E706DF4" w14:textId="77777777" w:rsidR="0029204D" w:rsidRDefault="00000000">
            <w:pPr>
              <w:spacing w:line="240" w:lineRule="auto"/>
              <w:ind w:firstLine="0"/>
              <w:jc w:val="center"/>
              <w:rPr>
                <w:b/>
                <w:bCs/>
              </w:rPr>
            </w:pPr>
            <w:r>
              <w:rPr>
                <w:b/>
                <w:bCs/>
              </w:rPr>
              <w:t>Tên trường</w:t>
            </w:r>
          </w:p>
        </w:tc>
        <w:tc>
          <w:tcPr>
            <w:tcW w:w="2023" w:type="dxa"/>
          </w:tcPr>
          <w:p w14:paraId="6A372CC4" w14:textId="77777777" w:rsidR="0029204D" w:rsidRDefault="00000000">
            <w:pPr>
              <w:spacing w:line="240" w:lineRule="auto"/>
              <w:ind w:firstLine="0"/>
              <w:jc w:val="center"/>
              <w:rPr>
                <w:b/>
                <w:bCs/>
              </w:rPr>
            </w:pPr>
            <w:r>
              <w:rPr>
                <w:b/>
                <w:bCs/>
              </w:rPr>
              <w:t>Kiểu dữ liệu</w:t>
            </w:r>
          </w:p>
        </w:tc>
        <w:tc>
          <w:tcPr>
            <w:tcW w:w="1489" w:type="dxa"/>
          </w:tcPr>
          <w:p w14:paraId="61BD472C" w14:textId="77777777" w:rsidR="0029204D" w:rsidRDefault="00000000">
            <w:pPr>
              <w:spacing w:line="240" w:lineRule="auto"/>
              <w:ind w:firstLine="0"/>
              <w:jc w:val="center"/>
              <w:rPr>
                <w:b/>
                <w:bCs/>
              </w:rPr>
            </w:pPr>
            <w:r>
              <w:rPr>
                <w:b/>
                <w:bCs/>
              </w:rPr>
              <w:t>Ràng buộc</w:t>
            </w:r>
          </w:p>
        </w:tc>
        <w:tc>
          <w:tcPr>
            <w:tcW w:w="254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trPr>
          <w:trHeight w:val="548"/>
        </w:trPr>
        <w:tc>
          <w:tcPr>
            <w:tcW w:w="2195" w:type="dxa"/>
          </w:tcPr>
          <w:p w14:paraId="6A84ADE2" w14:textId="77777777" w:rsidR="0029204D" w:rsidRDefault="00000000">
            <w:pPr>
              <w:spacing w:line="240" w:lineRule="auto"/>
              <w:ind w:firstLine="0"/>
              <w:jc w:val="center"/>
              <w:rPr>
                <w:lang w:val="en-US"/>
              </w:rPr>
            </w:pPr>
            <w:r>
              <w:rPr>
                <w:lang w:val="en-US"/>
              </w:rPr>
              <w:t>Insect_id</w:t>
            </w:r>
          </w:p>
        </w:tc>
        <w:tc>
          <w:tcPr>
            <w:tcW w:w="2023" w:type="dxa"/>
          </w:tcPr>
          <w:p w14:paraId="7F0FA0F9" w14:textId="77777777" w:rsidR="0029204D" w:rsidRDefault="00000000">
            <w:pPr>
              <w:spacing w:line="240" w:lineRule="auto"/>
              <w:ind w:firstLine="0"/>
              <w:jc w:val="center"/>
            </w:pPr>
            <w:r>
              <w:t>int</w:t>
            </w:r>
          </w:p>
        </w:tc>
        <w:tc>
          <w:tcPr>
            <w:tcW w:w="1489" w:type="dxa"/>
          </w:tcPr>
          <w:p w14:paraId="159F638D" w14:textId="77777777" w:rsidR="0029204D" w:rsidRDefault="00000000">
            <w:pPr>
              <w:spacing w:line="240" w:lineRule="auto"/>
              <w:ind w:firstLine="0"/>
              <w:jc w:val="center"/>
            </w:pPr>
            <w:r>
              <w:t>Khóa chính</w:t>
            </w:r>
          </w:p>
        </w:tc>
        <w:tc>
          <w:tcPr>
            <w:tcW w:w="2545" w:type="dxa"/>
          </w:tcPr>
          <w:p w14:paraId="1EBACBB3" w14:textId="77777777" w:rsidR="0029204D" w:rsidRDefault="00000000">
            <w:pPr>
              <w:spacing w:line="240" w:lineRule="auto"/>
              <w:ind w:firstLine="0"/>
              <w:jc w:val="center"/>
            </w:pPr>
            <w:r>
              <w:t>Số thứ tự</w:t>
            </w:r>
          </w:p>
        </w:tc>
      </w:tr>
      <w:tr w:rsidR="0029204D" w14:paraId="6CDDAD00" w14:textId="77777777">
        <w:trPr>
          <w:trHeight w:val="548"/>
        </w:trPr>
        <w:tc>
          <w:tcPr>
            <w:tcW w:w="2195" w:type="dxa"/>
          </w:tcPr>
          <w:p w14:paraId="586EA36A" w14:textId="77777777" w:rsidR="0029204D" w:rsidRDefault="00000000">
            <w:pPr>
              <w:spacing w:line="240" w:lineRule="auto"/>
              <w:ind w:firstLine="0"/>
              <w:jc w:val="center"/>
              <w:rPr>
                <w:lang w:val="en-US"/>
              </w:rPr>
            </w:pPr>
            <w:r>
              <w:rPr>
                <w:lang w:val="en-US"/>
              </w:rPr>
              <w:t>name</w:t>
            </w:r>
          </w:p>
        </w:tc>
        <w:tc>
          <w:tcPr>
            <w:tcW w:w="2023" w:type="dxa"/>
          </w:tcPr>
          <w:p w14:paraId="27800E2C" w14:textId="77777777" w:rsidR="0029204D" w:rsidRDefault="00000000">
            <w:pPr>
              <w:spacing w:line="240" w:lineRule="auto"/>
              <w:ind w:firstLine="0"/>
              <w:jc w:val="center"/>
            </w:pPr>
            <w:r>
              <w:t>varchar</w:t>
            </w:r>
          </w:p>
        </w:tc>
        <w:tc>
          <w:tcPr>
            <w:tcW w:w="1489" w:type="dxa"/>
          </w:tcPr>
          <w:p w14:paraId="76AC80B4" w14:textId="77777777" w:rsidR="0029204D" w:rsidRDefault="0029204D">
            <w:pPr>
              <w:spacing w:line="240" w:lineRule="auto"/>
              <w:ind w:firstLine="0"/>
              <w:jc w:val="center"/>
            </w:pPr>
          </w:p>
        </w:tc>
        <w:tc>
          <w:tcPr>
            <w:tcW w:w="2545" w:type="dxa"/>
          </w:tcPr>
          <w:p w14:paraId="52D2679C" w14:textId="77777777" w:rsidR="0029204D" w:rsidRDefault="00000000">
            <w:pPr>
              <w:spacing w:line="240" w:lineRule="auto"/>
              <w:ind w:firstLine="0"/>
              <w:jc w:val="center"/>
            </w:pPr>
            <w:r>
              <w:t>Tên việt nam</w:t>
            </w:r>
          </w:p>
        </w:tc>
      </w:tr>
      <w:tr w:rsidR="0029204D" w14:paraId="7CAF2667" w14:textId="77777777">
        <w:trPr>
          <w:trHeight w:val="548"/>
        </w:trPr>
        <w:tc>
          <w:tcPr>
            <w:tcW w:w="2195" w:type="dxa"/>
          </w:tcPr>
          <w:p w14:paraId="0F42D755" w14:textId="77777777" w:rsidR="0029204D" w:rsidRDefault="00000000">
            <w:pPr>
              <w:spacing w:line="240" w:lineRule="auto"/>
              <w:ind w:firstLine="0"/>
              <w:jc w:val="center"/>
              <w:rPr>
                <w:lang w:val="en-US"/>
              </w:rPr>
            </w:pPr>
            <w:r>
              <w:rPr>
                <w:lang w:val="en-US"/>
              </w:rPr>
              <w:t>End_name</w:t>
            </w:r>
          </w:p>
        </w:tc>
        <w:tc>
          <w:tcPr>
            <w:tcW w:w="2023" w:type="dxa"/>
          </w:tcPr>
          <w:p w14:paraId="124B94F3" w14:textId="77777777" w:rsidR="0029204D" w:rsidRDefault="00000000">
            <w:pPr>
              <w:spacing w:line="240" w:lineRule="auto"/>
              <w:ind w:firstLine="0"/>
              <w:jc w:val="center"/>
            </w:pPr>
            <w:r>
              <w:t xml:space="preserve"> varchar</w:t>
            </w:r>
          </w:p>
        </w:tc>
        <w:tc>
          <w:tcPr>
            <w:tcW w:w="1489" w:type="dxa"/>
          </w:tcPr>
          <w:p w14:paraId="789DE32C" w14:textId="77777777" w:rsidR="0029204D" w:rsidRDefault="0029204D">
            <w:pPr>
              <w:spacing w:line="240" w:lineRule="auto"/>
              <w:ind w:firstLine="0"/>
              <w:jc w:val="center"/>
            </w:pPr>
          </w:p>
        </w:tc>
        <w:tc>
          <w:tcPr>
            <w:tcW w:w="2545" w:type="dxa"/>
          </w:tcPr>
          <w:p w14:paraId="5C211854" w14:textId="77777777" w:rsidR="0029204D" w:rsidRDefault="00000000">
            <w:pPr>
              <w:spacing w:line="240" w:lineRule="auto"/>
              <w:ind w:firstLine="0"/>
              <w:jc w:val="center"/>
            </w:pPr>
            <w:r>
              <w:t>Tên khoa học</w:t>
            </w:r>
          </w:p>
        </w:tc>
      </w:tr>
      <w:tr w:rsidR="0029204D" w14:paraId="1B9E59B0" w14:textId="77777777">
        <w:trPr>
          <w:trHeight w:val="548"/>
        </w:trPr>
        <w:tc>
          <w:tcPr>
            <w:tcW w:w="2195" w:type="dxa"/>
          </w:tcPr>
          <w:p w14:paraId="66614017" w14:textId="77777777" w:rsidR="0029204D" w:rsidRDefault="00000000">
            <w:pPr>
              <w:spacing w:line="240" w:lineRule="auto"/>
              <w:ind w:firstLine="0"/>
              <w:jc w:val="center"/>
              <w:rPr>
                <w:lang w:val="en-US"/>
              </w:rPr>
            </w:pPr>
            <w:r>
              <w:rPr>
                <w:lang w:val="en-US"/>
              </w:rPr>
              <w:t>characteristic</w:t>
            </w:r>
          </w:p>
        </w:tc>
        <w:tc>
          <w:tcPr>
            <w:tcW w:w="2023" w:type="dxa"/>
          </w:tcPr>
          <w:p w14:paraId="3BE4AA2B" w14:textId="77777777" w:rsidR="0029204D" w:rsidRDefault="00000000">
            <w:pPr>
              <w:spacing w:line="240" w:lineRule="auto"/>
              <w:ind w:firstLine="0"/>
              <w:jc w:val="center"/>
            </w:pPr>
            <w:r>
              <w:t>varchar</w:t>
            </w:r>
          </w:p>
        </w:tc>
        <w:tc>
          <w:tcPr>
            <w:tcW w:w="1489" w:type="dxa"/>
          </w:tcPr>
          <w:p w14:paraId="4E60F81B" w14:textId="77777777" w:rsidR="0029204D" w:rsidRDefault="0029204D">
            <w:pPr>
              <w:spacing w:line="240" w:lineRule="auto"/>
              <w:ind w:firstLine="0"/>
              <w:jc w:val="center"/>
            </w:pPr>
          </w:p>
        </w:tc>
        <w:tc>
          <w:tcPr>
            <w:tcW w:w="2545" w:type="dxa"/>
          </w:tcPr>
          <w:p w14:paraId="791AFE65" w14:textId="77777777" w:rsidR="0029204D" w:rsidRDefault="00000000">
            <w:pPr>
              <w:spacing w:line="240" w:lineRule="auto"/>
              <w:ind w:firstLine="0"/>
              <w:jc w:val="center"/>
            </w:pPr>
            <w:r>
              <w:t>Đặc điểm sinh học</w:t>
            </w:r>
          </w:p>
        </w:tc>
      </w:tr>
      <w:tr w:rsidR="0029204D" w14:paraId="4B9A2F00" w14:textId="77777777">
        <w:trPr>
          <w:trHeight w:val="548"/>
        </w:trPr>
        <w:tc>
          <w:tcPr>
            <w:tcW w:w="2195" w:type="dxa"/>
          </w:tcPr>
          <w:p w14:paraId="24E3651E" w14:textId="77777777" w:rsidR="0029204D" w:rsidRDefault="00000000">
            <w:pPr>
              <w:spacing w:line="240" w:lineRule="auto"/>
              <w:ind w:firstLine="0"/>
              <w:jc w:val="center"/>
              <w:rPr>
                <w:lang w:val="en-US"/>
              </w:rPr>
            </w:pPr>
            <w:r>
              <w:rPr>
                <w:lang w:val="en-US"/>
              </w:rPr>
              <w:t>distribution</w:t>
            </w:r>
          </w:p>
        </w:tc>
        <w:tc>
          <w:tcPr>
            <w:tcW w:w="2023" w:type="dxa"/>
          </w:tcPr>
          <w:p w14:paraId="42AB01DF" w14:textId="77777777" w:rsidR="0029204D" w:rsidRDefault="00000000">
            <w:pPr>
              <w:spacing w:line="240" w:lineRule="auto"/>
              <w:ind w:firstLine="0"/>
              <w:jc w:val="center"/>
            </w:pPr>
            <w:r>
              <w:t>varchar</w:t>
            </w:r>
          </w:p>
        </w:tc>
        <w:tc>
          <w:tcPr>
            <w:tcW w:w="1489" w:type="dxa"/>
          </w:tcPr>
          <w:p w14:paraId="357396EA" w14:textId="77777777" w:rsidR="0029204D" w:rsidRDefault="0029204D">
            <w:pPr>
              <w:spacing w:line="240" w:lineRule="auto"/>
              <w:ind w:firstLine="0"/>
              <w:jc w:val="center"/>
            </w:pPr>
          </w:p>
        </w:tc>
        <w:tc>
          <w:tcPr>
            <w:tcW w:w="2545" w:type="dxa"/>
          </w:tcPr>
          <w:p w14:paraId="2E714CC0" w14:textId="77777777" w:rsidR="0029204D" w:rsidRDefault="00000000">
            <w:pPr>
              <w:spacing w:line="240" w:lineRule="auto"/>
              <w:ind w:firstLine="0"/>
              <w:jc w:val="center"/>
            </w:pPr>
            <w:r>
              <w:t>Phân bố</w:t>
            </w:r>
          </w:p>
        </w:tc>
      </w:tr>
      <w:tr w:rsidR="0029204D" w14:paraId="61B48568" w14:textId="77777777">
        <w:trPr>
          <w:trHeight w:val="548"/>
        </w:trPr>
        <w:tc>
          <w:tcPr>
            <w:tcW w:w="2195" w:type="dxa"/>
          </w:tcPr>
          <w:p w14:paraId="7509F740" w14:textId="77777777" w:rsidR="0029204D" w:rsidRDefault="00000000">
            <w:pPr>
              <w:spacing w:line="240" w:lineRule="auto"/>
              <w:ind w:firstLine="0"/>
              <w:jc w:val="center"/>
              <w:rPr>
                <w:lang w:val="en-US"/>
              </w:rPr>
            </w:pPr>
            <w:r>
              <w:rPr>
                <w:lang w:val="en-US"/>
              </w:rPr>
              <w:t>behavior</w:t>
            </w:r>
          </w:p>
        </w:tc>
        <w:tc>
          <w:tcPr>
            <w:tcW w:w="2023" w:type="dxa"/>
          </w:tcPr>
          <w:p w14:paraId="1A5F53CE" w14:textId="77777777" w:rsidR="0029204D" w:rsidRDefault="00000000">
            <w:pPr>
              <w:spacing w:line="240" w:lineRule="auto"/>
              <w:ind w:firstLine="0"/>
              <w:jc w:val="center"/>
            </w:pPr>
            <w:r>
              <w:t>varchar</w:t>
            </w:r>
          </w:p>
        </w:tc>
        <w:tc>
          <w:tcPr>
            <w:tcW w:w="1489" w:type="dxa"/>
          </w:tcPr>
          <w:p w14:paraId="561EBB8F" w14:textId="77777777" w:rsidR="0029204D" w:rsidRDefault="0029204D">
            <w:pPr>
              <w:spacing w:line="240" w:lineRule="auto"/>
              <w:ind w:firstLine="0"/>
              <w:jc w:val="center"/>
            </w:pPr>
          </w:p>
        </w:tc>
        <w:tc>
          <w:tcPr>
            <w:tcW w:w="2545" w:type="dxa"/>
          </w:tcPr>
          <w:p w14:paraId="740E3FDA" w14:textId="77777777" w:rsidR="0029204D" w:rsidRDefault="00000000">
            <w:pPr>
              <w:spacing w:line="240" w:lineRule="auto"/>
              <w:ind w:firstLine="0"/>
              <w:jc w:val="center"/>
            </w:pPr>
            <w:r>
              <w:t>Hình thái</w:t>
            </w:r>
          </w:p>
        </w:tc>
      </w:tr>
      <w:tr w:rsidR="0029204D" w14:paraId="301C2C08" w14:textId="77777777">
        <w:trPr>
          <w:trHeight w:val="548"/>
        </w:trPr>
        <w:tc>
          <w:tcPr>
            <w:tcW w:w="2195" w:type="dxa"/>
          </w:tcPr>
          <w:p w14:paraId="656EC052" w14:textId="77777777" w:rsidR="0029204D" w:rsidRDefault="00000000">
            <w:pPr>
              <w:spacing w:line="240" w:lineRule="auto"/>
              <w:ind w:firstLine="0"/>
              <w:jc w:val="center"/>
              <w:rPr>
                <w:lang w:val="en-US"/>
              </w:rPr>
            </w:pPr>
            <w:r>
              <w:rPr>
                <w:lang w:val="en-US"/>
              </w:rPr>
              <w:t>Protection_method</w:t>
            </w:r>
          </w:p>
        </w:tc>
        <w:tc>
          <w:tcPr>
            <w:tcW w:w="2023" w:type="dxa"/>
          </w:tcPr>
          <w:p w14:paraId="64D4E5F3" w14:textId="77777777" w:rsidR="0029204D" w:rsidRDefault="00000000">
            <w:pPr>
              <w:spacing w:line="240" w:lineRule="auto"/>
              <w:ind w:firstLine="0"/>
              <w:jc w:val="center"/>
            </w:pPr>
            <w:r>
              <w:t>varchar</w:t>
            </w:r>
          </w:p>
        </w:tc>
        <w:tc>
          <w:tcPr>
            <w:tcW w:w="1489" w:type="dxa"/>
          </w:tcPr>
          <w:p w14:paraId="56868526" w14:textId="77777777" w:rsidR="0029204D" w:rsidRDefault="0029204D">
            <w:pPr>
              <w:spacing w:line="240" w:lineRule="auto"/>
              <w:ind w:firstLine="0"/>
              <w:jc w:val="center"/>
            </w:pPr>
          </w:p>
        </w:tc>
        <w:tc>
          <w:tcPr>
            <w:tcW w:w="2545" w:type="dxa"/>
          </w:tcPr>
          <w:p w14:paraId="01AEF5E6" w14:textId="77777777" w:rsidR="0029204D" w:rsidRDefault="00000000">
            <w:pPr>
              <w:spacing w:line="240" w:lineRule="auto"/>
              <w:ind w:firstLine="0"/>
              <w:jc w:val="center"/>
            </w:pPr>
            <w:r>
              <w:t>Biện pháp phòng trừ</w:t>
            </w:r>
          </w:p>
        </w:tc>
      </w:tr>
      <w:tr w:rsidR="0029204D" w14:paraId="01BAC6D0" w14:textId="77777777">
        <w:trPr>
          <w:trHeight w:val="548"/>
        </w:trPr>
        <w:tc>
          <w:tcPr>
            <w:tcW w:w="2195" w:type="dxa"/>
          </w:tcPr>
          <w:p w14:paraId="43D20095" w14:textId="77777777" w:rsidR="0029204D" w:rsidRDefault="00000000">
            <w:pPr>
              <w:spacing w:line="240" w:lineRule="auto"/>
              <w:ind w:firstLine="0"/>
              <w:jc w:val="center"/>
              <w:rPr>
                <w:lang w:val="en-US"/>
              </w:rPr>
            </w:pPr>
            <w:r>
              <w:rPr>
                <w:lang w:val="en-US"/>
              </w:rPr>
              <w:t>thumbnail</w:t>
            </w:r>
          </w:p>
        </w:tc>
        <w:tc>
          <w:tcPr>
            <w:tcW w:w="2023" w:type="dxa"/>
          </w:tcPr>
          <w:p w14:paraId="6A6D1E28" w14:textId="77777777" w:rsidR="0029204D" w:rsidRDefault="00000000">
            <w:pPr>
              <w:spacing w:line="240" w:lineRule="auto"/>
              <w:ind w:firstLine="0"/>
              <w:jc w:val="center"/>
            </w:pPr>
            <w:r>
              <w:t>varchar</w:t>
            </w:r>
          </w:p>
        </w:tc>
        <w:tc>
          <w:tcPr>
            <w:tcW w:w="1489" w:type="dxa"/>
          </w:tcPr>
          <w:p w14:paraId="772AD00D" w14:textId="77777777" w:rsidR="0029204D" w:rsidRDefault="0029204D">
            <w:pPr>
              <w:spacing w:line="240" w:lineRule="auto"/>
              <w:ind w:firstLine="0"/>
              <w:jc w:val="center"/>
            </w:pPr>
          </w:p>
        </w:tc>
        <w:tc>
          <w:tcPr>
            <w:tcW w:w="2545" w:type="dxa"/>
          </w:tcPr>
          <w:p w14:paraId="407C75AA" w14:textId="77777777" w:rsidR="0029204D" w:rsidRDefault="00000000">
            <w:pPr>
              <w:spacing w:line="240" w:lineRule="auto"/>
              <w:ind w:firstLine="0"/>
              <w:jc w:val="center"/>
            </w:pPr>
            <w:r>
              <w:t>Hình thái</w:t>
            </w:r>
          </w:p>
        </w:tc>
      </w:tr>
    </w:tbl>
    <w:p w14:paraId="7569DB0C" w14:textId="77777777" w:rsidR="0029204D" w:rsidRDefault="0029204D">
      <w:pPr>
        <w:ind w:firstLine="0"/>
      </w:pPr>
    </w:p>
    <w:p w14:paraId="7905521F" w14:textId="77777777" w:rsidR="0029204D" w:rsidRPr="002E2C37" w:rsidRDefault="00000000" w:rsidP="00C76553">
      <w:pPr>
        <w:pStyle w:val="Heading3"/>
        <w:rPr>
          <w:rFonts w:cs="Times New Roman"/>
        </w:rPr>
      </w:pPr>
      <w:bookmarkStart w:id="183" w:name="_Toc101958645"/>
      <w:bookmarkStart w:id="184" w:name="_Toc2102"/>
      <w:bookmarkStart w:id="185" w:name="_Toc195486090"/>
      <w:r w:rsidRPr="002E2C37">
        <w:rPr>
          <w:rFonts w:cs="Times New Roman"/>
        </w:rPr>
        <w:lastRenderedPageBreak/>
        <w:t>3.3.2 Các lớp đối tượng</w:t>
      </w:r>
      <w:bookmarkEnd w:id="183"/>
      <w:bookmarkEnd w:id="184"/>
      <w:bookmarkEnd w:id="185"/>
    </w:p>
    <w:p w14:paraId="5C2C5C48" w14:textId="7F01E1A3" w:rsidR="0029204D" w:rsidRPr="002E2C37" w:rsidRDefault="00AC0E0D" w:rsidP="00FC2B30">
      <w:pPr>
        <w:pStyle w:val="Style1"/>
      </w:pPr>
      <w:r w:rsidRPr="002E2C37">
        <w:rPr>
          <w:noProof/>
        </w:rPr>
        <w:drawing>
          <wp:inline distT="0" distB="0" distL="0" distR="0" wp14:anchorId="063A22DA" wp14:editId="6CE02CB7">
            <wp:extent cx="4833938" cy="3860800"/>
            <wp:effectExtent l="0" t="0" r="5080" b="6350"/>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3"/>
                    <a:stretch>
                      <a:fillRect/>
                    </a:stretch>
                  </pic:blipFill>
                  <pic:spPr>
                    <a:xfrm>
                      <a:off x="0" y="0"/>
                      <a:ext cx="4837421" cy="3863582"/>
                    </a:xfrm>
                    <a:prstGeom prst="rect">
                      <a:avLst/>
                    </a:prstGeom>
                  </pic:spPr>
                </pic:pic>
              </a:graphicData>
            </a:graphic>
          </wp:inline>
        </w:drawing>
      </w:r>
    </w:p>
    <w:p w14:paraId="2CDD1B16" w14:textId="0842973B" w:rsidR="0029204D" w:rsidRPr="002E2C37" w:rsidRDefault="00000000">
      <w:pPr>
        <w:jc w:val="center"/>
      </w:pPr>
      <w:bookmarkStart w:id="186" w:name="_Toc195438097"/>
      <w:bookmarkStart w:id="187" w:name="_Toc195484393"/>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16</w:t>
      </w:r>
      <w:r w:rsidRPr="002E2C37">
        <w:fldChar w:fldCharType="end"/>
      </w:r>
      <w:r w:rsidRPr="002E2C37">
        <w:t>: Hình ảnh lược đồ quan hệ cơ sở dữ liệu</w:t>
      </w:r>
      <w:bookmarkEnd w:id="186"/>
      <w:bookmarkEnd w:id="187"/>
    </w:p>
    <w:p w14:paraId="3964E82B" w14:textId="77777777" w:rsidR="0029204D" w:rsidRPr="002E2C37" w:rsidRDefault="00000000" w:rsidP="00C76553">
      <w:pPr>
        <w:pStyle w:val="Heading2"/>
      </w:pPr>
      <w:bookmarkStart w:id="188" w:name="_Toc101958646"/>
      <w:bookmarkStart w:id="189" w:name="_Toc23029"/>
      <w:bookmarkStart w:id="190" w:name="_Toc195486091"/>
      <w:r w:rsidRPr="002E2C37">
        <w:t>3.4 THỰC NGHIỆM VÀ BÀN LUẬN</w:t>
      </w:r>
      <w:bookmarkEnd w:id="188"/>
      <w:bookmarkEnd w:id="189"/>
      <w:bookmarkEnd w:id="190"/>
    </w:p>
    <w:p w14:paraId="6E9A797E" w14:textId="77AD6B40" w:rsidR="0029204D" w:rsidRPr="002E2C37" w:rsidRDefault="00000000" w:rsidP="00695FE7">
      <w:pPr>
        <w:pStyle w:val="Heading3"/>
        <w:rPr>
          <w:rFonts w:cs="Times New Roman"/>
          <w:color w:val="000000"/>
          <w:highlight w:val="white"/>
          <w:lang w:val="en-US"/>
        </w:rPr>
      </w:pPr>
      <w:bookmarkStart w:id="191" w:name="_Toc101958647"/>
      <w:bookmarkStart w:id="192" w:name="_Toc195486092"/>
      <w:r w:rsidRPr="002E2C37">
        <w:rPr>
          <w:rFonts w:cs="Times New Roman"/>
          <w:highlight w:val="white"/>
        </w:rPr>
        <w:t>3.4.1 Mô tả tập dữ liệu</w:t>
      </w:r>
      <w:bookmarkEnd w:id="191"/>
      <w:r w:rsidRPr="002E2C37">
        <w:rPr>
          <w:rFonts w:cs="Times New Roman"/>
          <w:highlight w:val="white"/>
          <w:lang w:val="en-US"/>
        </w:rPr>
        <w:t xml:space="preserve"> của </w:t>
      </w:r>
      <w:r w:rsidR="00AC0E0D" w:rsidRPr="002E2C37">
        <w:rPr>
          <w:rFonts w:cs="Times New Roman"/>
          <w:highlight w:val="white"/>
          <w:lang w:val="en-US"/>
        </w:rPr>
        <w:t>10</w:t>
      </w:r>
      <w:r w:rsidRPr="002E2C37">
        <w:rPr>
          <w:rFonts w:cs="Times New Roman"/>
          <w:highlight w:val="white"/>
          <w:lang w:val="en-US"/>
        </w:rPr>
        <w:t xml:space="preserve"> lớp</w:t>
      </w:r>
      <w:bookmarkEnd w:id="192"/>
    </w:p>
    <w:p w14:paraId="3733B64F" w14:textId="77777777" w:rsidR="0029204D" w:rsidRPr="002E2C37" w:rsidRDefault="0029204D">
      <w:pPr>
        <w:ind w:firstLine="709"/>
        <w:rPr>
          <w:color w:val="000000"/>
          <w:highlight w:val="white"/>
        </w:rPr>
      </w:pPr>
    </w:p>
    <w:p w14:paraId="55E5BEF4" w14:textId="3AAE8DA2" w:rsidR="0029204D" w:rsidRPr="002E2C37" w:rsidRDefault="00000000" w:rsidP="00FC2B30">
      <w:pPr>
        <w:pStyle w:val="Style1"/>
        <w:rPr>
          <w:color w:val="000000"/>
          <w:highlight w:val="white"/>
        </w:rPr>
      </w:pPr>
      <w:bookmarkStart w:id="193" w:name="_Toc195436885"/>
      <w:r w:rsidRPr="002E2C37">
        <w:t xml:space="preserve">Bảng </w:t>
      </w:r>
      <w:r w:rsidR="00ED5578" w:rsidRPr="002E2C37">
        <w:fldChar w:fldCharType="begin"/>
      </w:r>
      <w:r w:rsidR="00ED5578" w:rsidRPr="002E2C37">
        <w:instrText xml:space="preserve"> SEQ Bảng \* ARABIC </w:instrText>
      </w:r>
      <w:r w:rsidR="00ED5578" w:rsidRPr="002E2C37">
        <w:fldChar w:fldCharType="separate"/>
      </w:r>
      <w:r w:rsidR="00006BF8" w:rsidRPr="002E2C37">
        <w:rPr>
          <w:noProof/>
        </w:rPr>
        <w:t>18</w:t>
      </w:r>
      <w:r w:rsidR="00ED5578" w:rsidRPr="002E2C37">
        <w:fldChar w:fldCharType="end"/>
      </w:r>
      <w:r w:rsidRPr="002E2C37">
        <w:t>:ôn trùng trong tập dữ liệu 10</w:t>
      </w:r>
      <w:r w:rsidR="00AC0E0D" w:rsidRPr="002E2C37">
        <w:t xml:space="preserve"> lớp</w:t>
      </w:r>
      <w:bookmarkEnd w:id="193"/>
    </w:p>
    <w:tbl>
      <w:tblPr>
        <w:tblStyle w:val="TableGrid"/>
        <w:tblW w:w="8217" w:type="dxa"/>
        <w:tblLook w:val="04A0" w:firstRow="1" w:lastRow="0" w:firstColumn="1" w:lastColumn="0" w:noHBand="0" w:noVBand="1"/>
      </w:tblPr>
      <w:tblGrid>
        <w:gridCol w:w="1312"/>
        <w:gridCol w:w="1690"/>
        <w:gridCol w:w="5215"/>
      </w:tblGrid>
      <w:tr w:rsidR="0029204D" w:rsidRPr="002E2C37" w14:paraId="5A9C769C" w14:textId="77777777">
        <w:tc>
          <w:tcPr>
            <w:tcW w:w="1312"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1689"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5216"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29204D" w:rsidRPr="002E2C37" w14:paraId="12556345" w14:textId="77777777">
        <w:trPr>
          <w:trHeight w:val="2321"/>
        </w:trPr>
        <w:tc>
          <w:tcPr>
            <w:tcW w:w="1312"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1689" w:type="dxa"/>
          </w:tcPr>
          <w:p w14:paraId="0BEA3399" w14:textId="77777777" w:rsidR="0029204D" w:rsidRPr="002E2C37" w:rsidRDefault="00000000">
            <w:pPr>
              <w:spacing w:line="240" w:lineRule="auto"/>
              <w:ind w:firstLine="0"/>
              <w:jc w:val="center"/>
              <w:rPr>
                <w:color w:val="000000"/>
                <w:highlight w:val="white"/>
              </w:rPr>
            </w:pPr>
            <w:r w:rsidRPr="002E2C37">
              <w:rPr>
                <w:color w:val="000000"/>
              </w:rPr>
              <w:t>Cicadellidae</w:t>
            </w:r>
          </w:p>
        </w:tc>
        <w:tc>
          <w:tcPr>
            <w:tcW w:w="5216" w:type="dxa"/>
          </w:tcPr>
          <w:p w14:paraId="32CA34B9" w14:textId="77777777" w:rsidR="0029204D" w:rsidRPr="002E2C37" w:rsidRDefault="00000000">
            <w:pPr>
              <w:spacing w:line="240" w:lineRule="auto"/>
              <w:ind w:firstLine="0"/>
              <w:jc w:val="center"/>
              <w:rPr>
                <w:color w:val="000000"/>
                <w:highlight w:val="white"/>
              </w:rPr>
            </w:pPr>
            <w:r w:rsidRPr="002E2C37">
              <w:rPr>
                <w:noProof/>
              </w:rPr>
              <w:drawing>
                <wp:inline distT="0" distB="0" distL="0" distR="0" wp14:anchorId="79170955" wp14:editId="03CDF3EC">
                  <wp:extent cx="2219325" cy="1276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a:xfrm>
                            <a:off x="0" y="0"/>
                            <a:ext cx="2219325" cy="1276350"/>
                          </a:xfrm>
                          <a:prstGeom prst="rect">
                            <a:avLst/>
                          </a:prstGeom>
                          <a:noFill/>
                          <a:ln>
                            <a:noFill/>
                          </a:ln>
                        </pic:spPr>
                      </pic:pic>
                    </a:graphicData>
                  </a:graphic>
                </wp:inline>
              </w:drawing>
            </w:r>
          </w:p>
        </w:tc>
      </w:tr>
      <w:tr w:rsidR="0029204D" w:rsidRPr="002E2C37" w14:paraId="2CA519F4" w14:textId="77777777">
        <w:trPr>
          <w:trHeight w:val="2553"/>
        </w:trPr>
        <w:tc>
          <w:tcPr>
            <w:tcW w:w="1312"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lastRenderedPageBreak/>
              <w:t>2</w:t>
            </w:r>
          </w:p>
        </w:tc>
        <w:tc>
          <w:tcPr>
            <w:tcW w:w="1689" w:type="dxa"/>
          </w:tcPr>
          <w:p w14:paraId="2929AE2A" w14:textId="77777777" w:rsidR="0029204D" w:rsidRPr="002E2C37" w:rsidRDefault="00000000">
            <w:pPr>
              <w:spacing w:line="240" w:lineRule="auto"/>
              <w:ind w:firstLine="0"/>
              <w:jc w:val="center"/>
              <w:rPr>
                <w:color w:val="000000"/>
                <w:highlight w:val="white"/>
                <w:lang w:val="en-US"/>
              </w:rPr>
            </w:pPr>
            <w:r w:rsidRPr="002E2C37">
              <w:rPr>
                <w:color w:val="000000"/>
                <w:highlight w:val="white"/>
                <w:lang w:val="en-US"/>
              </w:rPr>
              <w:t>Green Bug</w:t>
            </w:r>
          </w:p>
        </w:tc>
        <w:tc>
          <w:tcPr>
            <w:tcW w:w="5216" w:type="dxa"/>
          </w:tcPr>
          <w:p w14:paraId="3F0B3961" w14:textId="77777777" w:rsidR="0029204D" w:rsidRPr="002E2C37" w:rsidRDefault="00000000">
            <w:pPr>
              <w:spacing w:line="240" w:lineRule="auto"/>
              <w:ind w:firstLine="0"/>
              <w:jc w:val="center"/>
              <w:rPr>
                <w:color w:val="000000"/>
                <w:highlight w:val="white"/>
              </w:rPr>
            </w:pPr>
            <w:r w:rsidRPr="002E2C37">
              <w:rPr>
                <w:noProof/>
              </w:rPr>
              <w:drawing>
                <wp:inline distT="0" distB="0" distL="114300" distR="114300" wp14:anchorId="0F1369E6" wp14:editId="76D242C4">
                  <wp:extent cx="2214245" cy="1530985"/>
                  <wp:effectExtent l="0" t="0" r="1079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65"/>
                          <a:stretch>
                            <a:fillRect/>
                          </a:stretch>
                        </pic:blipFill>
                        <pic:spPr>
                          <a:xfrm>
                            <a:off x="0" y="0"/>
                            <a:ext cx="2214245" cy="1530985"/>
                          </a:xfrm>
                          <a:prstGeom prst="rect">
                            <a:avLst/>
                          </a:prstGeom>
                          <a:noFill/>
                          <a:ln>
                            <a:noFill/>
                          </a:ln>
                        </pic:spPr>
                      </pic:pic>
                    </a:graphicData>
                  </a:graphic>
                </wp:inline>
              </w:drawing>
            </w:r>
          </w:p>
        </w:tc>
      </w:tr>
      <w:tr w:rsidR="0029204D" w:rsidRPr="002E2C37" w14:paraId="12020B41" w14:textId="77777777">
        <w:trPr>
          <w:trHeight w:val="2250"/>
        </w:trPr>
        <w:tc>
          <w:tcPr>
            <w:tcW w:w="1312"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1689" w:type="dxa"/>
          </w:tcPr>
          <w:p w14:paraId="66078FD7" w14:textId="77777777" w:rsidR="0029204D" w:rsidRPr="002E2C37" w:rsidRDefault="00000000">
            <w:pPr>
              <w:spacing w:line="240" w:lineRule="auto"/>
              <w:ind w:firstLine="0"/>
              <w:jc w:val="center"/>
              <w:rPr>
                <w:bCs/>
                <w:lang w:val="en-US"/>
              </w:rPr>
            </w:pPr>
            <w:r w:rsidRPr="002E2C37">
              <w:rPr>
                <w:bCs/>
                <w:lang w:val="en-US"/>
              </w:rPr>
              <w:t>Wheat blossom midge</w:t>
            </w:r>
          </w:p>
        </w:tc>
        <w:tc>
          <w:tcPr>
            <w:tcW w:w="5216" w:type="dxa"/>
          </w:tcPr>
          <w:p w14:paraId="4B26290F" w14:textId="77777777" w:rsidR="0029204D" w:rsidRPr="002E2C37" w:rsidRDefault="00000000">
            <w:pPr>
              <w:spacing w:line="240" w:lineRule="auto"/>
              <w:ind w:firstLine="0"/>
              <w:jc w:val="center"/>
            </w:pPr>
            <w:r w:rsidRPr="002E2C37">
              <w:rPr>
                <w:noProof/>
              </w:rPr>
              <w:drawing>
                <wp:inline distT="0" distB="0" distL="114300" distR="114300" wp14:anchorId="7B584B77" wp14:editId="05541496">
                  <wp:extent cx="2185035" cy="1582420"/>
                  <wp:effectExtent l="0" t="0" r="9525" b="2540"/>
                  <wp:docPr id="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1"/>
                          <pic:cNvPicPr>
                            <a:picLocks noChangeAspect="1"/>
                          </pic:cNvPicPr>
                        </pic:nvPicPr>
                        <pic:blipFill>
                          <a:blip r:embed="rId166"/>
                          <a:stretch>
                            <a:fillRect/>
                          </a:stretch>
                        </pic:blipFill>
                        <pic:spPr>
                          <a:xfrm>
                            <a:off x="0" y="0"/>
                            <a:ext cx="2185035" cy="1582420"/>
                          </a:xfrm>
                          <a:prstGeom prst="rect">
                            <a:avLst/>
                          </a:prstGeom>
                          <a:noFill/>
                          <a:ln>
                            <a:noFill/>
                          </a:ln>
                        </pic:spPr>
                      </pic:pic>
                    </a:graphicData>
                  </a:graphic>
                </wp:inline>
              </w:drawing>
            </w:r>
          </w:p>
        </w:tc>
      </w:tr>
      <w:tr w:rsidR="0029204D" w:rsidRPr="002E2C37" w14:paraId="7A3BF9B0" w14:textId="77777777">
        <w:tc>
          <w:tcPr>
            <w:tcW w:w="1312"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1689" w:type="dxa"/>
          </w:tcPr>
          <w:p w14:paraId="22ED6610" w14:textId="77777777" w:rsidR="0029204D" w:rsidRPr="002E2C37" w:rsidRDefault="00000000">
            <w:pPr>
              <w:spacing w:line="240" w:lineRule="auto"/>
              <w:ind w:firstLine="0"/>
              <w:jc w:val="center"/>
              <w:rPr>
                <w:bCs/>
                <w:lang w:val="en-US"/>
              </w:rPr>
            </w:pPr>
            <w:r w:rsidRPr="002E2C37">
              <w:rPr>
                <w:bCs/>
                <w:lang w:val="en-US"/>
              </w:rPr>
              <w:t>white margined moth</w:t>
            </w:r>
          </w:p>
        </w:tc>
        <w:tc>
          <w:tcPr>
            <w:tcW w:w="5216" w:type="dxa"/>
          </w:tcPr>
          <w:p w14:paraId="08713647" w14:textId="77777777" w:rsidR="0029204D" w:rsidRPr="002E2C37" w:rsidRDefault="00000000">
            <w:pPr>
              <w:spacing w:after="120" w:line="240" w:lineRule="auto"/>
              <w:ind w:firstLine="0"/>
              <w:jc w:val="center"/>
            </w:pPr>
            <w:r w:rsidRPr="002E2C37">
              <w:rPr>
                <w:noProof/>
              </w:rPr>
              <w:drawing>
                <wp:inline distT="0" distB="0" distL="114300" distR="114300" wp14:anchorId="05A677D1" wp14:editId="5E4F3EAD">
                  <wp:extent cx="2184400" cy="1648460"/>
                  <wp:effectExtent l="0" t="0" r="10160" b="12700"/>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2"/>
                          <pic:cNvPicPr>
                            <a:picLocks noChangeAspect="1"/>
                          </pic:cNvPicPr>
                        </pic:nvPicPr>
                        <pic:blipFill>
                          <a:blip r:embed="rId167"/>
                          <a:stretch>
                            <a:fillRect/>
                          </a:stretch>
                        </pic:blipFill>
                        <pic:spPr>
                          <a:xfrm>
                            <a:off x="0" y="0"/>
                            <a:ext cx="2184400" cy="1648460"/>
                          </a:xfrm>
                          <a:prstGeom prst="rect">
                            <a:avLst/>
                          </a:prstGeom>
                          <a:noFill/>
                          <a:ln>
                            <a:noFill/>
                          </a:ln>
                        </pic:spPr>
                      </pic:pic>
                    </a:graphicData>
                  </a:graphic>
                </wp:inline>
              </w:drawing>
            </w:r>
          </w:p>
        </w:tc>
      </w:tr>
      <w:tr w:rsidR="0029204D" w:rsidRPr="002E2C37" w14:paraId="436E5BB1" w14:textId="77777777">
        <w:trPr>
          <w:trHeight w:val="2394"/>
        </w:trPr>
        <w:tc>
          <w:tcPr>
            <w:tcW w:w="1312" w:type="dxa"/>
          </w:tcPr>
          <w:p w14:paraId="69E6C21B" w14:textId="77777777" w:rsidR="0029204D" w:rsidRPr="002E2C37" w:rsidRDefault="00000000">
            <w:pPr>
              <w:spacing w:line="240" w:lineRule="auto"/>
              <w:ind w:firstLine="0"/>
              <w:jc w:val="center"/>
              <w:rPr>
                <w:bCs/>
                <w:lang w:val="en-US"/>
              </w:rPr>
            </w:pPr>
            <w:r w:rsidRPr="002E2C37">
              <w:rPr>
                <w:bCs/>
                <w:lang w:val="en-US"/>
              </w:rPr>
              <w:t>5</w:t>
            </w:r>
          </w:p>
        </w:tc>
        <w:tc>
          <w:tcPr>
            <w:tcW w:w="1689" w:type="dxa"/>
          </w:tcPr>
          <w:p w14:paraId="54B178AC" w14:textId="77777777" w:rsidR="0029204D" w:rsidRPr="002E2C37" w:rsidRDefault="00000000">
            <w:pPr>
              <w:spacing w:line="240" w:lineRule="auto"/>
              <w:ind w:firstLine="0"/>
              <w:jc w:val="center"/>
              <w:rPr>
                <w:bCs/>
                <w:lang w:val="en-US"/>
              </w:rPr>
            </w:pPr>
            <w:r w:rsidRPr="002E2C37">
              <w:t>Aphis citricola Vander Goot</w:t>
            </w:r>
          </w:p>
        </w:tc>
        <w:tc>
          <w:tcPr>
            <w:tcW w:w="5216" w:type="dxa"/>
          </w:tcPr>
          <w:p w14:paraId="376F49C8" w14:textId="77777777" w:rsidR="0029204D" w:rsidRPr="002E2C37" w:rsidRDefault="00000000">
            <w:pPr>
              <w:spacing w:line="240" w:lineRule="auto"/>
              <w:ind w:firstLine="0"/>
              <w:jc w:val="center"/>
            </w:pPr>
            <w:r w:rsidRPr="002E2C37">
              <w:rPr>
                <w:noProof/>
              </w:rPr>
              <w:drawing>
                <wp:inline distT="0" distB="0" distL="0" distR="0" wp14:anchorId="21246411" wp14:editId="0C1FA543">
                  <wp:extent cx="2257425" cy="13906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a:xfrm>
                            <a:off x="0" y="0"/>
                            <a:ext cx="2257425" cy="1390650"/>
                          </a:xfrm>
                          <a:prstGeom prst="rect">
                            <a:avLst/>
                          </a:prstGeom>
                          <a:noFill/>
                          <a:ln>
                            <a:noFill/>
                          </a:ln>
                        </pic:spPr>
                      </pic:pic>
                    </a:graphicData>
                  </a:graphic>
                </wp:inline>
              </w:drawing>
            </w:r>
          </w:p>
        </w:tc>
      </w:tr>
      <w:tr w:rsidR="0029204D" w:rsidRPr="002E2C37" w14:paraId="1D2FD2EB" w14:textId="77777777">
        <w:trPr>
          <w:trHeight w:val="2541"/>
        </w:trPr>
        <w:tc>
          <w:tcPr>
            <w:tcW w:w="1312" w:type="dxa"/>
          </w:tcPr>
          <w:p w14:paraId="7BC06D90" w14:textId="77777777" w:rsidR="0029204D" w:rsidRPr="002E2C37" w:rsidRDefault="00000000">
            <w:pPr>
              <w:spacing w:line="240" w:lineRule="auto"/>
              <w:ind w:firstLine="0"/>
              <w:jc w:val="center"/>
              <w:rPr>
                <w:bCs/>
                <w:lang w:val="en-US"/>
              </w:rPr>
            </w:pPr>
            <w:r w:rsidRPr="002E2C37">
              <w:rPr>
                <w:bCs/>
                <w:lang w:val="en-US"/>
              </w:rPr>
              <w:t>6</w:t>
            </w:r>
          </w:p>
        </w:tc>
        <w:tc>
          <w:tcPr>
            <w:tcW w:w="1689" w:type="dxa"/>
          </w:tcPr>
          <w:p w14:paraId="20382C78" w14:textId="77777777" w:rsidR="0029204D" w:rsidRPr="002E2C37" w:rsidRDefault="00000000">
            <w:pPr>
              <w:spacing w:line="240" w:lineRule="auto"/>
              <w:ind w:firstLine="0"/>
              <w:jc w:val="center"/>
              <w:rPr>
                <w:bCs/>
                <w:lang w:val="en-US"/>
              </w:rPr>
            </w:pPr>
            <w:r w:rsidRPr="002E2C37">
              <w:t>Adristyrannus</w:t>
            </w:r>
          </w:p>
        </w:tc>
        <w:tc>
          <w:tcPr>
            <w:tcW w:w="5216" w:type="dxa"/>
          </w:tcPr>
          <w:p w14:paraId="260EB483" w14:textId="77777777" w:rsidR="0029204D" w:rsidRPr="002E2C37" w:rsidRDefault="00000000">
            <w:pPr>
              <w:spacing w:line="240" w:lineRule="auto"/>
              <w:ind w:firstLine="0"/>
              <w:jc w:val="center"/>
            </w:pPr>
            <w:r w:rsidRPr="002E2C37">
              <w:rPr>
                <w:noProof/>
              </w:rPr>
              <w:drawing>
                <wp:inline distT="0" distB="0" distL="0" distR="0" wp14:anchorId="3513C0F3" wp14:editId="51DDFA4D">
                  <wp:extent cx="2286000" cy="1428750"/>
                  <wp:effectExtent l="0" t="0" r="0" b="0"/>
                  <wp:docPr id="160160" name="Picture 160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0" name="Picture 16016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a:xfrm>
                            <a:off x="0" y="0"/>
                            <a:ext cx="2286000" cy="1428750"/>
                          </a:xfrm>
                          <a:prstGeom prst="rect">
                            <a:avLst/>
                          </a:prstGeom>
                          <a:noFill/>
                          <a:ln>
                            <a:noFill/>
                          </a:ln>
                        </pic:spPr>
                      </pic:pic>
                    </a:graphicData>
                  </a:graphic>
                </wp:inline>
              </w:drawing>
            </w:r>
          </w:p>
        </w:tc>
      </w:tr>
      <w:tr w:rsidR="0029204D" w:rsidRPr="002E2C37" w14:paraId="59227AE1" w14:textId="77777777">
        <w:tc>
          <w:tcPr>
            <w:tcW w:w="1312" w:type="dxa"/>
          </w:tcPr>
          <w:p w14:paraId="4EBB463B" w14:textId="77777777" w:rsidR="0029204D" w:rsidRPr="002E2C37" w:rsidRDefault="00000000">
            <w:pPr>
              <w:spacing w:line="240" w:lineRule="auto"/>
              <w:ind w:firstLine="0"/>
              <w:jc w:val="center"/>
              <w:rPr>
                <w:bCs/>
                <w:lang w:val="en-US"/>
              </w:rPr>
            </w:pPr>
            <w:r w:rsidRPr="002E2C37">
              <w:rPr>
                <w:bCs/>
                <w:lang w:val="en-US"/>
              </w:rPr>
              <w:lastRenderedPageBreak/>
              <w:t>7</w:t>
            </w:r>
          </w:p>
        </w:tc>
        <w:tc>
          <w:tcPr>
            <w:tcW w:w="1689" w:type="dxa"/>
          </w:tcPr>
          <w:p w14:paraId="01821C81" w14:textId="77777777" w:rsidR="0029204D" w:rsidRPr="002E2C37" w:rsidRDefault="00000000">
            <w:pPr>
              <w:pStyle w:val="NormalWeb"/>
              <w:spacing w:before="120" w:beforeAutospacing="0" w:after="0" w:afterAutospacing="0"/>
              <w:jc w:val="center"/>
            </w:pPr>
            <w:r w:rsidRPr="002E2C37">
              <w:t>Mole Cricket</w:t>
            </w:r>
          </w:p>
        </w:tc>
        <w:tc>
          <w:tcPr>
            <w:tcW w:w="5216" w:type="dxa"/>
          </w:tcPr>
          <w:p w14:paraId="778C36E2" w14:textId="77777777" w:rsidR="0029204D" w:rsidRPr="002E2C37" w:rsidRDefault="00000000">
            <w:pPr>
              <w:spacing w:after="120" w:line="240" w:lineRule="auto"/>
              <w:ind w:firstLine="0"/>
              <w:jc w:val="center"/>
            </w:pPr>
            <w:r w:rsidRPr="002E2C37">
              <w:rPr>
                <w:noProof/>
              </w:rPr>
              <w:drawing>
                <wp:inline distT="0" distB="0" distL="114300" distR="114300" wp14:anchorId="4BD83583" wp14:editId="4089BEC0">
                  <wp:extent cx="2294255" cy="1408430"/>
                  <wp:effectExtent l="0" t="0" r="6985" b="8890"/>
                  <wp:docPr id="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4"/>
                          <pic:cNvPicPr>
                            <a:picLocks noChangeAspect="1"/>
                          </pic:cNvPicPr>
                        </pic:nvPicPr>
                        <pic:blipFill>
                          <a:blip r:embed="rId170"/>
                          <a:stretch>
                            <a:fillRect/>
                          </a:stretch>
                        </pic:blipFill>
                        <pic:spPr>
                          <a:xfrm>
                            <a:off x="0" y="0"/>
                            <a:ext cx="2294255" cy="1408430"/>
                          </a:xfrm>
                          <a:prstGeom prst="rect">
                            <a:avLst/>
                          </a:prstGeom>
                          <a:noFill/>
                          <a:ln>
                            <a:noFill/>
                          </a:ln>
                        </pic:spPr>
                      </pic:pic>
                    </a:graphicData>
                  </a:graphic>
                </wp:inline>
              </w:drawing>
            </w:r>
          </w:p>
        </w:tc>
      </w:tr>
      <w:tr w:rsidR="0029204D" w:rsidRPr="002E2C37" w14:paraId="44376F98" w14:textId="77777777">
        <w:tc>
          <w:tcPr>
            <w:tcW w:w="1312" w:type="dxa"/>
          </w:tcPr>
          <w:p w14:paraId="1AD0FC02" w14:textId="77777777" w:rsidR="0029204D" w:rsidRPr="002E2C37" w:rsidRDefault="00000000">
            <w:pPr>
              <w:spacing w:line="240" w:lineRule="auto"/>
              <w:ind w:firstLine="0"/>
              <w:jc w:val="center"/>
              <w:rPr>
                <w:bCs/>
                <w:lang w:val="en-US"/>
              </w:rPr>
            </w:pPr>
            <w:r w:rsidRPr="002E2C37">
              <w:rPr>
                <w:bCs/>
                <w:lang w:val="en-US"/>
              </w:rPr>
              <w:t>8</w:t>
            </w:r>
          </w:p>
        </w:tc>
        <w:tc>
          <w:tcPr>
            <w:tcW w:w="1689" w:type="dxa"/>
          </w:tcPr>
          <w:p w14:paraId="5E608C47" w14:textId="77777777" w:rsidR="0029204D" w:rsidRPr="002E2C37" w:rsidRDefault="00000000">
            <w:pPr>
              <w:spacing w:line="240" w:lineRule="auto"/>
              <w:ind w:firstLine="0"/>
              <w:jc w:val="center"/>
              <w:rPr>
                <w:bCs/>
                <w:lang w:val="en-US"/>
              </w:rPr>
            </w:pPr>
            <w:r w:rsidRPr="002E2C37">
              <w:t>odontothrips loti</w:t>
            </w:r>
          </w:p>
        </w:tc>
        <w:tc>
          <w:tcPr>
            <w:tcW w:w="5216" w:type="dxa"/>
          </w:tcPr>
          <w:p w14:paraId="38F2586F" w14:textId="77777777" w:rsidR="0029204D" w:rsidRPr="002E2C37" w:rsidRDefault="00000000">
            <w:pPr>
              <w:spacing w:after="120" w:line="240" w:lineRule="auto"/>
              <w:ind w:firstLine="0"/>
              <w:jc w:val="center"/>
            </w:pPr>
            <w:r w:rsidRPr="002E2C37">
              <w:rPr>
                <w:noProof/>
              </w:rPr>
              <w:drawing>
                <wp:inline distT="0" distB="0" distL="0" distR="0" wp14:anchorId="7F67B59F" wp14:editId="48AF87DA">
                  <wp:extent cx="2333625" cy="1238250"/>
                  <wp:effectExtent l="0" t="0" r="9525" b="0"/>
                  <wp:docPr id="160164" name="Picture 160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4" name="Picture 16016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a:xfrm>
                            <a:off x="0" y="0"/>
                            <a:ext cx="2333625" cy="1238250"/>
                          </a:xfrm>
                          <a:prstGeom prst="rect">
                            <a:avLst/>
                          </a:prstGeom>
                          <a:noFill/>
                          <a:ln>
                            <a:noFill/>
                          </a:ln>
                        </pic:spPr>
                      </pic:pic>
                    </a:graphicData>
                  </a:graphic>
                </wp:inline>
              </w:drawing>
            </w:r>
          </w:p>
        </w:tc>
      </w:tr>
      <w:tr w:rsidR="0029204D" w:rsidRPr="002E2C37" w14:paraId="1743B97B" w14:textId="77777777">
        <w:tc>
          <w:tcPr>
            <w:tcW w:w="1312" w:type="dxa"/>
          </w:tcPr>
          <w:p w14:paraId="1DC0E8D2" w14:textId="77777777" w:rsidR="0029204D" w:rsidRPr="002E2C37" w:rsidRDefault="00000000">
            <w:pPr>
              <w:spacing w:line="240" w:lineRule="auto"/>
              <w:ind w:firstLine="0"/>
              <w:jc w:val="center"/>
              <w:rPr>
                <w:bCs/>
                <w:lang w:val="en-US"/>
              </w:rPr>
            </w:pPr>
            <w:r w:rsidRPr="002E2C37">
              <w:rPr>
                <w:bCs/>
                <w:lang w:val="en-US"/>
              </w:rPr>
              <w:t>9</w:t>
            </w:r>
          </w:p>
        </w:tc>
        <w:tc>
          <w:tcPr>
            <w:tcW w:w="1689" w:type="dxa"/>
          </w:tcPr>
          <w:p w14:paraId="0CB08886" w14:textId="77777777" w:rsidR="0029204D" w:rsidRPr="002E2C37" w:rsidRDefault="00000000">
            <w:pPr>
              <w:spacing w:line="240" w:lineRule="auto"/>
              <w:ind w:firstLine="0"/>
              <w:jc w:val="center"/>
              <w:rPr>
                <w:bCs/>
                <w:lang w:val="en-US"/>
              </w:rPr>
            </w:pPr>
            <w:r w:rsidRPr="002E2C37">
              <w:t>Ampelophaga</w:t>
            </w:r>
          </w:p>
        </w:tc>
        <w:tc>
          <w:tcPr>
            <w:tcW w:w="5216" w:type="dxa"/>
          </w:tcPr>
          <w:p w14:paraId="6B72340D" w14:textId="77777777" w:rsidR="0029204D" w:rsidRPr="002E2C37" w:rsidRDefault="00000000">
            <w:pPr>
              <w:spacing w:line="240" w:lineRule="auto"/>
              <w:ind w:firstLine="0"/>
              <w:jc w:val="center"/>
            </w:pPr>
            <w:r w:rsidRPr="002E2C37">
              <w:rPr>
                <w:noProof/>
              </w:rPr>
              <w:drawing>
                <wp:inline distT="0" distB="0" distL="114300" distR="114300" wp14:anchorId="10FB900A" wp14:editId="1DD17AF2">
                  <wp:extent cx="2313305" cy="1411605"/>
                  <wp:effectExtent l="0" t="0" r="3175" b="5715"/>
                  <wp:docPr id="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5"/>
                          <pic:cNvPicPr>
                            <a:picLocks noChangeAspect="1"/>
                          </pic:cNvPicPr>
                        </pic:nvPicPr>
                        <pic:blipFill>
                          <a:blip r:embed="rId172"/>
                          <a:stretch>
                            <a:fillRect/>
                          </a:stretch>
                        </pic:blipFill>
                        <pic:spPr>
                          <a:xfrm>
                            <a:off x="0" y="0"/>
                            <a:ext cx="2313305" cy="1411605"/>
                          </a:xfrm>
                          <a:prstGeom prst="rect">
                            <a:avLst/>
                          </a:prstGeom>
                          <a:noFill/>
                          <a:ln>
                            <a:noFill/>
                          </a:ln>
                        </pic:spPr>
                      </pic:pic>
                    </a:graphicData>
                  </a:graphic>
                </wp:inline>
              </w:drawing>
            </w:r>
          </w:p>
        </w:tc>
      </w:tr>
      <w:tr w:rsidR="0029204D" w:rsidRPr="002E2C37" w14:paraId="4FFE2193" w14:textId="77777777">
        <w:tc>
          <w:tcPr>
            <w:tcW w:w="1312"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1689" w:type="dxa"/>
          </w:tcPr>
          <w:p w14:paraId="618576AA" w14:textId="77777777" w:rsidR="0029204D" w:rsidRPr="002E2C37" w:rsidRDefault="00000000">
            <w:pPr>
              <w:spacing w:line="240" w:lineRule="auto"/>
              <w:ind w:firstLine="0"/>
              <w:jc w:val="center"/>
              <w:rPr>
                <w:bCs/>
                <w:lang w:val="en-US"/>
              </w:rPr>
            </w:pPr>
            <w:r w:rsidRPr="002E2C37">
              <w:t>rice leaf roller</w:t>
            </w:r>
          </w:p>
        </w:tc>
        <w:tc>
          <w:tcPr>
            <w:tcW w:w="5216" w:type="dxa"/>
          </w:tcPr>
          <w:p w14:paraId="58264A52" w14:textId="77777777" w:rsidR="0029204D" w:rsidRPr="002E2C37" w:rsidRDefault="00000000">
            <w:pPr>
              <w:spacing w:after="120" w:line="240" w:lineRule="auto"/>
              <w:ind w:firstLine="0"/>
              <w:jc w:val="center"/>
            </w:pPr>
            <w:r w:rsidRPr="002E2C37">
              <w:rPr>
                <w:noProof/>
              </w:rPr>
              <w:drawing>
                <wp:inline distT="0" distB="0" distL="114300" distR="114300" wp14:anchorId="086648F2" wp14:editId="570913C6">
                  <wp:extent cx="2314575" cy="1502410"/>
                  <wp:effectExtent l="0" t="0" r="1905" b="6350"/>
                  <wp:docPr id="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3"/>
                          <pic:cNvPicPr>
                            <a:picLocks noChangeAspect="1"/>
                          </pic:cNvPicPr>
                        </pic:nvPicPr>
                        <pic:blipFill>
                          <a:blip r:embed="rId173"/>
                          <a:stretch>
                            <a:fillRect/>
                          </a:stretch>
                        </pic:blipFill>
                        <pic:spPr>
                          <a:xfrm>
                            <a:off x="0" y="0"/>
                            <a:ext cx="2314575" cy="1502410"/>
                          </a:xfrm>
                          <a:prstGeom prst="rect">
                            <a:avLst/>
                          </a:prstGeom>
                          <a:noFill/>
                          <a:ln>
                            <a:noFill/>
                          </a:ln>
                        </pic:spPr>
                      </pic:pic>
                    </a:graphicData>
                  </a:graphic>
                </wp:inline>
              </w:drawing>
            </w:r>
          </w:p>
        </w:tc>
      </w:tr>
    </w:tbl>
    <w:p w14:paraId="635AF2EB" w14:textId="77777777" w:rsidR="0029204D" w:rsidRPr="002E2C37" w:rsidRDefault="0029204D" w:rsidP="00FC2B30">
      <w:pPr>
        <w:pStyle w:val="Style1"/>
      </w:pPr>
    </w:p>
    <w:p w14:paraId="44DA46EE" w14:textId="762CCB4C" w:rsidR="0029204D" w:rsidRPr="002E2C37" w:rsidRDefault="00000000" w:rsidP="00C76553">
      <w:pPr>
        <w:pStyle w:val="Heading3"/>
        <w:rPr>
          <w:rFonts w:cs="Times New Roman"/>
        </w:rPr>
      </w:pPr>
      <w:bookmarkStart w:id="194" w:name="_heading=h.2ce457m" w:colFirst="0" w:colLast="0"/>
      <w:bookmarkStart w:id="195" w:name="_Toc101958651"/>
      <w:bookmarkStart w:id="196" w:name="_Toc195486093"/>
      <w:bookmarkEnd w:id="194"/>
      <w:r w:rsidRPr="002E2C37">
        <w:rPr>
          <w:rFonts w:cs="Times New Roman"/>
        </w:rPr>
        <w:t>3.4.</w:t>
      </w:r>
      <w:r w:rsidR="00AC0E0D" w:rsidRPr="002E2C37">
        <w:rPr>
          <w:rFonts w:cs="Times New Roman"/>
        </w:rPr>
        <w:t>2</w:t>
      </w:r>
      <w:r w:rsidRPr="002E2C37">
        <w:rPr>
          <w:rFonts w:cs="Times New Roman"/>
        </w:rPr>
        <w:t xml:space="preserve"> Độ chính xác khi nhận diện</w:t>
      </w:r>
      <w:bookmarkEnd w:id="195"/>
      <w:bookmarkEnd w:id="196"/>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4CD52F3F" w14:textId="77777777" w:rsidR="0029204D" w:rsidRDefault="00000000">
      <w:pPr>
        <w:rPr>
          <w:color w:val="000000"/>
        </w:rPr>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4"/>
                    <a:stretch>
                      <a:fillRect/>
                    </a:stretch>
                  </pic:blipFill>
                  <pic:spPr>
                    <a:xfrm>
                      <a:off x="0" y="0"/>
                      <a:ext cx="4414520" cy="1795780"/>
                    </a:xfrm>
                    <a:prstGeom prst="rect">
                      <a:avLst/>
                    </a:prstGeom>
                    <a:noFill/>
                    <a:ln w="9525">
                      <a:noFill/>
                    </a:ln>
                  </pic:spPr>
                </pic:pic>
              </a:graphicData>
            </a:graphic>
          </wp:inline>
        </w:drawing>
      </w:r>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77777777" w:rsidR="0029204D" w:rsidRDefault="00000000">
      <w:pPr>
        <w:rPr>
          <w:color w:val="000000"/>
        </w:rPr>
      </w:pPr>
      <w:r>
        <w:rPr>
          <w:color w:val="000000"/>
        </w:rPr>
        <w:t>Mối quan hệ giữa độ chính xác và TP và FP có thể được biểu hiện như sau [35]:</w:t>
      </w:r>
    </w:p>
    <w:p w14:paraId="7880D00C" w14:textId="6F6B6A32"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ADDIN ZOTERO_ITEM CSL_CITATION {"citationID":"3AzJCpWP","properties":{"formattedCitation":"[35]","plainCitation":"[35]","noteIndex":0},"citationItems":[{"id":"impwJfAa/TaiIxP9B","uris":["http://zotero.org/users/local/LFkW8PCP/items/HK7AMWPY"],"itemData":{"id":144,"type":"article-newspaper","title":"Đánh giá model bằng mAP -Object detection","URL":"https://devai.info/2020/12/17/tim-hieu-mapmean-average-precision-danh-gia-mo-hinh-object-detection-su-dung-yolov4/","author":[{"family":"","given":"devai.info"}]}}],"schema":"https://github.com/citation-style-language/schema/raw/master/csl-citation.json"} </m:t>
          </m:r>
          <m:r>
            <m:rPr>
              <m:sty m:val="p"/>
            </m:rPr>
            <w:rPr>
              <w:rFonts w:ascii="Cambria Math" w:hAnsi="Cambria Math"/>
            </w:rPr>
            <w:fldChar w:fldCharType="separate"/>
          </m:r>
          <m:r>
            <m:rPr>
              <m:sty m:val="p"/>
            </m:rPr>
            <w:rPr>
              <w:rFonts w:ascii="Cambria Math" w:hAnsi="Cambria Math"/>
            </w:rPr>
            <m:t>[35]</m:t>
          </m:r>
          <m:r>
            <m:rPr>
              <m:sty m:val="p"/>
            </m:rPr>
            <w:rPr>
              <w:rFonts w:ascii="Cambria Math" w:hAnsi="Cambria Math"/>
            </w:rPr>
            <w:fldChar w:fldCharType="end"/>
          </m:r>
          <m:r>
            <w:rPr>
              <w:rFonts w:ascii="Cambria Math" w:hAnsi="Cambria Math"/>
            </w:rPr>
            <m:t xml:space="preserve"> </m:t>
          </m:r>
        </m:oMath>
      </m:oMathPara>
    </w:p>
    <w:p w14:paraId="00BA4856" w14:textId="77777777" w:rsidR="0029204D" w:rsidRDefault="0029204D">
      <w:pPr>
        <w:rPr>
          <w:rFonts w:hAnsi="Cambria Math"/>
        </w:rPr>
      </w:pPr>
    </w:p>
    <w:p w14:paraId="0575B4FB" w14:textId="77777777"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Pr>
          <w:bCs/>
          <w:color w:val="000000"/>
        </w:rPr>
        <w:t>[35]</w:t>
      </w:r>
      <w:r>
        <w:rPr>
          <w:color w:val="000000"/>
        </w:rPr>
        <w:t>.</w:t>
      </w:r>
    </w:p>
    <w:p w14:paraId="0FACBB55" w14:textId="49E1C7E7"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r>
            <m:rPr>
              <m:sty m:val="p"/>
            </m:rPr>
            <w:rPr>
              <w:rFonts w:ascii="Cambria Math" w:hAnsi="Cambria Math"/>
            </w:rPr>
            <w:fldChar w:fldCharType="begin"/>
          </m:r>
          <m:r>
            <m:rPr>
              <m:sty m:val="p"/>
            </m:rPr>
            <w:rPr>
              <w:rFonts w:ascii="Cambria Math" w:hAnsi="Cambria Math"/>
            </w:rPr>
            <m:t xml:space="preserve"> ADDIN ZOTERO_ITEM CSL_CITATION {"citationID":"lXXFS4uP","properties":{"formattedCitation":"[1]","plainCitation":"[1]","dontUpdate":true,"noteIndex":0},"citationItems":[{"id":"impwJfAa/TaiIxP9B","uris":["http://zotero.org/users/local/LFkW8PCP/items/HK7AMWPY"],"itemData":{"id":144,"type":"article-newspaper","title":"Đánh giá model bằng mAP -Object detection","URL":"https://devai.info/2020/12/17/tim-hieu-mapmean-average-precision-danh-gia-mo-hinh-object-detection-su-dung-yolov4/","author":[{"family":"","given":"devai.info"}]}}],"schema":"https://github.com/citation-style-language/schema/raw/master/csl-citation.json"} </m:t>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lang w:val="en-US"/>
            </w:rPr>
            <m:t>2</m:t>
          </m:r>
          <m:r>
            <m:rPr>
              <m:sty m:val="p"/>
            </m:rPr>
            <w:rPr>
              <w:rFonts w:ascii="Cambria Math" w:hAnsi="Cambria Math"/>
            </w:rPr>
            <m:t>]</m:t>
          </m:r>
          <m:r>
            <m:rPr>
              <m:sty m:val="p"/>
            </m:rPr>
            <w:rPr>
              <w:rFonts w:ascii="Cambria Math" w:hAnsi="Cambria Math"/>
            </w:rPr>
            <w:fldChar w:fldCharType="end"/>
          </m:r>
        </m:oMath>
      </m:oMathPara>
    </w:p>
    <w:p w14:paraId="709B690D" w14:textId="77777777" w:rsidR="0029204D" w:rsidRDefault="00000000">
      <w:pPr>
        <w:rPr>
          <w:rFonts w:hAnsi="Cambria Math"/>
        </w:rPr>
      </w:pPr>
      <w:r>
        <w:rPr>
          <w:rFonts w:hAnsi="Cambria Math"/>
          <w:lang w:val="en-US"/>
        </w:rPr>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151A0900" w14:textId="77777777" w:rsidR="0029204D" w:rsidRDefault="0029204D">
      <w:pPr>
        <w:rPr>
          <w:rFonts w:hAnsi="Cambria Math"/>
        </w:rPr>
      </w:pPr>
    </w:p>
    <w:p w14:paraId="22D7F2A2" w14:textId="77777777" w:rsidR="0029204D" w:rsidRDefault="00000000">
      <w:r>
        <w:t>IOU (Intersection over Union) là chỉ số đánh giá được sử dụng để đo độ chính xác của phát hiện đối tượng trên tập dữ liệu cụ thể. Thường được dùng để đánh giá hiệu năng phát hiện đối tượng [20].</w:t>
      </w:r>
    </w:p>
    <w:p w14:paraId="5183FC14" w14:textId="06861883" w:rsidR="0029204D" w:rsidRDefault="00000000">
      <w:pPr>
        <w:pStyle w:val="NormalWeb"/>
      </w:pPr>
      <w:r>
        <w:rPr>
          <w:noProof/>
        </w:rPr>
        <w:drawing>
          <wp:inline distT="0" distB="0" distL="114300" distR="114300" wp14:anchorId="7D4F8118" wp14:editId="61670C64">
            <wp:extent cx="3255010" cy="2322195"/>
            <wp:effectExtent l="0" t="0" r="6350" b="9525"/>
            <wp:docPr id="45" name="Picture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8" descr="IMG_256"/>
                    <pic:cNvPicPr>
                      <a:picLocks noChangeAspect="1"/>
                    </pic:cNvPicPr>
                  </pic:nvPicPr>
                  <pic:blipFill>
                    <a:blip r:embed="rId175"/>
                    <a:stretch>
                      <a:fillRect/>
                    </a:stretch>
                  </pic:blipFill>
                  <pic:spPr>
                    <a:xfrm>
                      <a:off x="0" y="0"/>
                      <a:ext cx="3255010" cy="2322195"/>
                    </a:xfrm>
                    <a:prstGeom prst="rect">
                      <a:avLst/>
                    </a:prstGeom>
                    <a:noFill/>
                    <a:ln w="9525">
                      <a:noFill/>
                    </a:ln>
                  </pic:spPr>
                </pic:pic>
              </a:graphicData>
            </a:graphic>
          </wp:inline>
        </w:drawing>
      </w:r>
    </w:p>
    <w:p w14:paraId="4F6A7331" w14:textId="77777777" w:rsidR="0029204D" w:rsidRDefault="0029204D">
      <w:pPr>
        <w:keepNext/>
        <w:ind w:firstLine="0"/>
      </w:pPr>
    </w:p>
    <w:p w14:paraId="41D1F62B" w14:textId="77777777"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37].</w:t>
      </w:r>
    </w:p>
    <w:p w14:paraId="2EDDA185" w14:textId="762210D3" w:rsidR="0029204D" w:rsidRDefault="00000000">
      <w:pPr>
        <w:pStyle w:val="NormalWeb"/>
      </w:pPr>
      <w:r>
        <w:rPr>
          <w:noProof/>
        </w:rPr>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76"/>
                    <a:stretch>
                      <a:fillRect/>
                    </a:stretch>
                  </pic:blipFill>
                  <pic:spPr>
                    <a:xfrm>
                      <a:off x="0" y="0"/>
                      <a:ext cx="5219700" cy="2651125"/>
                    </a:xfrm>
                    <a:prstGeom prst="rect">
                      <a:avLst/>
                    </a:prstGeom>
                    <a:noFill/>
                    <a:ln w="9525">
                      <a:noFill/>
                    </a:ln>
                  </pic:spPr>
                </pic:pic>
              </a:graphicData>
            </a:graphic>
          </wp:inline>
        </w:drawing>
      </w:r>
    </w:p>
    <w:p w14:paraId="078A3340" w14:textId="77777777" w:rsidR="0029204D" w:rsidRDefault="0029204D">
      <w:pPr>
        <w:pStyle w:val="NormalWeb"/>
      </w:pPr>
    </w:p>
    <w:p w14:paraId="5BDCE01C" w14:textId="77777777" w:rsidR="0029204D" w:rsidRDefault="0029204D">
      <w:pPr>
        <w:keepNext/>
        <w:ind w:firstLine="0"/>
      </w:pPr>
    </w:p>
    <w:p w14:paraId="438E8569" w14:textId="40D6DD48" w:rsidR="0029204D" w:rsidRDefault="00000000">
      <w:pPr>
        <w:ind w:firstLine="0"/>
        <w:jc w:val="center"/>
      </w:pPr>
      <w:bookmarkStart w:id="197" w:name="_Toc195438098"/>
      <w:bookmarkStart w:id="198" w:name="_Toc195484394"/>
      <w:r>
        <w:t xml:space="preserve">Hình </w:t>
      </w:r>
      <w:r>
        <w:fldChar w:fldCharType="begin"/>
      </w:r>
      <w:r>
        <w:instrText xml:space="preserve"> SEQ Hình \* ARABIC </w:instrText>
      </w:r>
      <w:r>
        <w:fldChar w:fldCharType="separate"/>
      </w:r>
      <w:r w:rsidR="004E108D">
        <w:rPr>
          <w:noProof/>
        </w:rPr>
        <w:t>17</w:t>
      </w:r>
      <w:r>
        <w:fldChar w:fldCharType="end"/>
      </w:r>
      <w:r>
        <w:t>: Miêu tả area of overlap</w:t>
      </w:r>
      <w:bookmarkEnd w:id="197"/>
      <w:bookmarkEnd w:id="198"/>
    </w:p>
    <w:p w14:paraId="4DA0F4EB" w14:textId="77777777" w:rsidR="0029204D" w:rsidRDefault="00000000">
      <w:pPr>
        <w:rPr>
          <w:color w:val="000000"/>
        </w:rPr>
      </w:pPr>
      <w:bookmarkStart w:id="199" w:name="_heading=h.3bj1y38" w:colFirst="0" w:colLast="0"/>
      <w:bookmarkEnd w:id="199"/>
      <w:r>
        <w:rPr>
          <w:color w:val="000000"/>
        </w:rPr>
        <w:t>IOU &gt; 0.5 (True positive: TP): Đối tượng được nhận dạng đúng [20].</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rPr>
          <w:rFonts w:cs="Times New Roman"/>
        </w:rPr>
      </w:pPr>
      <w:bookmarkStart w:id="200" w:name="_Toc101958652"/>
      <w:bookmarkStart w:id="201" w:name="_Toc195486094"/>
      <w:r w:rsidRPr="002E2C37">
        <w:rPr>
          <w:rFonts w:cs="Times New Roman"/>
        </w:rPr>
        <w:t>3.4.</w:t>
      </w:r>
      <w:r w:rsidR="00AC0E0D" w:rsidRPr="002E2C37">
        <w:rPr>
          <w:rFonts w:cs="Times New Roman"/>
        </w:rPr>
        <w:t>3</w:t>
      </w:r>
      <w:r w:rsidRPr="002E2C37">
        <w:rPr>
          <w:rFonts w:cs="Times New Roman"/>
        </w:rPr>
        <w:t xml:space="preserve"> Chế độ hoạt động của ứng dụng</w:t>
      </w:r>
      <w:bookmarkEnd w:id="200"/>
      <w:bookmarkEnd w:id="201"/>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77777777" w:rsidR="0029204D" w:rsidRDefault="00000000" w:rsidP="00C76553">
      <w:r>
        <w:t xml:space="preserve">Ở chế độ online thì cơ sở dữ liệu về côn trùng sẽ được lưu ở server khi nhận diện thành công côn trùng thì ứng dụng di động sẽ gửi thông tin lên web services rồi web services xử lý dữ liệu mà chúng ta gửi từ ứng dụng đến server và server xử lý xong thì nó trả về dữ liệu </w:t>
      </w:r>
      <w:r>
        <w:rPr>
          <w:lang w:val="en-US"/>
        </w:rPr>
        <w:t>json</w:t>
      </w:r>
      <w:r>
        <w:t xml:space="preserve">. Để xử lý xử liệu dạng json hoặc xml thì chúng ta phải parse json hoặc parse xml. </w:t>
      </w:r>
    </w:p>
    <w:p w14:paraId="16C2C75E" w14:textId="77777777" w:rsidR="0029204D" w:rsidRDefault="00000000" w:rsidP="00C76553">
      <w:r>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rFonts w:cs="Times New Roman"/>
          <w:color w:val="000000"/>
        </w:rPr>
      </w:pPr>
      <w:bookmarkStart w:id="202" w:name="_Toc101958653"/>
      <w:bookmarkStart w:id="203" w:name="_Toc195486095"/>
      <w:r w:rsidRPr="002E2C37">
        <w:rPr>
          <w:rFonts w:cs="Times New Roman"/>
        </w:rPr>
        <w:t>3.4.</w:t>
      </w:r>
      <w:r w:rsidR="00AC0E0D" w:rsidRPr="002E2C37">
        <w:rPr>
          <w:rFonts w:cs="Times New Roman"/>
        </w:rPr>
        <w:t>4</w:t>
      </w:r>
      <w:r w:rsidRPr="002E2C37">
        <w:rPr>
          <w:rFonts w:cs="Times New Roman"/>
        </w:rPr>
        <w:t xml:space="preserve"> Độ chính xác khi xác định côn trùng trên tập dữ liệu hình ảnh</w:t>
      </w:r>
      <w:bookmarkEnd w:id="202"/>
      <w:bookmarkEnd w:id="203"/>
    </w:p>
    <w:p w14:paraId="716E3DDA" w14:textId="68E3014D" w:rsidR="0029204D" w:rsidRPr="002E2C37" w:rsidRDefault="00000000" w:rsidP="00C76553">
      <w:pPr>
        <w:pStyle w:val="Heading4"/>
      </w:pPr>
      <w:bookmarkStart w:id="204"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04"/>
    </w:p>
    <w:p w14:paraId="2D47B7DA" w14:textId="7E0B39F2" w:rsidR="0029204D" w:rsidRPr="002E2C37" w:rsidRDefault="00000000" w:rsidP="00C76553">
      <w:bookmarkStart w:id="205" w:name="_Toc195436886"/>
      <w:r w:rsidRPr="002E2C37">
        <w:t xml:space="preserve">Bảng </w:t>
      </w:r>
      <w:r w:rsidR="00ED5578" w:rsidRPr="002E2C37">
        <w:fldChar w:fldCharType="begin"/>
      </w:r>
      <w:r w:rsidR="00ED5578" w:rsidRPr="002E2C37">
        <w:instrText xml:space="preserve"> SEQ Bảng \* ARABIC </w:instrText>
      </w:r>
      <w:r w:rsidR="00ED5578" w:rsidRPr="002E2C37">
        <w:fldChar w:fldCharType="separate"/>
      </w:r>
      <w:r w:rsidR="00006BF8" w:rsidRPr="002E2C37">
        <w:rPr>
          <w:noProof/>
        </w:rPr>
        <w:t>19</w:t>
      </w:r>
      <w:r w:rsidR="00ED5578" w:rsidRPr="002E2C37">
        <w:fldChar w:fldCharType="end"/>
      </w:r>
      <w:r w:rsidRPr="002E2C37">
        <w:t>: Bảng độ chính xác</w:t>
      </w:r>
      <w:r w:rsidRPr="002E2C37">
        <w:rPr>
          <w:lang w:val="en-US"/>
        </w:rPr>
        <w:t xml:space="preserve"> sau khi nhận diện</w:t>
      </w:r>
      <w:r w:rsidRPr="002E2C37">
        <w:t xml:space="preserve"> của tập dữ liệu </w:t>
      </w:r>
      <w:bookmarkEnd w:id="205"/>
      <w:r w:rsidR="00695FE7" w:rsidRPr="002E2C37">
        <w:t>10 lớp</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9204D" w:rsidRPr="002E2C37" w14:paraId="7765D8C9" w14:textId="77777777">
        <w:tc>
          <w:tcPr>
            <w:tcW w:w="988" w:type="dxa"/>
            <w:vAlign w:val="center"/>
          </w:tcPr>
          <w:p w14:paraId="3364F027" w14:textId="77777777" w:rsidR="0029204D" w:rsidRPr="002E2C37" w:rsidRDefault="00000000" w:rsidP="00FC2B30">
            <w:pPr>
              <w:pStyle w:val="Style1"/>
            </w:pPr>
            <w:r w:rsidRPr="002E2C37">
              <w:t>STT</w:t>
            </w:r>
          </w:p>
        </w:tc>
        <w:tc>
          <w:tcPr>
            <w:tcW w:w="4110" w:type="dxa"/>
            <w:vAlign w:val="center"/>
          </w:tcPr>
          <w:p w14:paraId="425DC65C" w14:textId="77777777" w:rsidR="0029204D" w:rsidRPr="002E2C37" w:rsidRDefault="00000000" w:rsidP="00FC2B30">
            <w:pPr>
              <w:pStyle w:val="Style1"/>
            </w:pPr>
            <w:r w:rsidRPr="002E2C37">
              <w:t>Tên côn trùng</w:t>
            </w:r>
          </w:p>
        </w:tc>
        <w:tc>
          <w:tcPr>
            <w:tcW w:w="3112" w:type="dxa"/>
            <w:vAlign w:val="center"/>
          </w:tcPr>
          <w:p w14:paraId="228F881F" w14:textId="77777777" w:rsidR="0029204D" w:rsidRPr="002E2C37" w:rsidRDefault="00000000" w:rsidP="00FC2B30">
            <w:pPr>
              <w:pStyle w:val="Style1"/>
            </w:pPr>
            <w:r w:rsidRPr="002E2C37">
              <w:t>Độ chính xác khi nhận diện</w:t>
            </w:r>
          </w:p>
        </w:tc>
      </w:tr>
      <w:tr w:rsidR="0029204D" w:rsidRPr="002E2C37" w14:paraId="77072B7C" w14:textId="77777777">
        <w:tc>
          <w:tcPr>
            <w:tcW w:w="988" w:type="dxa"/>
            <w:vAlign w:val="center"/>
          </w:tcPr>
          <w:p w14:paraId="193A9AD2" w14:textId="77777777" w:rsidR="0029204D" w:rsidRPr="002E2C37" w:rsidRDefault="00000000" w:rsidP="00FC2B30">
            <w:pPr>
              <w:pStyle w:val="Style1"/>
            </w:pPr>
            <w:r w:rsidRPr="002E2C37">
              <w:t>1</w:t>
            </w:r>
          </w:p>
        </w:tc>
        <w:tc>
          <w:tcPr>
            <w:tcW w:w="4110" w:type="dxa"/>
            <w:vAlign w:val="center"/>
          </w:tcPr>
          <w:p w14:paraId="7852313E" w14:textId="77777777" w:rsidR="0029204D" w:rsidRPr="002E2C37" w:rsidRDefault="00000000" w:rsidP="00695FE7">
            <w:r w:rsidRPr="002E2C37">
              <w:t>rice leaf roller</w:t>
            </w:r>
          </w:p>
        </w:tc>
        <w:tc>
          <w:tcPr>
            <w:tcW w:w="3112" w:type="dxa"/>
            <w:vAlign w:val="center"/>
          </w:tcPr>
          <w:p w14:paraId="04381841" w14:textId="77777777" w:rsidR="0029204D" w:rsidRPr="002E2C37" w:rsidRDefault="00000000" w:rsidP="00695FE7">
            <w:r w:rsidRPr="002E2C37">
              <w:rPr>
                <w:lang w:val="en-US"/>
              </w:rPr>
              <w:t>7</w:t>
            </w:r>
            <w:r w:rsidRPr="002E2C37">
              <w:t>2.9%</w:t>
            </w:r>
          </w:p>
        </w:tc>
      </w:tr>
      <w:tr w:rsidR="0029204D" w:rsidRPr="002E2C37" w14:paraId="35BCDB37" w14:textId="77777777">
        <w:tc>
          <w:tcPr>
            <w:tcW w:w="988" w:type="dxa"/>
            <w:vAlign w:val="center"/>
          </w:tcPr>
          <w:p w14:paraId="691C24E3" w14:textId="77777777" w:rsidR="0029204D" w:rsidRPr="002E2C37" w:rsidRDefault="00000000" w:rsidP="00FC2B30">
            <w:pPr>
              <w:pStyle w:val="Style1"/>
            </w:pPr>
            <w:r w:rsidRPr="002E2C37">
              <w:lastRenderedPageBreak/>
              <w:t>2</w:t>
            </w:r>
          </w:p>
        </w:tc>
        <w:tc>
          <w:tcPr>
            <w:tcW w:w="4110" w:type="dxa"/>
            <w:vAlign w:val="center"/>
          </w:tcPr>
          <w:p w14:paraId="77C00795" w14:textId="77777777" w:rsidR="0029204D" w:rsidRPr="002E2C37" w:rsidRDefault="00000000" w:rsidP="00695FE7">
            <w:pPr>
              <w:rPr>
                <w:color w:val="000000"/>
              </w:rPr>
            </w:pPr>
            <w:r w:rsidRPr="002E2C37">
              <w:rPr>
                <w:color w:val="000000"/>
              </w:rPr>
              <w:t>rice leaf caterpillar</w:t>
            </w:r>
          </w:p>
        </w:tc>
        <w:tc>
          <w:tcPr>
            <w:tcW w:w="3112" w:type="dxa"/>
            <w:vAlign w:val="center"/>
          </w:tcPr>
          <w:p w14:paraId="1CEFC748" w14:textId="77777777" w:rsidR="0029204D" w:rsidRPr="002E2C37" w:rsidRDefault="00000000" w:rsidP="00695FE7">
            <w:r w:rsidRPr="002E2C37">
              <w:rPr>
                <w:lang w:val="en-US"/>
              </w:rPr>
              <w:t>5</w:t>
            </w:r>
            <w:r w:rsidRPr="002E2C37">
              <w:t>6.8%</w:t>
            </w:r>
          </w:p>
        </w:tc>
      </w:tr>
      <w:tr w:rsidR="0029204D" w:rsidRPr="002E2C37" w14:paraId="753DEC77" w14:textId="77777777">
        <w:tc>
          <w:tcPr>
            <w:tcW w:w="988" w:type="dxa"/>
            <w:vAlign w:val="center"/>
          </w:tcPr>
          <w:p w14:paraId="2932A074" w14:textId="77777777" w:rsidR="0029204D" w:rsidRPr="002E2C37" w:rsidRDefault="00000000" w:rsidP="00FC2B30">
            <w:pPr>
              <w:pStyle w:val="Style1"/>
            </w:pPr>
            <w:r w:rsidRPr="002E2C37">
              <w:t>3</w:t>
            </w:r>
          </w:p>
        </w:tc>
        <w:tc>
          <w:tcPr>
            <w:tcW w:w="4110" w:type="dxa"/>
            <w:vAlign w:val="center"/>
          </w:tcPr>
          <w:p w14:paraId="164242F5" w14:textId="77777777" w:rsidR="0029204D" w:rsidRPr="002E2C37" w:rsidRDefault="00000000" w:rsidP="00695FE7">
            <w:r w:rsidRPr="002E2C37">
              <w:t>paddy stem maggot</w:t>
            </w:r>
          </w:p>
        </w:tc>
        <w:tc>
          <w:tcPr>
            <w:tcW w:w="3112" w:type="dxa"/>
            <w:vAlign w:val="center"/>
          </w:tcPr>
          <w:p w14:paraId="070F690E" w14:textId="77777777" w:rsidR="0029204D" w:rsidRPr="002E2C37" w:rsidRDefault="00000000" w:rsidP="00695FE7">
            <w:r w:rsidRPr="002E2C37">
              <w:rPr>
                <w:lang w:val="en-US"/>
              </w:rPr>
              <w:t>6</w:t>
            </w:r>
            <w:r w:rsidRPr="002E2C37">
              <w:t>4.0%</w:t>
            </w:r>
          </w:p>
        </w:tc>
      </w:tr>
      <w:tr w:rsidR="0029204D" w:rsidRPr="002E2C37" w14:paraId="57EB13F3" w14:textId="77777777">
        <w:tc>
          <w:tcPr>
            <w:tcW w:w="988" w:type="dxa"/>
            <w:vAlign w:val="center"/>
          </w:tcPr>
          <w:p w14:paraId="63A57BC7" w14:textId="77777777" w:rsidR="0029204D" w:rsidRPr="002E2C37" w:rsidRDefault="00000000" w:rsidP="00FC2B30">
            <w:pPr>
              <w:pStyle w:val="Style1"/>
            </w:pPr>
            <w:r w:rsidRPr="002E2C37">
              <w:t>4</w:t>
            </w:r>
          </w:p>
        </w:tc>
        <w:tc>
          <w:tcPr>
            <w:tcW w:w="4110" w:type="dxa"/>
            <w:vAlign w:val="center"/>
          </w:tcPr>
          <w:p w14:paraId="5E8A6685" w14:textId="77777777" w:rsidR="0029204D" w:rsidRPr="002E2C37" w:rsidRDefault="00000000" w:rsidP="00695FE7">
            <w:pPr>
              <w:rPr>
                <w:lang w:val="en-US"/>
              </w:rPr>
            </w:pPr>
            <w:r w:rsidRPr="002E2C37">
              <w:rPr>
                <w:lang w:val="en-US"/>
              </w:rPr>
              <w:t>asiatic rice borer</w:t>
            </w:r>
          </w:p>
        </w:tc>
        <w:tc>
          <w:tcPr>
            <w:tcW w:w="3112" w:type="dxa"/>
            <w:vAlign w:val="center"/>
          </w:tcPr>
          <w:p w14:paraId="7E8BE55D" w14:textId="77777777" w:rsidR="0029204D" w:rsidRPr="002E2C37" w:rsidRDefault="00000000" w:rsidP="00695FE7">
            <w:r w:rsidRPr="002E2C37">
              <w:rPr>
                <w:lang w:val="en-US"/>
              </w:rPr>
              <w:t>4</w:t>
            </w:r>
            <w:r w:rsidRPr="002E2C37">
              <w:t>8.4%</w:t>
            </w:r>
          </w:p>
        </w:tc>
      </w:tr>
      <w:tr w:rsidR="0029204D" w:rsidRPr="002E2C37" w14:paraId="59A9F63F" w14:textId="77777777">
        <w:trPr>
          <w:trHeight w:val="560"/>
        </w:trPr>
        <w:tc>
          <w:tcPr>
            <w:tcW w:w="988" w:type="dxa"/>
            <w:vAlign w:val="center"/>
          </w:tcPr>
          <w:p w14:paraId="70693228" w14:textId="77777777" w:rsidR="0029204D" w:rsidRPr="002E2C37" w:rsidRDefault="00000000" w:rsidP="00FC2B30">
            <w:pPr>
              <w:pStyle w:val="Style1"/>
            </w:pPr>
            <w:r w:rsidRPr="002E2C37">
              <w:t>5</w:t>
            </w:r>
          </w:p>
        </w:tc>
        <w:tc>
          <w:tcPr>
            <w:tcW w:w="4110" w:type="dxa"/>
            <w:vAlign w:val="center"/>
          </w:tcPr>
          <w:p w14:paraId="0EB6236B" w14:textId="77777777" w:rsidR="0029204D" w:rsidRPr="002E2C37" w:rsidRDefault="00000000" w:rsidP="00695FE7">
            <w:pPr>
              <w:rPr>
                <w:color w:val="000000"/>
              </w:rPr>
            </w:pPr>
            <w:r w:rsidRPr="002E2C37">
              <w:rPr>
                <w:color w:val="000000"/>
              </w:rPr>
              <w:t>yellow rice borer</w:t>
            </w:r>
          </w:p>
        </w:tc>
        <w:tc>
          <w:tcPr>
            <w:tcW w:w="3112" w:type="dxa"/>
            <w:vAlign w:val="center"/>
          </w:tcPr>
          <w:p w14:paraId="7C796F26" w14:textId="77777777" w:rsidR="0029204D" w:rsidRPr="002E2C37" w:rsidRDefault="00000000" w:rsidP="00695FE7">
            <w:r w:rsidRPr="002E2C37">
              <w:rPr>
                <w:lang w:val="en-US"/>
              </w:rPr>
              <w:t>4</w:t>
            </w:r>
            <w:r w:rsidRPr="002E2C37">
              <w:t>3.3%</w:t>
            </w:r>
          </w:p>
        </w:tc>
      </w:tr>
      <w:tr w:rsidR="0029204D" w:rsidRPr="002E2C37" w14:paraId="7A39180A" w14:textId="77777777">
        <w:trPr>
          <w:trHeight w:val="552"/>
        </w:trPr>
        <w:tc>
          <w:tcPr>
            <w:tcW w:w="988" w:type="dxa"/>
            <w:vAlign w:val="center"/>
          </w:tcPr>
          <w:p w14:paraId="6858A906" w14:textId="77777777" w:rsidR="0029204D" w:rsidRPr="002E2C37" w:rsidRDefault="00000000" w:rsidP="00FC2B30">
            <w:pPr>
              <w:pStyle w:val="Style1"/>
            </w:pPr>
            <w:r w:rsidRPr="002E2C37">
              <w:t>6</w:t>
            </w:r>
          </w:p>
        </w:tc>
        <w:tc>
          <w:tcPr>
            <w:tcW w:w="4110" w:type="dxa"/>
            <w:vAlign w:val="center"/>
          </w:tcPr>
          <w:p w14:paraId="2C5938BA" w14:textId="77777777" w:rsidR="0029204D" w:rsidRPr="002E2C37" w:rsidRDefault="00000000" w:rsidP="00695FE7">
            <w:pPr>
              <w:rPr>
                <w:color w:val="000000"/>
              </w:rPr>
            </w:pPr>
            <w:r w:rsidRPr="002E2C37">
              <w:rPr>
                <w:color w:val="000000"/>
              </w:rPr>
              <w:t>rice gall midge</w:t>
            </w:r>
          </w:p>
        </w:tc>
        <w:tc>
          <w:tcPr>
            <w:tcW w:w="3112" w:type="dxa"/>
            <w:vAlign w:val="center"/>
          </w:tcPr>
          <w:p w14:paraId="75E20079" w14:textId="77777777" w:rsidR="0029204D" w:rsidRPr="002E2C37" w:rsidRDefault="00000000" w:rsidP="00695FE7">
            <w:r w:rsidRPr="002E2C37">
              <w:rPr>
                <w:lang w:val="en-US"/>
              </w:rPr>
              <w:t>5</w:t>
            </w:r>
            <w:r w:rsidRPr="002E2C37">
              <w:t>3.3%</w:t>
            </w:r>
          </w:p>
        </w:tc>
      </w:tr>
      <w:tr w:rsidR="0029204D" w:rsidRPr="002E2C37" w14:paraId="06CF681F" w14:textId="77777777">
        <w:tc>
          <w:tcPr>
            <w:tcW w:w="988" w:type="dxa"/>
            <w:vAlign w:val="center"/>
          </w:tcPr>
          <w:p w14:paraId="7B5C4206" w14:textId="77777777" w:rsidR="0029204D" w:rsidRPr="002E2C37" w:rsidRDefault="00000000" w:rsidP="00FC2B30">
            <w:pPr>
              <w:pStyle w:val="Style1"/>
            </w:pPr>
            <w:r w:rsidRPr="002E2C37">
              <w:t>7</w:t>
            </w:r>
          </w:p>
        </w:tc>
        <w:tc>
          <w:tcPr>
            <w:tcW w:w="4110" w:type="dxa"/>
            <w:vAlign w:val="center"/>
          </w:tcPr>
          <w:p w14:paraId="1D5DCCE7" w14:textId="77777777" w:rsidR="0029204D" w:rsidRPr="002E2C37" w:rsidRDefault="00000000" w:rsidP="00695FE7">
            <w:pPr>
              <w:rPr>
                <w:color w:val="000000"/>
              </w:rPr>
            </w:pPr>
            <w:r w:rsidRPr="002E2C37">
              <w:rPr>
                <w:color w:val="000000"/>
              </w:rPr>
              <w:t>Rice Stemfly</w:t>
            </w:r>
          </w:p>
        </w:tc>
        <w:tc>
          <w:tcPr>
            <w:tcW w:w="3112" w:type="dxa"/>
            <w:vAlign w:val="center"/>
          </w:tcPr>
          <w:p w14:paraId="328A82F9" w14:textId="77777777" w:rsidR="0029204D" w:rsidRPr="002E2C37" w:rsidRDefault="00000000" w:rsidP="00695FE7">
            <w:r w:rsidRPr="002E2C37">
              <w:rPr>
                <w:lang w:val="en-US"/>
              </w:rPr>
              <w:t>4</w:t>
            </w:r>
            <w:r w:rsidRPr="002E2C37">
              <w:t>9.9%</w:t>
            </w:r>
          </w:p>
        </w:tc>
      </w:tr>
      <w:tr w:rsidR="0029204D" w:rsidRPr="002E2C37" w14:paraId="428AAC90" w14:textId="77777777">
        <w:tc>
          <w:tcPr>
            <w:tcW w:w="988" w:type="dxa"/>
            <w:vAlign w:val="center"/>
          </w:tcPr>
          <w:p w14:paraId="5DDA22AF" w14:textId="77777777" w:rsidR="0029204D" w:rsidRPr="002E2C37" w:rsidRDefault="00000000" w:rsidP="00FC2B30">
            <w:pPr>
              <w:pStyle w:val="Style1"/>
            </w:pPr>
            <w:r w:rsidRPr="002E2C37">
              <w:t>8</w:t>
            </w:r>
          </w:p>
        </w:tc>
        <w:tc>
          <w:tcPr>
            <w:tcW w:w="4110" w:type="dxa"/>
            <w:vAlign w:val="center"/>
          </w:tcPr>
          <w:p w14:paraId="147180F9" w14:textId="77777777" w:rsidR="0029204D" w:rsidRPr="002E2C37" w:rsidRDefault="00000000" w:rsidP="00695FE7">
            <w:pPr>
              <w:rPr>
                <w:color w:val="000000"/>
              </w:rPr>
            </w:pPr>
            <w:r w:rsidRPr="002E2C37">
              <w:rPr>
                <w:color w:val="000000"/>
              </w:rPr>
              <w:t>brown plant hopper</w:t>
            </w:r>
          </w:p>
        </w:tc>
        <w:tc>
          <w:tcPr>
            <w:tcW w:w="3112" w:type="dxa"/>
            <w:vAlign w:val="center"/>
          </w:tcPr>
          <w:p w14:paraId="616D8B6D" w14:textId="77777777" w:rsidR="0029204D" w:rsidRPr="002E2C37" w:rsidRDefault="00000000" w:rsidP="00695FE7">
            <w:r w:rsidRPr="002E2C37">
              <w:rPr>
                <w:lang w:val="en-US"/>
              </w:rPr>
              <w:t>38</w:t>
            </w:r>
            <w:r w:rsidRPr="002E2C37">
              <w:t>.0%</w:t>
            </w:r>
          </w:p>
        </w:tc>
      </w:tr>
      <w:tr w:rsidR="0029204D" w:rsidRPr="002E2C37" w14:paraId="2006BFEA" w14:textId="77777777">
        <w:tc>
          <w:tcPr>
            <w:tcW w:w="988" w:type="dxa"/>
            <w:vAlign w:val="center"/>
          </w:tcPr>
          <w:p w14:paraId="5D0AF397" w14:textId="77777777" w:rsidR="0029204D" w:rsidRPr="002E2C37" w:rsidRDefault="00000000" w:rsidP="00FC2B30">
            <w:pPr>
              <w:pStyle w:val="Style1"/>
            </w:pPr>
            <w:r w:rsidRPr="002E2C37">
              <w:t>9</w:t>
            </w:r>
          </w:p>
        </w:tc>
        <w:tc>
          <w:tcPr>
            <w:tcW w:w="4110" w:type="dxa"/>
            <w:vAlign w:val="center"/>
          </w:tcPr>
          <w:p w14:paraId="082FDB8C" w14:textId="77777777" w:rsidR="0029204D" w:rsidRPr="002E2C37" w:rsidRDefault="00000000" w:rsidP="00695FE7">
            <w:pPr>
              <w:rPr>
                <w:color w:val="000000"/>
              </w:rPr>
            </w:pPr>
            <w:r w:rsidRPr="002E2C37">
              <w:rPr>
                <w:color w:val="000000"/>
              </w:rPr>
              <w:t>white backed plant hopper</w:t>
            </w:r>
          </w:p>
        </w:tc>
        <w:tc>
          <w:tcPr>
            <w:tcW w:w="3112" w:type="dxa"/>
            <w:vAlign w:val="center"/>
          </w:tcPr>
          <w:p w14:paraId="2F064EB8" w14:textId="77777777" w:rsidR="0029204D" w:rsidRPr="002E2C37" w:rsidRDefault="00000000" w:rsidP="00695FE7">
            <w:r w:rsidRPr="002E2C37">
              <w:rPr>
                <w:lang w:val="en-US"/>
              </w:rPr>
              <w:t>65</w:t>
            </w:r>
            <w:r w:rsidRPr="002E2C37">
              <w:t>.9%</w:t>
            </w:r>
          </w:p>
        </w:tc>
      </w:tr>
      <w:tr w:rsidR="0029204D" w:rsidRPr="002E2C37" w14:paraId="1E4E87EB" w14:textId="77777777">
        <w:tc>
          <w:tcPr>
            <w:tcW w:w="988" w:type="dxa"/>
            <w:vAlign w:val="center"/>
          </w:tcPr>
          <w:p w14:paraId="3DFD2A08" w14:textId="77777777" w:rsidR="0029204D" w:rsidRPr="002E2C37" w:rsidRDefault="00000000" w:rsidP="00FC2B30">
            <w:pPr>
              <w:pStyle w:val="Style1"/>
            </w:pPr>
            <w:r w:rsidRPr="002E2C37">
              <w:t>10</w:t>
            </w:r>
          </w:p>
        </w:tc>
        <w:tc>
          <w:tcPr>
            <w:tcW w:w="4110" w:type="dxa"/>
            <w:vAlign w:val="center"/>
          </w:tcPr>
          <w:p w14:paraId="34424D53" w14:textId="77777777" w:rsidR="0029204D" w:rsidRPr="002E2C37" w:rsidRDefault="00000000" w:rsidP="00695FE7">
            <w:pPr>
              <w:rPr>
                <w:color w:val="000000"/>
              </w:rPr>
            </w:pPr>
            <w:r w:rsidRPr="002E2C37">
              <w:rPr>
                <w:color w:val="000000"/>
              </w:rPr>
              <w:t>small brown plant hopper</w:t>
            </w:r>
          </w:p>
        </w:tc>
        <w:tc>
          <w:tcPr>
            <w:tcW w:w="3112" w:type="dxa"/>
            <w:vAlign w:val="center"/>
          </w:tcPr>
          <w:p w14:paraId="6E9D2983" w14:textId="77777777" w:rsidR="0029204D" w:rsidRPr="002E2C37" w:rsidRDefault="00000000" w:rsidP="00695FE7">
            <w:r w:rsidRPr="002E2C37">
              <w:rPr>
                <w:lang w:val="en-US"/>
              </w:rPr>
              <w:t>23</w:t>
            </w:r>
            <w:r w:rsidRPr="002E2C37">
              <w:t>.4%</w:t>
            </w:r>
          </w:p>
        </w:tc>
      </w:tr>
      <w:tr w:rsidR="0029204D" w:rsidRPr="002E2C37" w14:paraId="1791F34E" w14:textId="77777777">
        <w:trPr>
          <w:trHeight w:val="567"/>
        </w:trPr>
        <w:tc>
          <w:tcPr>
            <w:tcW w:w="988" w:type="dxa"/>
            <w:vAlign w:val="center"/>
          </w:tcPr>
          <w:p w14:paraId="083397F1" w14:textId="77777777" w:rsidR="0029204D" w:rsidRPr="002E2C37" w:rsidRDefault="0029204D" w:rsidP="00FC2B30">
            <w:pPr>
              <w:pStyle w:val="Style1"/>
            </w:pPr>
          </w:p>
        </w:tc>
        <w:tc>
          <w:tcPr>
            <w:tcW w:w="4110" w:type="dxa"/>
            <w:vAlign w:val="center"/>
          </w:tcPr>
          <w:p w14:paraId="3E589FBD" w14:textId="2297CB87" w:rsidR="0029204D" w:rsidRPr="002E2C37" w:rsidRDefault="00000000" w:rsidP="00695FE7">
            <w:pPr>
              <w:ind w:firstLine="0"/>
              <w:rPr>
                <w:b/>
                <w:bCs/>
                <w:color w:val="000000"/>
              </w:rPr>
            </w:pPr>
            <w:r w:rsidRPr="002E2C37">
              <w:rPr>
                <w:b/>
                <w:bCs/>
                <w:color w:val="000000"/>
              </w:rPr>
              <w:t>Độ chính xác trung bình của 10 lớp</w:t>
            </w:r>
          </w:p>
        </w:tc>
        <w:tc>
          <w:tcPr>
            <w:tcW w:w="3112" w:type="dxa"/>
            <w:vAlign w:val="center"/>
          </w:tcPr>
          <w:p w14:paraId="68F4EF6C" w14:textId="77777777" w:rsidR="0029204D" w:rsidRPr="002E2C37" w:rsidRDefault="00000000" w:rsidP="00695FE7">
            <w:r w:rsidRPr="002E2C37">
              <w:t>42.9%</w:t>
            </w:r>
          </w:p>
        </w:tc>
      </w:tr>
    </w:tbl>
    <w:p w14:paraId="552FAE7B" w14:textId="77777777" w:rsidR="0029204D" w:rsidRPr="002E2C37" w:rsidRDefault="0029204D" w:rsidP="00FC2B30">
      <w:pPr>
        <w:pStyle w:val="Style1"/>
      </w:pPr>
    </w:p>
    <w:p w14:paraId="214598E6" w14:textId="77777777" w:rsidR="0029204D" w:rsidRPr="002E2C37" w:rsidRDefault="00000000" w:rsidP="00C76553">
      <w:r w:rsidRPr="002E2C37">
        <w:t xml:space="preserve">Đối với những côn trùng có nhiều nét tương đồng giống nhau, kết quả nhận dạng của ứng dụng còn đôi lúc bị nhầm lẫn. Có những trường hợp ảnh được chụp ở những góc nhìn chưa được tốt dẫn đến hình ảnh không thể hiện được những đặc trưng của côn trùng hoặc những hình ảnh côn trùng cũng có thể bị ảnh hưởng do </w:t>
      </w:r>
      <w:r w:rsidRPr="002E2C37">
        <w:rPr>
          <w:lang w:val="en-US"/>
        </w:rPr>
        <w:t xml:space="preserve">ánh </w:t>
      </w:r>
      <w:r w:rsidRPr="002E2C37">
        <w:t>sáng</w:t>
      </w:r>
      <w:r w:rsidRPr="002E2C37">
        <w:rPr>
          <w:lang w:val="en-US"/>
        </w:rPr>
        <w:t>, khung hình camera</w:t>
      </w:r>
      <w:r w:rsidRPr="002E2C37">
        <w:t>, mày sắc, độ nhiễu.</w:t>
      </w:r>
    </w:p>
    <w:p w14:paraId="06077ED5" w14:textId="77777777" w:rsidR="0029204D" w:rsidRPr="002E2C37" w:rsidRDefault="00000000" w:rsidP="00C76553">
      <w:pPr>
        <w:rPr>
          <w:lang w:val="en-US"/>
        </w:rPr>
      </w:pPr>
      <w:r w:rsidRPr="002E2C37">
        <w:t>Từ biểu đồ kết quả trong hình của tập dữ liệu IP102 trên đã chứng minh rằng ứng di động của chúng tôi phát triển có giá trị thành công tương đối tốt trong việc nhận phát hiện côn trùng gây hại trong tập dữ liệu IP102</w:t>
      </w:r>
      <w:r w:rsidRPr="002E2C37">
        <w:rPr>
          <w:lang w:val="en-US"/>
        </w:rPr>
        <w:t>, điều đó cho thấy :</w:t>
      </w:r>
    </w:p>
    <w:p w14:paraId="68996B99" w14:textId="77777777" w:rsidR="0029204D" w:rsidRPr="002E2C37" w:rsidRDefault="00000000" w:rsidP="00C76553">
      <w:pPr>
        <w:rPr>
          <w:lang w:val="en-US"/>
        </w:rPr>
      </w:pPr>
      <w:r w:rsidRPr="002E2C37">
        <w:rPr>
          <w:lang w:val="en-US"/>
        </w:rPr>
        <w:t>+Hầu hết các loài côn trùng đều đạt độ chính xác trên 30%, một số loài côn trùng đạt độ chính xác cao (&gt; 80%):  Grubs (95.0%), mole cricket (97.5%), Wireworm (76.2%), oides decempunctata (96.7%), Lycorma delicatula (98.5%), Unaspis yanonensis (93.4%), Icerya purchasi Maskell (78.9%), Ceroplastes rubens (81.1%)..</w:t>
      </w:r>
    </w:p>
    <w:p w14:paraId="60C1AB97" w14:textId="77777777" w:rsidR="0029204D" w:rsidRPr="002E2C37" w:rsidRDefault="00000000" w:rsidP="00C76553">
      <w:pPr>
        <w:rPr>
          <w:lang w:val="en-US"/>
        </w:rPr>
      </w:pPr>
      <w:r w:rsidRPr="002E2C37">
        <w:rPr>
          <w:lang w:val="en-US"/>
        </w:rPr>
        <w:t>+Nhưng số lượng loài côn trùng đạt độ chính xác thấp dưới 30% vẫn còn khá nhiều.</w:t>
      </w:r>
    </w:p>
    <w:p w14:paraId="00E0A5FD" w14:textId="77777777" w:rsidR="0029204D" w:rsidRPr="002E2C37" w:rsidRDefault="0029204D" w:rsidP="00FC2B30">
      <w:pPr>
        <w:pStyle w:val="Style1"/>
        <w:rPr>
          <w:lang w:val="en-US"/>
        </w:rPr>
      </w:pPr>
    </w:p>
    <w:p w14:paraId="454C7E20" w14:textId="77777777" w:rsidR="0029204D" w:rsidRPr="002E2C37" w:rsidRDefault="0029204D" w:rsidP="00FC2B30">
      <w:pPr>
        <w:pStyle w:val="Style1"/>
      </w:pPr>
    </w:p>
    <w:p w14:paraId="228F79B4" w14:textId="046737F4" w:rsidR="0029204D" w:rsidRPr="002E2C37" w:rsidRDefault="00000000" w:rsidP="00C76553">
      <w:bookmarkStart w:id="206" w:name="_Toc195436887"/>
      <w:r w:rsidRPr="002E2C37">
        <w:t xml:space="preserve">Bảng </w:t>
      </w:r>
      <w:r w:rsidR="00ED5578" w:rsidRPr="002E2C37">
        <w:fldChar w:fldCharType="begin"/>
      </w:r>
      <w:r w:rsidR="00ED5578" w:rsidRPr="002E2C37">
        <w:instrText xml:space="preserve"> SEQ Bảng \* ARABIC </w:instrText>
      </w:r>
      <w:r w:rsidR="00ED5578" w:rsidRPr="002E2C37">
        <w:fldChar w:fldCharType="separate"/>
      </w:r>
      <w:r w:rsidR="00006BF8" w:rsidRPr="002E2C37">
        <w:rPr>
          <w:noProof/>
        </w:rPr>
        <w:t>20</w:t>
      </w:r>
      <w:r w:rsidR="00ED5578" w:rsidRPr="002E2C37">
        <w:fldChar w:fldCharType="end"/>
      </w:r>
      <w:r w:rsidRPr="002E2C37">
        <w:t>:Kết quả nhận dạng chưa tốt với một số côn trùng có nhiều đặc điểm tương đồng nhau</w:t>
      </w:r>
      <w:bookmarkEnd w:id="206"/>
    </w:p>
    <w:p w14:paraId="49CDF9AA" w14:textId="77777777" w:rsidR="0029204D" w:rsidRPr="002E2C37" w:rsidRDefault="0029204D" w:rsidP="00C76553"/>
    <w:p w14:paraId="7DEFC78B" w14:textId="77777777" w:rsidR="0029204D" w:rsidRPr="002E2C37" w:rsidRDefault="00000000" w:rsidP="00C76553">
      <w:r w:rsidRPr="002E2C37">
        <w:t xml:space="preserve">Ứng dụng có thể đạt hiệu suất tốt nhất trong việc nhận diện côn trùng khi sử dụng tập dữ liệu chứa hình ảnh của côn trùng ở trạng thái tĩnh, không di chuyển. Tuy nhiên, khả năng nhận diện có thể giảm đi đối với dữ liệu chứa hình ảnh của côn trùng đang di chuyển với tốc độ trung bình trở lên, đặc biệt là trong bối cảnh thực hiện nhận diện thời gian thực. </w:t>
      </w:r>
    </w:p>
    <w:p w14:paraId="72C72910" w14:textId="77777777" w:rsidR="0029204D" w:rsidRPr="002E2C37" w:rsidRDefault="00000000" w:rsidP="00C76553">
      <w:r w:rsidRPr="002E2C37">
        <w:t>Sự giảm hiệu suất nhận diện trong trường hợp này có nguyên nhân chính là do dữ liệu huấn luyện về côn trùng vẫn còn hạn chế và không đủ đa dạng để phản ánh được tất cả các tình huống và góc nhìn của côn trùng trong môi trường tự nhiên.</w:t>
      </w:r>
    </w:p>
    <w:p w14:paraId="5D7F3788" w14:textId="77777777" w:rsidR="0029204D" w:rsidRPr="002E2C37" w:rsidRDefault="00000000" w:rsidP="00C76553">
      <w:r w:rsidRPr="002E2C37">
        <w:t xml:space="preserve"> Để giải quyết vấn đề này, chúng ta có thể áp dụng một số phương pháp tiếp cận. Một trong những phương pháp quan trọng là tăng cường dữ liệu. Thay vì chỉ dựa vào dữ liệu huấn luyện ban đầu, chúng ta có thể thu thập thêm nhiều hình ảnh của côn trùng ở các góc độ và tình huống khác nhau. Các hình ảnh này có thể được biến đổi bằng cách lật, cắt, điều chỉnh màu sắc, thêm nhiễu, hoặc làm mờ để tạo ra sự đa dạng và phong phú hơn cho tập dữ liệu. </w:t>
      </w:r>
    </w:p>
    <w:p w14:paraId="74824BD2" w14:textId="77777777" w:rsidR="0029204D" w:rsidRPr="002E2C37" w:rsidRDefault="00000000" w:rsidP="00C76553">
      <w:r w:rsidRPr="002E2C37">
        <w:t>Ngoài ra, việc sử dụng kỹ thuật học chuyển giao (transfer learning) cũng là một lựa chọn hữu ích. Thay vì huấn luyện một mô hình hoàn toàn mới từ đầu, chúng ta có thể tận dụng kiến thức đã học được từ các mô hình đã được huấn luyện trước đó. Điều này giúp tiết kiệm thời gian và tài nguyên, đồng thời cải thiện hiệu suất của mô hình nhận diện côn trùng.</w:t>
      </w:r>
    </w:p>
    <w:p w14:paraId="45A3BB50" w14:textId="77777777" w:rsidR="0029204D" w:rsidRPr="002E2C37" w:rsidRDefault="00000000" w:rsidP="00C76553">
      <w:r w:rsidRPr="002E2C37">
        <w:t xml:space="preserve"> Tóm lại, bằng cách kết hợp tăng cường dữ liệu và sử dụng học chuyển giao, chúng ta có thể nâng cao khả năng nhận diện của ứng dụng đối với côn trùng, đặc biệt là trong các tình huống thời gian thực và ở nhiều điều kiện môi trường khác nhau.</w:t>
      </w:r>
    </w:p>
    <w:p w14:paraId="3555C800" w14:textId="77777777" w:rsidR="0029204D" w:rsidRPr="002E2C37" w:rsidRDefault="00000000" w:rsidP="00C76553">
      <w:r w:rsidRPr="002E2C37">
        <w:t>Bên cạnh những lớp nhận diện được thì cũng có những lớp không thể nhận diện được nguyên nhận có thể là do số lượng dữ liệu của lớp còn ít, cũng có thể là do hình dáng những côn trùng này không được chi tiết, từ đó là cho mô hình khó có thể khái quát lại đặc điểm tổng quát của lớp đó.</w:t>
      </w:r>
    </w:p>
    <w:p w14:paraId="36E67CF8" w14:textId="5771556B" w:rsidR="0029204D" w:rsidRPr="002E2C37" w:rsidRDefault="00000000" w:rsidP="00C76553">
      <w:pPr>
        <w:rPr>
          <w:color w:val="000000"/>
        </w:rPr>
      </w:pPr>
      <w:bookmarkStart w:id="207" w:name="_Toc195436888"/>
      <w:r w:rsidRPr="002E2C37">
        <w:t xml:space="preserve">Bảng </w:t>
      </w:r>
      <w:r w:rsidR="00ED5578" w:rsidRPr="002E2C37">
        <w:fldChar w:fldCharType="begin"/>
      </w:r>
      <w:r w:rsidR="00ED5578" w:rsidRPr="002E2C37">
        <w:instrText xml:space="preserve"> SEQ Bảng \* ARABIC </w:instrText>
      </w:r>
      <w:r w:rsidR="00ED5578" w:rsidRPr="002E2C37">
        <w:fldChar w:fldCharType="separate"/>
      </w:r>
      <w:r w:rsidR="00006BF8" w:rsidRPr="002E2C37">
        <w:rPr>
          <w:noProof/>
        </w:rPr>
        <w:t>21</w:t>
      </w:r>
      <w:r w:rsidR="00ED5578" w:rsidRPr="002E2C37">
        <w:fldChar w:fldCharType="end"/>
      </w:r>
      <w:r w:rsidRPr="002E2C37">
        <w:t>: Hình ảnh minh họa côn trùng của các lớp không nhận diện được</w:t>
      </w:r>
      <w:bookmarkEnd w:id="207"/>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687EE37B" w14:textId="77777777" w:rsidR="0029204D" w:rsidRPr="002E2C37" w:rsidRDefault="00000000" w:rsidP="000378EA">
      <w:pPr>
        <w:rPr>
          <w:highlight w:val="white"/>
        </w:rPr>
      </w:pPr>
      <w:r w:rsidRPr="002E2C37">
        <w:rPr>
          <w:highlight w:val="white"/>
        </w:rPr>
        <w:t>So sánh về thời gian suy luận của YOLOv5s</w:t>
      </w:r>
      <w:r w:rsidRPr="002E2C37">
        <w:rPr>
          <w:highlight w:val="white"/>
          <w:lang w:val="en-US"/>
        </w:rPr>
        <w:t xml:space="preserve"> với các phiên bản YOLO cùng cấp</w:t>
      </w:r>
      <w:r w:rsidRPr="002E2C37">
        <w:rPr>
          <w:highlight w:val="white"/>
        </w:rPr>
        <w:t>, việc so sánh sẽ được thực hiện trên môi trường là (Tesla P100).</w:t>
      </w:r>
    </w:p>
    <w:p w14:paraId="66E9C36B" w14:textId="77777777" w:rsidR="0029204D" w:rsidRPr="002E2C37" w:rsidRDefault="00000000" w:rsidP="000378EA">
      <w:r w:rsidRPr="002E2C37">
        <w:t xml:space="preserve">Chỉ số FPS là chỉ số tốc độ khung hình trên mỗi giây, YOLOv5 có tốc độ rất nhanh, YOLOv5s suy luận trong 0.007 giây cho mỗi hình ảnh nghĩa là nó </w:t>
      </w:r>
      <w:r w:rsidRPr="002E2C37">
        <w:lastRenderedPageBreak/>
        <w:t>có thể đạt tốc độ 140 khung hình mỗi giây (FPS) trong suy luận hàng loạt. Ngược lại thì ở YOLOv4 đạt được 50 FPS khi chạy trên cùng một thư viện so với YOLOv5. Ở phiên bản cho yolov5s cho được chúng tôi sử dụng cho thiết bị di động thì chỉ số có thu được kết quả 25FPS (chỉ số FPS sẽ thay đổi, chỉ số này phụ thuộc vào cấu phần cứng thiết bị)</w:t>
      </w:r>
    </w:p>
    <w:p w14:paraId="30FAC2A1" w14:textId="77777777" w:rsidR="0029204D" w:rsidRPr="002E2C37" w:rsidRDefault="00000000" w:rsidP="000378EA">
      <w:r w:rsidRPr="002E2C37">
        <w:t>Về kích thước mô hình của YOLOv</w:t>
      </w:r>
      <w:r w:rsidRPr="002E2C37">
        <w:rPr>
          <w:lang w:val="en-US"/>
        </w:rPr>
        <w:t>5s</w:t>
      </w:r>
      <w:r w:rsidRPr="002E2C37">
        <w:t xml:space="preserve"> so với các phiên bản của YOLOv5</w:t>
      </w:r>
    </w:p>
    <w:p w14:paraId="1F095D67" w14:textId="77777777" w:rsidR="0029204D" w:rsidRPr="002E2C37" w:rsidRDefault="0029204D" w:rsidP="00FC2B30">
      <w:pPr>
        <w:pStyle w:val="Style1"/>
      </w:pPr>
    </w:p>
    <w:tbl>
      <w:tblPr>
        <w:tblStyle w:val="TableGrid"/>
        <w:tblW w:w="6908" w:type="dxa"/>
        <w:tblInd w:w="-5" w:type="dxa"/>
        <w:tblLayout w:type="fixed"/>
        <w:tblLook w:val="04A0" w:firstRow="1" w:lastRow="0" w:firstColumn="1" w:lastColumn="0" w:noHBand="0" w:noVBand="1"/>
      </w:tblPr>
      <w:tblGrid>
        <w:gridCol w:w="2020"/>
        <w:gridCol w:w="2084"/>
        <w:gridCol w:w="2804"/>
      </w:tblGrid>
      <w:tr w:rsidR="0029204D" w:rsidRPr="002E2C37" w14:paraId="6D18A45C" w14:textId="77777777">
        <w:tc>
          <w:tcPr>
            <w:tcW w:w="2020" w:type="dxa"/>
            <w:vAlign w:val="center"/>
          </w:tcPr>
          <w:p w14:paraId="4550F3C3" w14:textId="77777777" w:rsidR="0029204D" w:rsidRPr="002E2C37" w:rsidRDefault="00000000">
            <w:pPr>
              <w:spacing w:line="240" w:lineRule="auto"/>
              <w:ind w:firstLine="0"/>
              <w:jc w:val="center"/>
              <w:rPr>
                <w:lang w:val="en-US"/>
              </w:rPr>
            </w:pPr>
            <w:r w:rsidRPr="002E2C37">
              <w:rPr>
                <w:lang w:val="en-US"/>
              </w:rPr>
              <w:t xml:space="preserve">Mô Hình </w:t>
            </w:r>
          </w:p>
        </w:tc>
        <w:tc>
          <w:tcPr>
            <w:tcW w:w="2084" w:type="dxa"/>
            <w:vAlign w:val="center"/>
          </w:tcPr>
          <w:p w14:paraId="4DA45449" w14:textId="77777777" w:rsidR="0029204D" w:rsidRPr="002E2C37" w:rsidRDefault="00000000">
            <w:pPr>
              <w:spacing w:line="240" w:lineRule="auto"/>
              <w:ind w:firstLine="0"/>
              <w:jc w:val="center"/>
              <w:rPr>
                <w:lang w:val="en-US"/>
              </w:rPr>
            </w:pPr>
            <w:r w:rsidRPr="002E2C37">
              <w:rPr>
                <w:lang w:val="en-US"/>
              </w:rPr>
              <w:t>FPS</w:t>
            </w:r>
          </w:p>
        </w:tc>
        <w:tc>
          <w:tcPr>
            <w:tcW w:w="2804" w:type="dxa"/>
            <w:vAlign w:val="center"/>
          </w:tcPr>
          <w:p w14:paraId="34424332" w14:textId="77777777" w:rsidR="0029204D" w:rsidRPr="002E2C37" w:rsidRDefault="00000000">
            <w:pPr>
              <w:spacing w:line="240" w:lineRule="auto"/>
              <w:ind w:firstLine="0"/>
              <w:jc w:val="center"/>
              <w:rPr>
                <w:lang w:val="en-US"/>
              </w:rPr>
            </w:pPr>
            <w:r w:rsidRPr="002E2C37">
              <w:rPr>
                <w:lang w:val="en-US"/>
              </w:rPr>
              <w:t>Kích Thước Mô Hình</w:t>
            </w:r>
          </w:p>
        </w:tc>
      </w:tr>
      <w:tr w:rsidR="0029204D" w:rsidRPr="002E2C37" w14:paraId="6B4D1F1D" w14:textId="77777777">
        <w:tc>
          <w:tcPr>
            <w:tcW w:w="2020" w:type="dxa"/>
            <w:vAlign w:val="center"/>
          </w:tcPr>
          <w:p w14:paraId="65665D66" w14:textId="77777777" w:rsidR="0029204D" w:rsidRPr="002E2C37" w:rsidRDefault="00000000">
            <w:pPr>
              <w:spacing w:line="240" w:lineRule="auto"/>
              <w:ind w:firstLine="0"/>
              <w:jc w:val="center"/>
              <w:rPr>
                <w:lang w:val="en-US"/>
              </w:rPr>
            </w:pPr>
            <w:r w:rsidRPr="002E2C37">
              <w:rPr>
                <w:lang w:val="en-US"/>
              </w:rPr>
              <w:t>YOLOv5s</w:t>
            </w:r>
          </w:p>
        </w:tc>
        <w:tc>
          <w:tcPr>
            <w:tcW w:w="2084" w:type="dxa"/>
            <w:vAlign w:val="center"/>
          </w:tcPr>
          <w:p w14:paraId="2319F530" w14:textId="77777777" w:rsidR="0029204D" w:rsidRPr="002E2C37" w:rsidRDefault="00000000">
            <w:pPr>
              <w:spacing w:line="240" w:lineRule="auto"/>
              <w:ind w:firstLine="0"/>
              <w:jc w:val="center"/>
              <w:rPr>
                <w:lang w:val="en-US"/>
              </w:rPr>
            </w:pPr>
            <w:r w:rsidRPr="002E2C37">
              <w:rPr>
                <w:lang w:val="en-US"/>
              </w:rPr>
              <w:t>140</w:t>
            </w:r>
          </w:p>
        </w:tc>
        <w:tc>
          <w:tcPr>
            <w:tcW w:w="2804" w:type="dxa"/>
            <w:vAlign w:val="center"/>
          </w:tcPr>
          <w:p w14:paraId="35DFF1D4" w14:textId="77777777" w:rsidR="0029204D" w:rsidRPr="002E2C37" w:rsidRDefault="00000000">
            <w:pPr>
              <w:spacing w:line="240" w:lineRule="auto"/>
              <w:ind w:firstLine="0"/>
              <w:jc w:val="center"/>
              <w:rPr>
                <w:lang w:val="en-US"/>
              </w:rPr>
            </w:pPr>
            <w:r w:rsidRPr="002E2C37">
              <w:rPr>
                <w:lang w:val="en-US"/>
              </w:rPr>
              <w:t>27</w:t>
            </w:r>
          </w:p>
        </w:tc>
      </w:tr>
      <w:tr w:rsidR="0029204D" w:rsidRPr="002E2C37" w14:paraId="510B34C3" w14:textId="77777777">
        <w:tc>
          <w:tcPr>
            <w:tcW w:w="2020" w:type="dxa"/>
            <w:vAlign w:val="center"/>
          </w:tcPr>
          <w:p w14:paraId="08AF9838" w14:textId="77777777" w:rsidR="0029204D" w:rsidRPr="002E2C37" w:rsidRDefault="00000000">
            <w:pPr>
              <w:spacing w:line="240" w:lineRule="auto"/>
              <w:ind w:firstLine="0"/>
              <w:jc w:val="center"/>
              <w:rPr>
                <w:lang w:val="en-US"/>
              </w:rPr>
            </w:pPr>
            <w:r w:rsidRPr="002E2C37">
              <w:rPr>
                <w:lang w:val="en-US"/>
              </w:rPr>
              <w:t>YOLOv5m</w:t>
            </w:r>
          </w:p>
        </w:tc>
        <w:tc>
          <w:tcPr>
            <w:tcW w:w="2084" w:type="dxa"/>
            <w:vAlign w:val="center"/>
          </w:tcPr>
          <w:p w14:paraId="536F5969" w14:textId="77777777" w:rsidR="0029204D" w:rsidRPr="002E2C37" w:rsidRDefault="00000000">
            <w:pPr>
              <w:spacing w:line="240" w:lineRule="auto"/>
              <w:ind w:firstLine="0"/>
              <w:jc w:val="center"/>
              <w:rPr>
                <w:lang w:val="en-US"/>
              </w:rPr>
            </w:pPr>
            <w:r w:rsidRPr="002E2C37">
              <w:rPr>
                <w:lang w:val="en-US"/>
              </w:rPr>
              <w:t>250</w:t>
            </w:r>
          </w:p>
        </w:tc>
        <w:tc>
          <w:tcPr>
            <w:tcW w:w="2804" w:type="dxa"/>
            <w:vAlign w:val="center"/>
          </w:tcPr>
          <w:p w14:paraId="71C5EC68" w14:textId="77777777" w:rsidR="0029204D" w:rsidRPr="002E2C37" w:rsidRDefault="00000000">
            <w:pPr>
              <w:spacing w:line="240" w:lineRule="auto"/>
              <w:ind w:firstLine="0"/>
              <w:jc w:val="center"/>
              <w:rPr>
                <w:lang w:val="en-US"/>
              </w:rPr>
            </w:pPr>
            <w:r w:rsidRPr="002E2C37">
              <w:rPr>
                <w:lang w:val="en-US"/>
              </w:rPr>
              <w:t>56</w:t>
            </w:r>
          </w:p>
        </w:tc>
      </w:tr>
      <w:tr w:rsidR="0029204D" w:rsidRPr="002E2C37" w14:paraId="2052D7CE" w14:textId="77777777">
        <w:tc>
          <w:tcPr>
            <w:tcW w:w="2020" w:type="dxa"/>
            <w:vAlign w:val="center"/>
          </w:tcPr>
          <w:p w14:paraId="35F3F4BB" w14:textId="77777777" w:rsidR="0029204D" w:rsidRPr="002E2C37" w:rsidRDefault="00000000">
            <w:pPr>
              <w:spacing w:line="240" w:lineRule="auto"/>
              <w:ind w:firstLine="0"/>
              <w:jc w:val="center"/>
              <w:rPr>
                <w:lang w:val="en-US"/>
              </w:rPr>
            </w:pPr>
            <w:r w:rsidRPr="002E2C37">
              <w:rPr>
                <w:lang w:val="en-US"/>
              </w:rPr>
              <w:t>YOLOv5l</w:t>
            </w:r>
          </w:p>
        </w:tc>
        <w:tc>
          <w:tcPr>
            <w:tcW w:w="2084" w:type="dxa"/>
            <w:vAlign w:val="center"/>
          </w:tcPr>
          <w:p w14:paraId="6B00863E" w14:textId="77777777" w:rsidR="0029204D" w:rsidRPr="002E2C37" w:rsidRDefault="00000000">
            <w:pPr>
              <w:spacing w:line="240" w:lineRule="auto"/>
              <w:ind w:firstLine="0"/>
              <w:jc w:val="center"/>
              <w:rPr>
                <w:lang w:val="en-US"/>
              </w:rPr>
            </w:pPr>
            <w:r w:rsidRPr="002E2C37">
              <w:rPr>
                <w:lang w:val="en-US"/>
              </w:rPr>
              <w:t>400</w:t>
            </w:r>
          </w:p>
        </w:tc>
        <w:tc>
          <w:tcPr>
            <w:tcW w:w="2804" w:type="dxa"/>
            <w:vAlign w:val="center"/>
          </w:tcPr>
          <w:p w14:paraId="0E2AF056" w14:textId="77777777" w:rsidR="0029204D" w:rsidRPr="002E2C37" w:rsidRDefault="00000000">
            <w:pPr>
              <w:spacing w:line="240" w:lineRule="auto"/>
              <w:ind w:firstLine="0"/>
              <w:jc w:val="center"/>
              <w:rPr>
                <w:lang w:val="en-US"/>
              </w:rPr>
            </w:pPr>
            <w:r w:rsidRPr="002E2C37">
              <w:rPr>
                <w:lang w:val="en-US"/>
              </w:rPr>
              <w:t>144</w:t>
            </w:r>
          </w:p>
        </w:tc>
      </w:tr>
      <w:tr w:rsidR="0029204D" w:rsidRPr="002E2C37" w14:paraId="2C1C630D" w14:textId="77777777">
        <w:tc>
          <w:tcPr>
            <w:tcW w:w="2020" w:type="dxa"/>
            <w:vAlign w:val="center"/>
          </w:tcPr>
          <w:p w14:paraId="252DB508" w14:textId="77777777" w:rsidR="0029204D" w:rsidRPr="002E2C37" w:rsidRDefault="00000000">
            <w:pPr>
              <w:spacing w:line="240" w:lineRule="auto"/>
              <w:ind w:firstLine="0"/>
              <w:jc w:val="center"/>
              <w:rPr>
                <w:lang w:val="en-US"/>
              </w:rPr>
            </w:pPr>
            <w:r w:rsidRPr="002E2C37">
              <w:rPr>
                <w:lang w:val="en-US"/>
              </w:rPr>
              <w:t>YOLOv5x</w:t>
            </w:r>
          </w:p>
        </w:tc>
        <w:tc>
          <w:tcPr>
            <w:tcW w:w="2084" w:type="dxa"/>
            <w:vAlign w:val="center"/>
          </w:tcPr>
          <w:p w14:paraId="6586BA69" w14:textId="77777777" w:rsidR="0029204D" w:rsidRPr="002E2C37" w:rsidRDefault="00000000">
            <w:pPr>
              <w:spacing w:line="240" w:lineRule="auto"/>
              <w:ind w:firstLine="0"/>
              <w:jc w:val="center"/>
              <w:rPr>
                <w:lang w:val="en-US"/>
              </w:rPr>
            </w:pPr>
            <w:r w:rsidRPr="002E2C37">
              <w:rPr>
                <w:lang w:val="en-US"/>
              </w:rPr>
              <w:t>550</w:t>
            </w:r>
          </w:p>
        </w:tc>
        <w:tc>
          <w:tcPr>
            <w:tcW w:w="2804" w:type="dxa"/>
            <w:vAlign w:val="center"/>
          </w:tcPr>
          <w:p w14:paraId="7CAA4B6C" w14:textId="77777777" w:rsidR="0029204D" w:rsidRPr="002E2C37" w:rsidRDefault="00000000">
            <w:pPr>
              <w:spacing w:line="240" w:lineRule="auto"/>
              <w:ind w:firstLine="0"/>
              <w:jc w:val="center"/>
              <w:rPr>
                <w:lang w:val="en-US"/>
              </w:rPr>
            </w:pPr>
            <w:r w:rsidRPr="002E2C37">
              <w:rPr>
                <w:lang w:val="en-US"/>
              </w:rPr>
              <w:t>362</w:t>
            </w:r>
          </w:p>
        </w:tc>
      </w:tr>
    </w:tbl>
    <w:p w14:paraId="5810A417" w14:textId="77777777" w:rsidR="0029204D" w:rsidRPr="002E2C37" w:rsidRDefault="0029204D" w:rsidP="00FC2B30">
      <w:pPr>
        <w:pStyle w:val="Style1"/>
      </w:pPr>
    </w:p>
    <w:p w14:paraId="1173F34E" w14:textId="77777777" w:rsidR="0029204D" w:rsidRPr="002E2C37" w:rsidRDefault="0029204D" w:rsidP="00FC2B30">
      <w:pPr>
        <w:pStyle w:val="Style1"/>
      </w:pPr>
    </w:p>
    <w:p w14:paraId="2849AEDC" w14:textId="77777777" w:rsidR="0029204D" w:rsidRPr="002E2C37" w:rsidRDefault="00000000" w:rsidP="000378EA">
      <w:r w:rsidRPr="002E2C37">
        <w:t>Và để cải thiện tốc độ nhận diện đối tượng trên mô hình (tức là tăng chỉ số FPS) của mình thì chúng ta có thể làm như sau:</w:t>
      </w:r>
    </w:p>
    <w:p w14:paraId="2DC5F841" w14:textId="77777777" w:rsidR="0029204D" w:rsidRPr="002E2C37" w:rsidRDefault="00000000" w:rsidP="000378EA">
      <w:r w:rsidRPr="002E2C37">
        <w:t>Tăng –batch-size</w:t>
      </w:r>
    </w:p>
    <w:p w14:paraId="1ED19049" w14:textId="77777777" w:rsidR="0029204D" w:rsidRPr="002E2C37" w:rsidRDefault="00000000" w:rsidP="000378EA">
      <w:r w:rsidRPr="002E2C37">
        <w:t>Giảm –image-size</w:t>
      </w:r>
    </w:p>
    <w:p w14:paraId="6898FC9C" w14:textId="77777777" w:rsidR="0029204D" w:rsidRPr="002E2C37" w:rsidRDefault="00000000" w:rsidP="000378EA">
      <w:r w:rsidRPr="002E2C37">
        <w:t>Giảm kích thước mô hình từ YOLOv5x –&gt; YOLOv5l –&gt; YOLOv5m –&gt; YOLOv5s –&gt; YOLOv5n</w:t>
      </w:r>
    </w:p>
    <w:p w14:paraId="501FE06F" w14:textId="77777777" w:rsidR="0029204D" w:rsidRPr="002E2C37" w:rsidRDefault="00000000" w:rsidP="000378EA">
      <w:r w:rsidRPr="002E2C37">
        <w:t>Sử dụng thiết bị có cấu hình mạnh hơn (Ví dụ trên colab thì từ: P100 –&gt; V100 –&gt; A100).</w:t>
      </w:r>
    </w:p>
    <w:p w14:paraId="71F1F483" w14:textId="77777777" w:rsidR="0029204D" w:rsidRPr="002E2C37" w:rsidRDefault="00000000" w:rsidP="000378EA">
      <w:r w:rsidRPr="002E2C37">
        <w:t>Ở YOLOv5 có 4 phiên bản là yolov5-s, yolov5-m, yolov5-l, yolov5-x, chúng ta có thể sắp xếp các phiên bản của yolov5 ở hai tiêu chí thời gian xử lý của model, và độ chính xác như sau</w:t>
      </w:r>
    </w:p>
    <w:p w14:paraId="6A3E3EE6" w14:textId="77777777" w:rsidR="0029204D" w:rsidRPr="002E2C37" w:rsidRDefault="00000000" w:rsidP="000378EA">
      <w:r w:rsidRPr="002E2C37">
        <w:t>Về thời gian xử lý: YOLOv5s (xử lý nhanh nhất) &lt; YOLOv5m &lt; YOLOv5l &lt; YOLOv5x (xử lý chậm nhất).</w:t>
      </w:r>
    </w:p>
    <w:p w14:paraId="70FFDA63" w14:textId="77777777" w:rsidR="0029204D" w:rsidRPr="002E2C37" w:rsidRDefault="00000000" w:rsidP="000378EA">
      <w:r w:rsidRPr="002E2C37">
        <w:rPr>
          <w:lang w:val="en-US"/>
        </w:rPr>
        <w:t xml:space="preserve">Đối với </w:t>
      </w:r>
      <w:r w:rsidRPr="002E2C37">
        <w:t>độ chính xác: YOLOv5s (độ chính xác thấp nhất) &lt; YOLOv5m &lt; YOLOv5l &lt; YOLOv5x (độ chính xác cao nhất).</w:t>
      </w:r>
    </w:p>
    <w:p w14:paraId="226A0A31" w14:textId="136C7913" w:rsidR="0029204D" w:rsidRPr="002E2C37" w:rsidRDefault="0029204D">
      <w:pPr>
        <w:pStyle w:val="NormalWeb"/>
      </w:pPr>
    </w:p>
    <w:p w14:paraId="5915C7F3" w14:textId="77777777" w:rsidR="0029204D" w:rsidRPr="002E2C37" w:rsidRDefault="0029204D" w:rsidP="00FC2B30">
      <w:pPr>
        <w:pStyle w:val="Style1"/>
      </w:pPr>
    </w:p>
    <w:p w14:paraId="33A4A06D" w14:textId="5B01EB3C" w:rsidR="0029204D" w:rsidRPr="002E2C37" w:rsidRDefault="00000000">
      <w:pPr>
        <w:jc w:val="center"/>
      </w:pPr>
      <w:bookmarkStart w:id="208" w:name="_Toc195438099"/>
      <w:bookmarkStart w:id="209" w:name="_Toc195484395"/>
      <w:r w:rsidRPr="002E2C37">
        <w:t xml:space="preserve">Hình </w:t>
      </w:r>
      <w:r w:rsidRPr="002E2C37">
        <w:fldChar w:fldCharType="begin"/>
      </w:r>
      <w:r w:rsidRPr="002E2C37">
        <w:instrText xml:space="preserve"> SEQ Hình \* ARABIC </w:instrText>
      </w:r>
      <w:r w:rsidRPr="002E2C37">
        <w:fldChar w:fldCharType="separate"/>
      </w:r>
      <w:r w:rsidR="004E108D" w:rsidRPr="002E2C37">
        <w:rPr>
          <w:noProof/>
        </w:rPr>
        <w:t>18</w:t>
      </w:r>
      <w:r w:rsidRPr="002E2C37">
        <w:fldChar w:fldCharType="end"/>
      </w:r>
      <w:r w:rsidRPr="002E2C37">
        <w:t>: Tốc độ và độ chính xác của các phiên bản YOLOv5</w:t>
      </w:r>
      <w:bookmarkEnd w:id="208"/>
      <w:bookmarkEnd w:id="209"/>
    </w:p>
    <w:p w14:paraId="4DAB45B2" w14:textId="77777777" w:rsidR="0029204D" w:rsidRPr="002E2C37" w:rsidRDefault="00000000">
      <w:pPr>
        <w:rPr>
          <w:lang w:val="en-US"/>
        </w:rPr>
      </w:pPr>
      <w:r w:rsidRPr="002E2C37">
        <w:rPr>
          <w:lang w:val="en-US"/>
        </w:rPr>
        <w:lastRenderedPageBreak/>
        <w:t>Về ưu điểm thì ta thấy Yolo5s có phần nổi trội hơn so với nhiều phiên bản cùng cấp:</w:t>
      </w:r>
    </w:p>
    <w:p w14:paraId="3E9D9E2C" w14:textId="77777777" w:rsidR="0029204D" w:rsidRPr="002E2C37" w:rsidRDefault="00000000">
      <w:pPr>
        <w:rPr>
          <w:lang w:val="en-US"/>
        </w:rPr>
      </w:pPr>
      <w:r w:rsidRPr="002E2C37">
        <w:rPr>
          <w:lang w:val="en-US"/>
        </w:rPr>
        <w:t>+YOLOv5s là phiên bản nhanh nhất trong các phiên bản YOLOv5, đạt tốc độ nhận diện 140 FPS trên card đồ họa Tesla P100.</w:t>
      </w:r>
    </w:p>
    <w:p w14:paraId="3FC9D607" w14:textId="77777777" w:rsidR="0029204D" w:rsidRPr="002E2C37" w:rsidRDefault="00000000">
      <w:pPr>
        <w:rPr>
          <w:lang w:val="en-US"/>
        </w:rPr>
      </w:pPr>
      <w:r w:rsidRPr="002E2C37">
        <w:rPr>
          <w:lang w:val="en-US"/>
        </w:rPr>
        <w:t>+ Điều này khiến YOLOv5s phù hợp cho các ứng dụng đòi hỏi thời gian thực như phát hiện vật thể trong video trực tiếp, robot, con người, côn trùng.</w:t>
      </w:r>
    </w:p>
    <w:p w14:paraId="3D248E6E" w14:textId="77777777" w:rsidR="0029204D" w:rsidRPr="002E2C37" w:rsidRDefault="00000000" w:rsidP="000378EA">
      <w:pPr>
        <w:pStyle w:val="Heading2"/>
      </w:pPr>
      <w:bookmarkStart w:id="210" w:name="_Toc5070"/>
      <w:bookmarkStart w:id="211" w:name="_Toc101958656"/>
      <w:bookmarkStart w:id="212" w:name="_Toc195486096"/>
      <w:r w:rsidRPr="002E2C37">
        <w:t>3.5 GIAO DIỆN CHƯƠNG TRÌNH</w:t>
      </w:r>
      <w:bookmarkEnd w:id="210"/>
      <w:bookmarkEnd w:id="211"/>
      <w:bookmarkEnd w:id="212"/>
    </w:p>
    <w:p w14:paraId="3E78DB2B" w14:textId="77777777" w:rsidR="0029204D" w:rsidRPr="002E2C37" w:rsidRDefault="00000000" w:rsidP="000378EA">
      <w:pPr>
        <w:pStyle w:val="Heading3"/>
        <w:rPr>
          <w:rFonts w:cs="Times New Roman"/>
        </w:rPr>
      </w:pPr>
      <w:bookmarkStart w:id="213" w:name="_Toc101958657"/>
      <w:bookmarkStart w:id="214" w:name="_Toc195486097"/>
      <w:r w:rsidRPr="002E2C37">
        <w:rPr>
          <w:rFonts w:cs="Times New Roman"/>
        </w:rPr>
        <w:t>3.5.1 Giao diện màn hình chờ</w:t>
      </w:r>
      <w:bookmarkEnd w:id="213"/>
      <w:bookmarkEnd w:id="214"/>
    </w:p>
    <w:p w14:paraId="3D7CC5DB" w14:textId="75768643" w:rsidR="0029204D" w:rsidRDefault="0029204D">
      <w:pPr>
        <w:keepNext/>
        <w:ind w:firstLine="0"/>
        <w:jc w:val="center"/>
      </w:pPr>
    </w:p>
    <w:p w14:paraId="76BF361A" w14:textId="74F0BFCE" w:rsidR="0029204D" w:rsidRDefault="00000000">
      <w:pPr>
        <w:ind w:firstLine="0"/>
        <w:jc w:val="center"/>
        <w:rPr>
          <w:lang w:val="en-US"/>
        </w:rPr>
      </w:pPr>
      <w:bookmarkStart w:id="215" w:name="_Toc195438100"/>
      <w:bookmarkStart w:id="216" w:name="_Toc195484396"/>
      <w:r>
        <w:t xml:space="preserve">Hình </w:t>
      </w:r>
      <w:r>
        <w:fldChar w:fldCharType="begin"/>
      </w:r>
      <w:r>
        <w:instrText xml:space="preserve"> SEQ Hình \* ARABIC </w:instrText>
      </w:r>
      <w:r>
        <w:fldChar w:fldCharType="separate"/>
      </w:r>
      <w:r w:rsidR="004E108D">
        <w:rPr>
          <w:noProof/>
        </w:rPr>
        <w:t>19</w:t>
      </w:r>
      <w:r>
        <w:fldChar w:fldCharType="end"/>
      </w:r>
      <w:r>
        <w:t>:</w:t>
      </w:r>
      <w:r>
        <w:rPr>
          <w:lang w:val="vi-VN"/>
        </w:rPr>
        <w:t xml:space="preserve"> Giao diện màn hình chờ của ứng dụn</w:t>
      </w:r>
      <w:r>
        <w:rPr>
          <w:lang w:val="en-US"/>
        </w:rPr>
        <w:t>g</w:t>
      </w:r>
      <w:bookmarkEnd w:id="215"/>
      <w:bookmarkEnd w:id="216"/>
    </w:p>
    <w:p w14:paraId="208B7198" w14:textId="77777777" w:rsidR="0029204D" w:rsidRPr="002E2C37" w:rsidRDefault="00000000">
      <w:pPr>
        <w:outlineLvl w:val="2"/>
        <w:rPr>
          <w:b/>
          <w:bCs/>
          <w:lang w:val="en-US"/>
        </w:rPr>
      </w:pPr>
      <w:bookmarkStart w:id="217" w:name="_Toc195486098"/>
      <w:r w:rsidRPr="002E2C37">
        <w:rPr>
          <w:b/>
          <w:bCs/>
          <w:lang w:val="en-US"/>
        </w:rPr>
        <w:t>3.5.2 Giao diện đăng nhập Google</w:t>
      </w:r>
      <w:bookmarkEnd w:id="217"/>
    </w:p>
    <w:p w14:paraId="2091884C" w14:textId="1B325869" w:rsidR="0029204D" w:rsidRDefault="0029204D">
      <w:pPr>
        <w:spacing w:before="0"/>
        <w:ind w:firstLine="0"/>
        <w:jc w:val="center"/>
      </w:pPr>
    </w:p>
    <w:p w14:paraId="0A26884E" w14:textId="214DC959" w:rsidR="0029204D" w:rsidRDefault="00000000" w:rsidP="00186635">
      <w:pPr>
        <w:pStyle w:val="Hnh"/>
        <w:rPr>
          <w:lang w:val="en-US"/>
        </w:rPr>
      </w:pPr>
      <w:bookmarkStart w:id="218" w:name="_Toc195438101"/>
      <w:bookmarkStart w:id="219" w:name="_Toc195484397"/>
      <w:r>
        <w:t xml:space="preserve">Hình </w:t>
      </w:r>
      <w:r>
        <w:fldChar w:fldCharType="begin"/>
      </w:r>
      <w:r>
        <w:instrText xml:space="preserve"> SEQ Hình \* ARABIC </w:instrText>
      </w:r>
      <w:r>
        <w:fldChar w:fldCharType="separate"/>
      </w:r>
      <w:r w:rsidR="004E108D">
        <w:rPr>
          <w:noProof/>
        </w:rPr>
        <w:t>20</w:t>
      </w:r>
      <w:r>
        <w:fldChar w:fldCharType="end"/>
      </w:r>
      <w:r>
        <w:rPr>
          <w:lang w:val="en-US"/>
        </w:rPr>
        <w:t>:Giao diện màn hình đăng nhập</w:t>
      </w:r>
      <w:bookmarkEnd w:id="218"/>
      <w:bookmarkEnd w:id="219"/>
    </w:p>
    <w:p w14:paraId="0347D0C3" w14:textId="77777777" w:rsidR="0029204D" w:rsidRDefault="0029204D">
      <w:pPr>
        <w:ind w:firstLine="0"/>
        <w:rPr>
          <w:b/>
          <w:bCs/>
          <w:lang w:val="en-US"/>
        </w:rPr>
      </w:pPr>
    </w:p>
    <w:p w14:paraId="752073B2" w14:textId="77777777" w:rsidR="0029204D" w:rsidRDefault="00000000" w:rsidP="00FC2B30">
      <w:pPr>
        <w:pStyle w:val="Style1"/>
      </w:pPr>
      <w:r>
        <w:t>3.5.</w:t>
      </w:r>
      <w:r>
        <w:rPr>
          <w:lang w:val="en-US"/>
        </w:rPr>
        <w:t>3</w:t>
      </w:r>
      <w:r>
        <w:t xml:space="preserve"> Giao diện màn hình đăng nhập</w:t>
      </w:r>
    </w:p>
    <w:p w14:paraId="79036FF8" w14:textId="6973D153" w:rsidR="0029204D" w:rsidRDefault="0029204D" w:rsidP="00FC2B30">
      <w:pPr>
        <w:pStyle w:val="Style1"/>
      </w:pPr>
    </w:p>
    <w:p w14:paraId="13EB7B0D" w14:textId="760A636B" w:rsidR="0029204D" w:rsidRDefault="00000000" w:rsidP="00186635">
      <w:pPr>
        <w:pStyle w:val="Hnh"/>
        <w:rPr>
          <w:lang w:val="en-US"/>
        </w:rPr>
      </w:pPr>
      <w:bookmarkStart w:id="220" w:name="_Toc195438102"/>
      <w:bookmarkStart w:id="221" w:name="_Toc195484398"/>
      <w:r>
        <w:t xml:space="preserve">Hình </w:t>
      </w:r>
      <w:r>
        <w:fldChar w:fldCharType="begin"/>
      </w:r>
      <w:r>
        <w:instrText xml:space="preserve"> SEQ Hình \* ARABIC </w:instrText>
      </w:r>
      <w:r>
        <w:fldChar w:fldCharType="separate"/>
      </w:r>
      <w:r w:rsidR="004E108D">
        <w:rPr>
          <w:noProof/>
        </w:rPr>
        <w:t>21</w:t>
      </w:r>
      <w:r>
        <w:fldChar w:fldCharType="end"/>
      </w:r>
      <w:r>
        <w:rPr>
          <w:lang w:val="en-US"/>
        </w:rPr>
        <w:t>:Giao diện màn hình đăng nhập</w:t>
      </w:r>
      <w:bookmarkEnd w:id="220"/>
      <w:bookmarkEnd w:id="221"/>
    </w:p>
    <w:p w14:paraId="4BDC623C" w14:textId="77777777" w:rsidR="0029204D" w:rsidRDefault="0029204D">
      <w:pPr>
        <w:keepNext/>
        <w:ind w:firstLine="0"/>
        <w:jc w:val="center"/>
      </w:pPr>
    </w:p>
    <w:p w14:paraId="60B180B2" w14:textId="77777777" w:rsidR="0029204D" w:rsidRDefault="0029204D">
      <w:pPr>
        <w:spacing w:before="0"/>
        <w:ind w:firstLine="0"/>
        <w:jc w:val="center"/>
        <w:rPr>
          <w:lang w:val="vi-VN"/>
        </w:rPr>
      </w:pPr>
    </w:p>
    <w:p w14:paraId="14A311E5" w14:textId="77777777" w:rsidR="0029204D" w:rsidRDefault="0029204D">
      <w:pPr>
        <w:spacing w:before="0"/>
        <w:ind w:firstLine="0"/>
        <w:jc w:val="center"/>
        <w:rPr>
          <w:lang w:val="vi-VN"/>
        </w:rPr>
      </w:pPr>
    </w:p>
    <w:p w14:paraId="4EF240E1" w14:textId="77777777" w:rsidR="0029204D" w:rsidRDefault="0029204D">
      <w:pPr>
        <w:spacing w:before="0"/>
        <w:ind w:firstLine="0"/>
        <w:jc w:val="center"/>
        <w:rPr>
          <w:lang w:val="vi-VN"/>
        </w:rPr>
      </w:pPr>
    </w:p>
    <w:p w14:paraId="3EAFC48A" w14:textId="77777777" w:rsidR="0029204D" w:rsidRDefault="0029204D">
      <w:pPr>
        <w:spacing w:before="0"/>
        <w:ind w:firstLine="0"/>
        <w:jc w:val="center"/>
        <w:rPr>
          <w:lang w:val="vi-VN"/>
        </w:rPr>
      </w:pPr>
    </w:p>
    <w:p w14:paraId="7813C2F0" w14:textId="77777777" w:rsidR="0029204D" w:rsidRDefault="0029204D">
      <w:pPr>
        <w:spacing w:before="0"/>
        <w:ind w:firstLine="0"/>
        <w:jc w:val="center"/>
        <w:rPr>
          <w:lang w:val="vi-VN"/>
        </w:rPr>
      </w:pPr>
    </w:p>
    <w:p w14:paraId="292A651A" w14:textId="77777777" w:rsidR="0029204D" w:rsidRDefault="0029204D">
      <w:pPr>
        <w:spacing w:before="0"/>
        <w:ind w:firstLine="0"/>
        <w:jc w:val="center"/>
        <w:rPr>
          <w:lang w:val="vi-VN"/>
        </w:rPr>
      </w:pPr>
    </w:p>
    <w:p w14:paraId="5A757048" w14:textId="77777777" w:rsidR="0029204D" w:rsidRDefault="0029204D">
      <w:pPr>
        <w:spacing w:before="0"/>
        <w:ind w:firstLine="0"/>
        <w:jc w:val="center"/>
        <w:rPr>
          <w:lang w:val="vi-VN"/>
        </w:rPr>
      </w:pPr>
    </w:p>
    <w:p w14:paraId="66617230" w14:textId="77777777" w:rsidR="0029204D" w:rsidRDefault="0029204D">
      <w:pPr>
        <w:spacing w:before="0"/>
        <w:ind w:firstLine="0"/>
        <w:jc w:val="center"/>
        <w:rPr>
          <w:lang w:val="vi-VN"/>
        </w:rPr>
      </w:pPr>
    </w:p>
    <w:p w14:paraId="43669B31" w14:textId="77777777" w:rsidR="0029204D" w:rsidRDefault="0029204D">
      <w:pPr>
        <w:spacing w:before="0"/>
        <w:ind w:firstLine="0"/>
        <w:jc w:val="center"/>
        <w:rPr>
          <w:lang w:val="vi-VN"/>
        </w:rPr>
      </w:pPr>
    </w:p>
    <w:p w14:paraId="525C7506" w14:textId="77777777" w:rsidR="0029204D" w:rsidRDefault="0029204D">
      <w:pPr>
        <w:spacing w:before="0"/>
        <w:ind w:firstLine="0"/>
        <w:jc w:val="center"/>
        <w:rPr>
          <w:lang w:val="vi-VN"/>
        </w:rPr>
      </w:pPr>
    </w:p>
    <w:p w14:paraId="4002594C" w14:textId="77777777" w:rsidR="0029204D" w:rsidRDefault="0029204D">
      <w:pPr>
        <w:spacing w:before="0"/>
        <w:ind w:firstLine="0"/>
        <w:jc w:val="center"/>
        <w:rPr>
          <w:lang w:val="vi-VN"/>
        </w:rPr>
      </w:pPr>
    </w:p>
    <w:p w14:paraId="35288496" w14:textId="77777777" w:rsidR="0029204D" w:rsidRDefault="00000000">
      <w:pPr>
        <w:spacing w:before="0"/>
        <w:ind w:firstLine="0"/>
        <w:jc w:val="cente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77777777" w:rsidR="0029204D" w:rsidRDefault="00000000">
                            <w:pPr>
                              <w:ind w:firstLine="0"/>
                            </w:pPr>
                            <w:r>
                              <w:rPr>
                                <w:color w:val="000000"/>
                              </w:rPr>
                              <w:t>Hình  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77777777" w:rsidR="0029204D" w:rsidRDefault="00000000">
                      <w:pPr>
                        <w:ind w:firstLine="0"/>
                      </w:pPr>
                      <w:r>
                        <w:rPr>
                          <w:color w:val="000000"/>
                        </w:rPr>
                        <w:t>Hình  SEQ Hình \* ARABIC 62: Giao diện đăng nhập</w:t>
                      </w:r>
                    </w:p>
                  </w:txbxContent>
                </v:textbox>
                <w10:wrap type="square"/>
              </v:rect>
            </w:pict>
          </mc:Fallback>
        </mc:AlternateContent>
      </w:r>
    </w:p>
    <w:p w14:paraId="6E734F5F" w14:textId="77777777" w:rsidR="0029204D" w:rsidRDefault="00000000" w:rsidP="00FC2B30">
      <w:pPr>
        <w:pStyle w:val="Style1"/>
      </w:pPr>
      <w:bookmarkStart w:id="222" w:name="_Toc101958659"/>
      <w:r>
        <w:t>3.5.</w:t>
      </w:r>
      <w:r>
        <w:rPr>
          <w:lang w:val="en-US"/>
        </w:rPr>
        <w:t>4</w:t>
      </w:r>
      <w:r>
        <w:t xml:space="preserve"> Giao diện màn hình đăng ký</w:t>
      </w:r>
      <w:bookmarkEnd w:id="222"/>
    </w:p>
    <w:p w14:paraId="58B8EA65" w14:textId="601A3BC5" w:rsidR="0029204D" w:rsidRDefault="0029204D">
      <w:pPr>
        <w:keepNext/>
        <w:ind w:firstLine="0"/>
        <w:jc w:val="center"/>
      </w:pPr>
    </w:p>
    <w:p w14:paraId="4904FA56" w14:textId="4DED8E3C" w:rsidR="0029204D" w:rsidRDefault="00000000" w:rsidP="00186635">
      <w:pPr>
        <w:pStyle w:val="Hnh"/>
        <w:rPr>
          <w:lang w:val="en-US"/>
        </w:rPr>
      </w:pPr>
      <w:bookmarkStart w:id="223" w:name="_Toc195438103"/>
      <w:bookmarkStart w:id="224" w:name="_Toc195484399"/>
      <w:r>
        <w:t xml:space="preserve">Hình </w:t>
      </w:r>
      <w:r>
        <w:fldChar w:fldCharType="begin"/>
      </w:r>
      <w:r>
        <w:instrText xml:space="preserve"> SEQ Hình \* ARABIC </w:instrText>
      </w:r>
      <w:r>
        <w:fldChar w:fldCharType="separate"/>
      </w:r>
      <w:r w:rsidR="004E108D">
        <w:rPr>
          <w:noProof/>
        </w:rPr>
        <w:t>22</w:t>
      </w:r>
      <w:r>
        <w:fldChar w:fldCharType="end"/>
      </w:r>
      <w:r>
        <w:rPr>
          <w:lang w:val="en-US"/>
        </w:rPr>
        <w:t>:Giao diện đăng ký</w:t>
      </w:r>
      <w:bookmarkEnd w:id="223"/>
      <w:bookmarkEnd w:id="224"/>
    </w:p>
    <w:p w14:paraId="5F048052" w14:textId="77777777" w:rsidR="0029204D" w:rsidRDefault="0029204D">
      <w:pPr>
        <w:spacing w:before="0"/>
        <w:ind w:firstLine="0"/>
        <w:rPr>
          <w:lang w:val="vi-VN"/>
        </w:rPr>
      </w:pPr>
    </w:p>
    <w:p w14:paraId="4ABBA3C7" w14:textId="77777777" w:rsidR="0029204D" w:rsidRDefault="0029204D">
      <w:pPr>
        <w:spacing w:before="0"/>
        <w:ind w:firstLine="0"/>
        <w:jc w:val="center"/>
        <w:rPr>
          <w:lang w:val="vi-VN"/>
        </w:rPr>
      </w:pPr>
    </w:p>
    <w:p w14:paraId="1B86E8E7" w14:textId="77777777" w:rsidR="0029204D" w:rsidRDefault="0029204D">
      <w:pPr>
        <w:spacing w:before="0"/>
        <w:ind w:firstLine="0"/>
        <w:jc w:val="center"/>
        <w:rPr>
          <w:lang w:val="vi-VN"/>
        </w:rPr>
      </w:pPr>
    </w:p>
    <w:p w14:paraId="21A1B711" w14:textId="77777777" w:rsidR="0029204D" w:rsidRDefault="0029204D">
      <w:pPr>
        <w:spacing w:before="0"/>
        <w:ind w:firstLine="0"/>
        <w:jc w:val="center"/>
        <w:rPr>
          <w:lang w:val="vi-VN"/>
        </w:rPr>
      </w:pPr>
    </w:p>
    <w:p w14:paraId="53F8D626" w14:textId="77777777" w:rsidR="0029204D" w:rsidRDefault="00000000" w:rsidP="00FC2B30">
      <w:pPr>
        <w:pStyle w:val="Style1"/>
        <w:rPr>
          <w:lang w:val="en-US"/>
        </w:rPr>
      </w:pPr>
      <w:r>
        <w:rPr>
          <w:lang w:val="en-US"/>
        </w:rPr>
        <w:t>3.5.5 Giao diện admin quản lí tài khoản người dùng đăng nhập</w:t>
      </w:r>
    </w:p>
    <w:p w14:paraId="0C3C5AE1" w14:textId="77777777" w:rsidR="0029204D" w:rsidRDefault="0029204D">
      <w:pPr>
        <w:spacing w:before="0"/>
        <w:ind w:firstLine="0"/>
        <w:jc w:val="center"/>
        <w:rPr>
          <w:lang w:val="vi-VN"/>
        </w:rPr>
      </w:pPr>
    </w:p>
    <w:p w14:paraId="027732DF" w14:textId="77777777" w:rsidR="0029204D" w:rsidRDefault="0029204D">
      <w:pPr>
        <w:spacing w:before="0"/>
        <w:ind w:firstLine="0"/>
        <w:jc w:val="center"/>
        <w:rPr>
          <w:lang w:val="vi-VN"/>
        </w:rPr>
      </w:pPr>
    </w:p>
    <w:p w14:paraId="31E75347" w14:textId="77777777" w:rsidR="0029204D" w:rsidRDefault="0029204D">
      <w:pPr>
        <w:spacing w:before="0"/>
        <w:ind w:firstLine="0"/>
        <w:jc w:val="center"/>
        <w:rPr>
          <w:lang w:val="vi-VN"/>
        </w:rPr>
      </w:pPr>
    </w:p>
    <w:p w14:paraId="1272A277" w14:textId="33C678EF" w:rsidR="0029204D" w:rsidRDefault="0029204D">
      <w:pPr>
        <w:spacing w:before="0"/>
        <w:ind w:firstLine="0"/>
        <w:jc w:val="center"/>
      </w:pPr>
    </w:p>
    <w:p w14:paraId="52CF6747" w14:textId="05EB84B6" w:rsidR="0029204D" w:rsidRDefault="00000000" w:rsidP="00186635">
      <w:pPr>
        <w:pStyle w:val="Hnh"/>
        <w:rPr>
          <w:lang w:val="en-US"/>
        </w:rPr>
      </w:pPr>
      <w:bookmarkStart w:id="225" w:name="_Toc195438104"/>
      <w:bookmarkStart w:id="226" w:name="_Toc195484400"/>
      <w:r>
        <w:t xml:space="preserve">Hình </w:t>
      </w:r>
      <w:r>
        <w:fldChar w:fldCharType="begin"/>
      </w:r>
      <w:r>
        <w:instrText xml:space="preserve"> SEQ Hình \* ARABIC </w:instrText>
      </w:r>
      <w:r>
        <w:fldChar w:fldCharType="separate"/>
      </w:r>
      <w:r w:rsidR="004E108D">
        <w:rPr>
          <w:noProof/>
        </w:rPr>
        <w:t>23</w:t>
      </w:r>
      <w:r>
        <w:fldChar w:fldCharType="end"/>
      </w:r>
      <w:r>
        <w:rPr>
          <w:lang w:val="en-US"/>
        </w:rPr>
        <w:t>:Quản lí user</w:t>
      </w:r>
      <w:bookmarkEnd w:id="225"/>
      <w:bookmarkEnd w:id="226"/>
    </w:p>
    <w:p w14:paraId="79B9E389" w14:textId="77777777" w:rsidR="0029204D" w:rsidRDefault="0029204D"/>
    <w:p w14:paraId="6B5AE951" w14:textId="77777777" w:rsidR="0029204D" w:rsidRDefault="0029204D">
      <w:pPr>
        <w:spacing w:before="0"/>
        <w:ind w:firstLine="0"/>
        <w:jc w:val="center"/>
        <w:rPr>
          <w:lang w:val="vi-VN"/>
        </w:rPr>
      </w:pPr>
    </w:p>
    <w:p w14:paraId="19B5ADA8" w14:textId="77777777" w:rsidR="0029204D" w:rsidRDefault="0029204D">
      <w:pPr>
        <w:spacing w:before="0"/>
        <w:ind w:firstLine="0"/>
        <w:jc w:val="center"/>
        <w:rPr>
          <w:lang w:val="en-US"/>
        </w:rPr>
      </w:pPr>
    </w:p>
    <w:p w14:paraId="69D3C8CA" w14:textId="77777777" w:rsidR="0029204D" w:rsidRDefault="0029204D">
      <w:pPr>
        <w:spacing w:before="0"/>
        <w:ind w:firstLine="0"/>
        <w:jc w:val="center"/>
        <w:rPr>
          <w:lang w:val="vi-VN"/>
        </w:rPr>
      </w:pPr>
    </w:p>
    <w:p w14:paraId="7CCAE783" w14:textId="77777777" w:rsidR="0029204D" w:rsidRDefault="0029204D">
      <w:pPr>
        <w:spacing w:before="0"/>
        <w:ind w:firstLine="0"/>
        <w:jc w:val="center"/>
        <w:rPr>
          <w:lang w:val="vi-VN"/>
        </w:rPr>
      </w:pPr>
    </w:p>
    <w:p w14:paraId="0F208FA5" w14:textId="77777777" w:rsidR="0029204D" w:rsidRDefault="00000000" w:rsidP="00FC2B30">
      <w:pPr>
        <w:pStyle w:val="Style1"/>
      </w:pPr>
      <w:r>
        <w:t>3.5.</w:t>
      </w:r>
      <w:r>
        <w:rPr>
          <w:lang w:val="en-US"/>
        </w:rPr>
        <w:t>4</w:t>
      </w:r>
      <w:r>
        <w:t xml:space="preserve"> Giao diện màn hình thông tin côn trùng detect thành công</w:t>
      </w:r>
    </w:p>
    <w:p w14:paraId="6F335493" w14:textId="77777777" w:rsidR="0029204D" w:rsidRDefault="0029204D"/>
    <w:p w14:paraId="1F408EFB" w14:textId="59DDF9D6" w:rsidR="0029204D" w:rsidRDefault="0029204D">
      <w:pPr>
        <w:keepNext/>
        <w:ind w:firstLine="0"/>
        <w:jc w:val="center"/>
      </w:pPr>
    </w:p>
    <w:p w14:paraId="0AB9E52A" w14:textId="56B0ED48" w:rsidR="0029204D" w:rsidRDefault="00000000">
      <w:pPr>
        <w:ind w:firstLine="0"/>
        <w:jc w:val="center"/>
        <w:rPr>
          <w:lang w:val="vi-VN"/>
        </w:rPr>
      </w:pPr>
      <w:bookmarkStart w:id="227" w:name="_Toc195438105"/>
      <w:bookmarkStart w:id="228" w:name="_Toc195484401"/>
      <w:r>
        <w:t xml:space="preserve">Hình </w:t>
      </w:r>
      <w:r>
        <w:fldChar w:fldCharType="begin"/>
      </w:r>
      <w:r>
        <w:instrText xml:space="preserve"> SEQ Hình \* ARABIC </w:instrText>
      </w:r>
      <w:r>
        <w:fldChar w:fldCharType="separate"/>
      </w:r>
      <w:r w:rsidR="004E108D">
        <w:rPr>
          <w:noProof/>
        </w:rPr>
        <w:t>24</w:t>
      </w:r>
      <w:r>
        <w:fldChar w:fldCharType="end"/>
      </w:r>
      <w:r>
        <w:t>:</w:t>
      </w:r>
      <w:r>
        <w:rPr>
          <w:lang w:val="vi-VN"/>
        </w:rPr>
        <w:t xml:space="preserve"> Giao diện thông tin côn trùng nhận diện thành công</w:t>
      </w:r>
      <w:bookmarkEnd w:id="227"/>
      <w:bookmarkEnd w:id="228"/>
    </w:p>
    <w:p w14:paraId="189935A8" w14:textId="77777777" w:rsidR="0029204D" w:rsidRDefault="00000000" w:rsidP="00FC2B30">
      <w:pPr>
        <w:pStyle w:val="Style1"/>
      </w:pPr>
      <w:bookmarkStart w:id="229" w:name="_Toc101958661"/>
      <w:r>
        <w:t>3.5.6 Giao diện xem danh sách côn trùng</w:t>
      </w:r>
      <w:bookmarkEnd w:id="229"/>
    </w:p>
    <w:p w14:paraId="48AC26C0" w14:textId="0FFC3731" w:rsidR="0029204D" w:rsidRDefault="0029204D">
      <w:pPr>
        <w:keepNext/>
        <w:ind w:firstLine="0"/>
        <w:jc w:val="center"/>
      </w:pPr>
    </w:p>
    <w:p w14:paraId="0F5780D9" w14:textId="2B8C0E05" w:rsidR="0029204D" w:rsidRDefault="00000000">
      <w:pPr>
        <w:ind w:firstLine="0"/>
        <w:jc w:val="center"/>
      </w:pPr>
      <w:bookmarkStart w:id="230" w:name="_Toc195438106"/>
      <w:bookmarkStart w:id="231" w:name="_Toc195484402"/>
      <w:r>
        <w:t xml:space="preserve">Hình </w:t>
      </w:r>
      <w:r>
        <w:fldChar w:fldCharType="begin"/>
      </w:r>
      <w:r>
        <w:instrText xml:space="preserve"> SEQ Hình \* ARABIC </w:instrText>
      </w:r>
      <w:r>
        <w:fldChar w:fldCharType="separate"/>
      </w:r>
      <w:r w:rsidR="004E108D">
        <w:rPr>
          <w:noProof/>
        </w:rPr>
        <w:t>25</w:t>
      </w:r>
      <w:r>
        <w:fldChar w:fldCharType="end"/>
      </w:r>
      <w:r>
        <w:t>: Giao giao diện danh sách côn trùng</w:t>
      </w:r>
      <w:r>
        <w:rPr>
          <w:noProof/>
          <w:lang w:eastAsia="en-GB"/>
        </w:rPr>
        <mc:AlternateContent>
          <mc:Choice Requires="wps">
            <w:drawing>
              <wp:anchor distT="0" distB="0" distL="114300" distR="114300" simplePos="0" relativeHeight="251660288" behindDoc="0" locked="0" layoutInCell="1" allowOverlap="1" wp14:anchorId="1F1B8AF8" wp14:editId="7EAF17D8">
                <wp:simplePos x="0" y="0"/>
                <wp:positionH relativeFrom="column">
                  <wp:posOffset>977900</wp:posOffset>
                </wp:positionH>
                <wp:positionV relativeFrom="paragraph">
                  <wp:posOffset>4076700</wp:posOffset>
                </wp:positionV>
                <wp:extent cx="2676525" cy="12700"/>
                <wp:effectExtent l="0" t="0" r="0" b="0"/>
                <wp:wrapTopAndBottom/>
                <wp:docPr id="160194" name="Rectangle 160194"/>
                <wp:cNvGraphicFramePr/>
                <a:graphic xmlns:a="http://schemas.openxmlformats.org/drawingml/2006/main">
                  <a:graphicData uri="http://schemas.microsoft.com/office/word/2010/wordprocessingShape">
                    <wps:wsp>
                      <wps:cNvSpPr/>
                      <wps:spPr>
                        <a:xfrm>
                          <a:off x="4007738" y="3779683"/>
                          <a:ext cx="2676525" cy="635"/>
                        </a:xfrm>
                        <a:prstGeom prst="rect">
                          <a:avLst/>
                        </a:prstGeom>
                        <a:solidFill>
                          <a:srgbClr val="FFFFFF"/>
                        </a:solidFill>
                        <a:ln>
                          <a:noFill/>
                        </a:ln>
                      </wps:spPr>
                      <wps:txbx>
                        <w:txbxContent>
                          <w:p w14:paraId="31016A17" w14:textId="77777777" w:rsidR="0029204D" w:rsidRDefault="00000000">
                            <w:pPr>
                              <w:ind w:firstLine="0"/>
                            </w:pPr>
                            <w:r>
                              <w:rPr>
                                <w:color w:val="000000"/>
                              </w:rPr>
                              <w:t>Hình  SEQ Hình \* ARABIC 65: Giao diện danh sách côn trùng</w:t>
                            </w:r>
                          </w:p>
                        </w:txbxContent>
                      </wps:txbx>
                      <wps:bodyPr spcFirstLastPara="1" wrap="square" lIns="0" tIns="0" rIns="0" bIns="0" anchor="t" anchorCtr="0">
                        <a:noAutofit/>
                      </wps:bodyPr>
                    </wps:wsp>
                  </a:graphicData>
                </a:graphic>
              </wp:anchor>
            </w:drawing>
          </mc:Choice>
          <mc:Fallback>
            <w:pict>
              <v:rect w14:anchorId="1F1B8AF8" id="Rectangle 160194" o:spid="_x0000_s1027" style="position:absolute;left:0;text-align:left;margin-left:77pt;margin-top:321pt;width:210.75pt;height: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" stroked="f">
                <v:textbox inset="0,0,0,0">
                  <w:txbxContent>
                    <w:p w14:paraId="31016A17" w14:textId="77777777" w:rsidR="0029204D" w:rsidRDefault="00000000">
                      <w:pPr>
                        <w:ind w:firstLine="0"/>
                      </w:pPr>
                      <w:r>
                        <w:rPr>
                          <w:color w:val="000000"/>
                        </w:rPr>
                        <w:t>Hình  SEQ Hình \* ARABIC 65: Giao diện danh sách côn trùng</w:t>
                      </w:r>
                    </w:p>
                  </w:txbxContent>
                </v:textbox>
                <w10:wrap type="topAndBottom"/>
              </v:rect>
            </w:pict>
          </mc:Fallback>
        </mc:AlternateContent>
      </w:r>
      <w:bookmarkEnd w:id="230"/>
      <w:bookmarkEnd w:id="231"/>
    </w:p>
    <w:p w14:paraId="2AF6CA4B" w14:textId="77777777" w:rsidR="0029204D" w:rsidRDefault="00000000" w:rsidP="00FC2B30">
      <w:pPr>
        <w:pStyle w:val="Style1"/>
      </w:pPr>
      <w:bookmarkStart w:id="232" w:name="_Toc101958662"/>
      <w:r>
        <w:t>3.5.7 Giao diện danh sách hình ảnh của côn trùng</w:t>
      </w:r>
      <w:bookmarkEnd w:id="232"/>
    </w:p>
    <w:p w14:paraId="58BB6155" w14:textId="7B629507" w:rsidR="0029204D" w:rsidRDefault="0029204D">
      <w:pPr>
        <w:keepNext/>
        <w:ind w:firstLine="0"/>
        <w:jc w:val="center"/>
      </w:pPr>
    </w:p>
    <w:p w14:paraId="2791DBAA" w14:textId="3E580328" w:rsidR="0029204D" w:rsidRDefault="00000000">
      <w:pPr>
        <w:ind w:firstLine="0"/>
        <w:jc w:val="center"/>
      </w:pPr>
      <w:bookmarkStart w:id="233" w:name="_Toc195438107"/>
      <w:bookmarkStart w:id="234" w:name="_Toc195484403"/>
      <w:r>
        <w:t xml:space="preserve">Hình </w:t>
      </w:r>
      <w:r>
        <w:fldChar w:fldCharType="begin"/>
      </w:r>
      <w:r>
        <w:instrText xml:space="preserve"> SEQ Hình \* ARABIC </w:instrText>
      </w:r>
      <w:r>
        <w:fldChar w:fldCharType="separate"/>
      </w:r>
      <w:r w:rsidR="004E108D">
        <w:rPr>
          <w:noProof/>
        </w:rPr>
        <w:t>26</w:t>
      </w:r>
      <w:r>
        <w:fldChar w:fldCharType="end"/>
      </w:r>
      <w:r>
        <w:t>: Giao diện danh sách hình ảnh côn trùng</w:t>
      </w:r>
      <w:bookmarkEnd w:id="233"/>
      <w:bookmarkEnd w:id="234"/>
    </w:p>
    <w:p w14:paraId="21A4BDCF" w14:textId="77777777" w:rsidR="0029204D" w:rsidRDefault="00000000" w:rsidP="00FC2B30">
      <w:pPr>
        <w:pStyle w:val="Style1"/>
      </w:pPr>
      <w:bookmarkStart w:id="235" w:name="_Toc101958663"/>
      <w:r>
        <w:t xml:space="preserve">3.5.8 Giao diện màn hình </w:t>
      </w:r>
      <w:bookmarkEnd w:id="235"/>
      <w:r>
        <w:rPr>
          <w:lang w:val="en-US"/>
        </w:rPr>
        <w:t>upload hình ảnh lên sever</w:t>
      </w:r>
    </w:p>
    <w:p w14:paraId="481278C1" w14:textId="65369E44" w:rsidR="0029204D" w:rsidRDefault="0029204D">
      <w:pPr>
        <w:spacing w:before="0"/>
        <w:ind w:firstLine="0"/>
        <w:jc w:val="center"/>
      </w:pPr>
    </w:p>
    <w:p w14:paraId="07AF53B1" w14:textId="2C608277" w:rsidR="0029204D" w:rsidRDefault="00000000" w:rsidP="00186635">
      <w:pPr>
        <w:pStyle w:val="Hnh"/>
        <w:rPr>
          <w:lang w:val="en-US"/>
        </w:rPr>
      </w:pPr>
      <w:bookmarkStart w:id="236" w:name="_Toc195438108"/>
      <w:bookmarkStart w:id="237" w:name="_Toc195484404"/>
      <w:r>
        <w:t xml:space="preserve">Hình </w:t>
      </w:r>
      <w:r>
        <w:fldChar w:fldCharType="begin"/>
      </w:r>
      <w:r>
        <w:instrText xml:space="preserve"> SEQ Hình \* ARABIC </w:instrText>
      </w:r>
      <w:r>
        <w:fldChar w:fldCharType="separate"/>
      </w:r>
      <w:r w:rsidR="004E108D">
        <w:rPr>
          <w:noProof/>
        </w:rPr>
        <w:t>27</w:t>
      </w:r>
      <w:r>
        <w:fldChar w:fldCharType="end"/>
      </w:r>
      <w:r>
        <w:rPr>
          <w:lang w:val="en-US"/>
        </w:rPr>
        <w:t>:Giao diện upload ảnh lên sever</w:t>
      </w:r>
      <w:bookmarkEnd w:id="236"/>
      <w:bookmarkEnd w:id="237"/>
    </w:p>
    <w:p w14:paraId="6C2A5D07" w14:textId="60FD01B0" w:rsidR="0029204D" w:rsidRDefault="0029204D">
      <w:pPr>
        <w:spacing w:before="240"/>
        <w:ind w:firstLine="0"/>
        <w:jc w:val="center"/>
      </w:pPr>
    </w:p>
    <w:p w14:paraId="303FCA6F" w14:textId="11698582" w:rsidR="0029204D" w:rsidRDefault="00000000" w:rsidP="00186635">
      <w:pPr>
        <w:pStyle w:val="Hnh"/>
        <w:rPr>
          <w:lang w:val="en-US"/>
        </w:rPr>
      </w:pPr>
      <w:bookmarkStart w:id="238" w:name="_Toc195438109"/>
      <w:bookmarkStart w:id="239" w:name="_Toc195484405"/>
      <w:r>
        <w:t xml:space="preserve">Hình </w:t>
      </w:r>
      <w:r>
        <w:fldChar w:fldCharType="begin"/>
      </w:r>
      <w:r>
        <w:instrText xml:space="preserve"> SEQ Hình \* ARABIC </w:instrText>
      </w:r>
      <w:r>
        <w:fldChar w:fldCharType="separate"/>
      </w:r>
      <w:r w:rsidR="004E108D">
        <w:rPr>
          <w:noProof/>
        </w:rPr>
        <w:t>28</w:t>
      </w:r>
      <w:r>
        <w:fldChar w:fldCharType="end"/>
      </w:r>
      <w:r>
        <w:rPr>
          <w:lang w:val="en-US"/>
        </w:rPr>
        <w:t>:Giao diện chọn ảnh từ gallery để upload lên sever</w:t>
      </w:r>
      <w:bookmarkEnd w:id="238"/>
      <w:bookmarkEnd w:id="239"/>
    </w:p>
    <w:p w14:paraId="1A45C597" w14:textId="77777777" w:rsidR="0029204D" w:rsidRDefault="00000000">
      <w:pPr>
        <w:spacing w:before="240"/>
        <w:ind w:firstLine="709"/>
      </w:pPr>
      <w:r>
        <w:t xml:space="preserve">Tại giao diện này thì người dùng có thể </w:t>
      </w:r>
      <w:r>
        <w:rPr>
          <w:lang w:val="en-US"/>
        </w:rPr>
        <w:t xml:space="preserve">chọn hình ảnh côn trùng đã nhận diện và lưu trong máy để </w:t>
      </w:r>
      <w:r>
        <w:t>tiến hành upload lên server, việc lưu những hình ảnh lại và upload chúng lên server có tác dụng thứ nhất đối với những hình ảnh mà mình nhận dạng thành công thì khi mình chụp lại hình ảnh thì sẽ chụp ở những góc độ, màu sắc, độ nhiễu tự nhiên, từ đó có thể dùng những hình ảnh này để tiền hành tăng cường dữ liệu cho quá trình huấn luyện mô hình giúp cho việc nhận diện thời gian thực của mô hình được tốt hơn. Đối với những hình ảnh detect không thành công (unknow) tức là côn trùng này là một loại côn trùng mới không có trong database và cũng không có trong mô hình huấn luyện, thì mình sẽ dùng những hình ảnh này để tiền hành huấn luyện tiếp để làm cho mô hình của mình trở nên phong phú và đa dạng số lượng hơn.</w:t>
      </w:r>
    </w:p>
    <w:p w14:paraId="01B9ED5A" w14:textId="77777777" w:rsidR="0029204D" w:rsidRDefault="0029204D">
      <w:pPr>
        <w:spacing w:before="240"/>
      </w:pPr>
    </w:p>
    <w:p w14:paraId="54D351B6" w14:textId="77777777" w:rsidR="0029204D" w:rsidRDefault="00000000" w:rsidP="00FC2B30">
      <w:pPr>
        <w:pStyle w:val="Style1"/>
      </w:pPr>
      <w:bookmarkStart w:id="240" w:name="_Toc101958664"/>
      <w:r>
        <w:t>3.5.9 Giao diện màn hình nhận diện</w:t>
      </w:r>
      <w:bookmarkEnd w:id="240"/>
    </w:p>
    <w:p w14:paraId="49F29FEA" w14:textId="57332AC7" w:rsidR="0029204D" w:rsidRDefault="0029204D">
      <w:pPr>
        <w:keepNext/>
        <w:ind w:firstLine="0"/>
        <w:jc w:val="center"/>
      </w:pPr>
    </w:p>
    <w:p w14:paraId="7BEDBAF5" w14:textId="02D25E32" w:rsidR="0029204D" w:rsidRDefault="00000000">
      <w:pPr>
        <w:ind w:firstLine="0"/>
        <w:jc w:val="center"/>
      </w:pPr>
      <w:bookmarkStart w:id="241" w:name="_Toc195438110"/>
      <w:bookmarkStart w:id="242" w:name="_Toc195484406"/>
      <w:r>
        <w:t xml:space="preserve">Hình </w:t>
      </w:r>
      <w:r>
        <w:fldChar w:fldCharType="begin"/>
      </w:r>
      <w:r>
        <w:instrText xml:space="preserve"> SEQ Hình \* ARABIC </w:instrText>
      </w:r>
      <w:r>
        <w:fldChar w:fldCharType="separate"/>
      </w:r>
      <w:r w:rsidR="004E108D">
        <w:rPr>
          <w:noProof/>
        </w:rPr>
        <w:t>29</w:t>
      </w:r>
      <w:r>
        <w:fldChar w:fldCharType="end"/>
      </w:r>
      <w:r>
        <w:t>: Giao diện màn hình nhận diện</w:t>
      </w:r>
      <w:bookmarkStart w:id="243" w:name="_Toc101958665"/>
      <w:bookmarkEnd w:id="241"/>
      <w:bookmarkEnd w:id="242"/>
    </w:p>
    <w:p w14:paraId="6A2A38DF" w14:textId="77777777" w:rsidR="0029204D" w:rsidRDefault="0029204D">
      <w:pPr>
        <w:spacing w:before="240"/>
      </w:pPr>
    </w:p>
    <w:p w14:paraId="70D4A431" w14:textId="77777777" w:rsidR="0029204D" w:rsidRDefault="00000000" w:rsidP="00FC2B30">
      <w:pPr>
        <w:pStyle w:val="Style1"/>
        <w:rPr>
          <w:lang w:val="en-US"/>
        </w:rPr>
      </w:pPr>
      <w:r>
        <w:t xml:space="preserve">3.5.9 Giao diện màn hình </w:t>
      </w:r>
      <w:r>
        <w:rPr>
          <w:lang w:val="en-US"/>
        </w:rPr>
        <w:t>loài mới chưa nhận diện được</w:t>
      </w:r>
    </w:p>
    <w:p w14:paraId="28ABDC32" w14:textId="6A18DF15" w:rsidR="0029204D" w:rsidRDefault="0029204D">
      <w:pPr>
        <w:keepNext/>
        <w:ind w:firstLine="0"/>
        <w:jc w:val="center"/>
      </w:pPr>
    </w:p>
    <w:p w14:paraId="642B2F52" w14:textId="73148ADA" w:rsidR="0029204D" w:rsidRDefault="00000000">
      <w:pPr>
        <w:ind w:firstLine="0"/>
        <w:jc w:val="center"/>
        <w:rPr>
          <w:lang w:val="en-US"/>
        </w:rPr>
      </w:pPr>
      <w:bookmarkStart w:id="244" w:name="_Toc195438111"/>
      <w:bookmarkStart w:id="245" w:name="_Toc195484407"/>
      <w:r>
        <w:t xml:space="preserve">Hình </w:t>
      </w:r>
      <w:r>
        <w:fldChar w:fldCharType="begin"/>
      </w:r>
      <w:r>
        <w:instrText xml:space="preserve"> SEQ Hình \* ARABIC </w:instrText>
      </w:r>
      <w:r>
        <w:fldChar w:fldCharType="separate"/>
      </w:r>
      <w:r w:rsidR="004E108D">
        <w:rPr>
          <w:noProof/>
        </w:rPr>
        <w:t>30</w:t>
      </w:r>
      <w:r>
        <w:fldChar w:fldCharType="end"/>
      </w:r>
      <w:r>
        <w:t>: Giao diện màn hình nhận diện</w:t>
      </w:r>
      <w:r>
        <w:rPr>
          <w:lang w:val="en-US"/>
        </w:rPr>
        <w:t xml:space="preserve"> lỗi</w:t>
      </w:r>
      <w:bookmarkEnd w:id="244"/>
      <w:bookmarkEnd w:id="245"/>
    </w:p>
    <w:p w14:paraId="67C34FBA" w14:textId="77777777" w:rsidR="0029204D" w:rsidRDefault="00000000">
      <w:pPr>
        <w:ind w:firstLine="0"/>
        <w:rPr>
          <w:lang w:val="en-US"/>
        </w:rPr>
      </w:pPr>
      <w:r>
        <w:rPr>
          <w:lang w:val="en-US"/>
        </w:rPr>
        <w:t xml:space="preserve">-Có thể chọn nút upload để chuyển sang màn hình upload để gửi hình ảnh vừa chụp loài mới lên sever để tiến hành lưu trữ, cập nhật và nhận diện </w:t>
      </w:r>
    </w:p>
    <w:p w14:paraId="4AD684D6" w14:textId="77777777" w:rsidR="0029204D" w:rsidRDefault="0029204D">
      <w:pPr>
        <w:ind w:firstLine="0"/>
        <w:jc w:val="center"/>
        <w:rPr>
          <w:lang w:val="en-US"/>
        </w:rPr>
      </w:pPr>
    </w:p>
    <w:p w14:paraId="22B2DFA9" w14:textId="77777777" w:rsidR="0029204D" w:rsidRDefault="00000000" w:rsidP="00FC2B30">
      <w:pPr>
        <w:pStyle w:val="Style1"/>
        <w:rPr>
          <w:lang w:val="en-US"/>
        </w:rPr>
      </w:pPr>
      <w:r>
        <w:t xml:space="preserve">3.5.10 Giao diện màn hình </w:t>
      </w:r>
      <w:bookmarkEnd w:id="243"/>
      <w:r>
        <w:rPr>
          <w:lang w:val="en-US"/>
        </w:rPr>
        <w:t>lấy vị trí GPS</w:t>
      </w:r>
    </w:p>
    <w:p w14:paraId="433B08AC" w14:textId="4A6FFB8A" w:rsidR="0029204D" w:rsidRDefault="0029204D">
      <w:pPr>
        <w:keepNext/>
        <w:ind w:firstLine="0"/>
        <w:jc w:val="left"/>
      </w:pPr>
    </w:p>
    <w:p w14:paraId="4AC883C1" w14:textId="472E1CD0" w:rsidR="0029204D" w:rsidRDefault="00000000" w:rsidP="00FC2B30">
      <w:pPr>
        <w:pStyle w:val="Style1"/>
        <w:rPr>
          <w:lang w:val="en-US"/>
        </w:rPr>
      </w:pPr>
      <w:bookmarkStart w:id="246" w:name="_Toc195438112"/>
      <w:bookmarkStart w:id="247" w:name="_Toc195484408"/>
      <w:r>
        <w:t xml:space="preserve">Hình </w:t>
      </w:r>
      <w:r w:rsidR="00F70E68">
        <w:fldChar w:fldCharType="begin"/>
      </w:r>
      <w:r w:rsidR="00F70E68">
        <w:instrText xml:space="preserve"> SEQ Hình \* ARABIC </w:instrText>
      </w:r>
      <w:r w:rsidR="00F70E68">
        <w:fldChar w:fldCharType="separate"/>
      </w:r>
      <w:r w:rsidR="004E108D">
        <w:rPr>
          <w:noProof/>
        </w:rPr>
        <w:t>31</w:t>
      </w:r>
      <w:r w:rsidR="00F70E68">
        <w:rPr>
          <w:noProof/>
        </w:rPr>
        <w:fldChar w:fldCharType="end"/>
      </w:r>
      <w:r>
        <w:t xml:space="preserve">: Giao diện </w:t>
      </w:r>
      <w:r>
        <w:rPr>
          <w:lang w:val="en-US"/>
        </w:rPr>
        <w:t>lấy ra vị trí hiện tại</w:t>
      </w:r>
      <w:bookmarkEnd w:id="246"/>
      <w:bookmarkEnd w:id="247"/>
    </w:p>
    <w:p w14:paraId="097351B7" w14:textId="77777777" w:rsidR="0029204D" w:rsidRDefault="00000000" w:rsidP="00FC2B30">
      <w:pPr>
        <w:pStyle w:val="Style1"/>
        <w:rPr>
          <w:lang w:val="en-US"/>
        </w:rPr>
      </w:pPr>
      <w:r>
        <w:t>3.5.9 Giao diện màn hình</w:t>
      </w:r>
      <w:r>
        <w:rPr>
          <w:lang w:val="en-US"/>
        </w:rPr>
        <w:t xml:space="preserve"> chỉ đường đi tích hợp google map</w:t>
      </w:r>
    </w:p>
    <w:p w14:paraId="2812A1B7" w14:textId="231DD48D" w:rsidR="0029204D" w:rsidRDefault="0029204D">
      <w:pPr>
        <w:keepNext/>
        <w:ind w:firstLine="0"/>
        <w:jc w:val="left"/>
      </w:pPr>
    </w:p>
    <w:p w14:paraId="6DD2A0DA" w14:textId="1AC26025" w:rsidR="0029204D" w:rsidRDefault="00000000">
      <w:pPr>
        <w:ind w:firstLine="0"/>
        <w:jc w:val="center"/>
        <w:rPr>
          <w:lang w:val="en-US"/>
        </w:rPr>
      </w:pPr>
      <w:bookmarkStart w:id="248" w:name="_Toc195438113"/>
      <w:bookmarkStart w:id="249" w:name="_Toc195484409"/>
      <w:r>
        <w:t xml:space="preserve">Hình </w:t>
      </w:r>
      <w:r>
        <w:fldChar w:fldCharType="begin"/>
      </w:r>
      <w:r>
        <w:instrText xml:space="preserve"> SEQ Hình \* ARABIC </w:instrText>
      </w:r>
      <w:r>
        <w:fldChar w:fldCharType="separate"/>
      </w:r>
      <w:r w:rsidR="004E108D">
        <w:rPr>
          <w:noProof/>
        </w:rPr>
        <w:t>32</w:t>
      </w:r>
      <w:r>
        <w:fldChar w:fldCharType="end"/>
      </w:r>
      <w:r>
        <w:t xml:space="preserve">: Giao diện màn hình </w:t>
      </w:r>
      <w:r>
        <w:rPr>
          <w:lang w:val="en-US"/>
        </w:rPr>
        <w:t>chỉ đường đi</w:t>
      </w:r>
      <w:bookmarkEnd w:id="248"/>
      <w:bookmarkEnd w:id="249"/>
    </w:p>
    <w:p w14:paraId="4471ADF3" w14:textId="77777777" w:rsidR="0029204D" w:rsidRDefault="0029204D" w:rsidP="00FC2B30">
      <w:pPr>
        <w:pStyle w:val="Style1"/>
        <w:rPr>
          <w:lang w:val="en-US"/>
        </w:rPr>
      </w:pPr>
    </w:p>
    <w:p w14:paraId="582B2CB3" w14:textId="77777777" w:rsidR="0029204D" w:rsidRDefault="00000000">
      <w:pPr>
        <w:pStyle w:val="ListParagraph"/>
        <w:numPr>
          <w:ilvl w:val="0"/>
          <w:numId w:val="27"/>
        </w:numPr>
        <w:ind w:left="284" w:hanging="284"/>
        <w:rPr>
          <w:lang w:val="en-US"/>
        </w:rPr>
      </w:pPr>
      <w:r>
        <w:rPr>
          <w:bCs/>
          <w:color w:val="000000"/>
        </w:rPr>
        <w:t>Mục tiêu của việc nhận dạng côn trùng có lẽ là để phát hiện được loại côn trùng nào đã gây hại từ đó có thể đưa ra những biện pháp phòng trừ và để phòng trừ và tiêu diệt thì chúng ta phải nằm được vị trí</w:t>
      </w:r>
      <w:r>
        <w:rPr>
          <w:bCs/>
          <w:color w:val="000000"/>
          <w:lang w:val="en-US"/>
        </w:rPr>
        <w:t xml:space="preserve"> chính xác nơi </w:t>
      </w:r>
      <w:r>
        <w:rPr>
          <w:bCs/>
          <w:color w:val="000000"/>
        </w:rPr>
        <w:t xml:space="preserve">côn trùng xuất hiện nhiều nhất, cũng như mật độ của các loài côn trùng tại từng khu vực đó. Ở chức năng này thì trong quá trình nhận diện côn trùng người dùng có thể </w:t>
      </w:r>
      <w:r>
        <w:rPr>
          <w:bCs/>
          <w:color w:val="000000"/>
          <w:lang w:val="en-US"/>
        </w:rPr>
        <w:t xml:space="preserve">lấy ra </w:t>
      </w:r>
      <w:r>
        <w:rPr>
          <w:bCs/>
          <w:color w:val="000000"/>
        </w:rPr>
        <w:t>vị trí hiện tại (vị trí mà mình phát hiện côn trùng).</w:t>
      </w:r>
      <w:r>
        <w:rPr>
          <w:bCs/>
          <w:color w:val="000000"/>
          <w:lang w:val="en-US"/>
        </w:rPr>
        <w:t xml:space="preserve"> Ngoài ra trong trường hợp người dùng muốn tìm kiếm vị trí để mua vật dụng thiết yếu cũng như thuốc để diệt trừ côn trùng thì tôi cũng đã tích hợp sẵn google map nhằm dẫn đường cũng như hỗ trợ cho người dùng việc tìm kiếm những địa điểm gần nhất xung quanh để có thể mua những loại thuốc cũng như vật dùng cần thiết để phòng chống côn trùng gây hại .</w:t>
      </w:r>
      <w:r>
        <w:rPr>
          <w:bCs/>
          <w:color w:val="000000"/>
        </w:rPr>
        <w:t xml:space="preserve"> </w:t>
      </w:r>
    </w:p>
    <w:p w14:paraId="0B5EBEAD" w14:textId="77777777" w:rsidR="0029204D" w:rsidRDefault="00000000" w:rsidP="00FC2B30">
      <w:pPr>
        <w:pStyle w:val="Style1"/>
      </w:pPr>
      <w:bookmarkStart w:id="250" w:name="_Toc101958667"/>
      <w:bookmarkStart w:id="251" w:name="_Toc6514"/>
      <w:r>
        <w:t>3.6 KẾT LUẬN VÀ HƯỚNG PHÁT TRIỂN</w:t>
      </w:r>
      <w:bookmarkEnd w:id="250"/>
      <w:bookmarkEnd w:id="251"/>
    </w:p>
    <w:p w14:paraId="4CC598B0" w14:textId="77777777" w:rsidR="0029204D" w:rsidRPr="002E2C37" w:rsidRDefault="00000000" w:rsidP="001D2C0E">
      <w:pPr>
        <w:pStyle w:val="Heading3"/>
        <w:rPr>
          <w:rFonts w:cs="Times New Roman"/>
          <w:b w:val="0"/>
        </w:rPr>
      </w:pPr>
      <w:bookmarkStart w:id="252" w:name="_Toc101958668"/>
      <w:bookmarkStart w:id="253" w:name="_Toc28071"/>
      <w:bookmarkStart w:id="254" w:name="_Toc195486099"/>
      <w:r w:rsidRPr="002E2C37">
        <w:rPr>
          <w:rFonts w:cs="Times New Roman"/>
        </w:rPr>
        <w:t>3.6.1 Kết luận</w:t>
      </w:r>
      <w:bookmarkEnd w:id="252"/>
      <w:bookmarkEnd w:id="253"/>
      <w:bookmarkEnd w:id="254"/>
    </w:p>
    <w:p w14:paraId="537F675C" w14:textId="77777777" w:rsidR="0029204D" w:rsidRDefault="00000000">
      <w:pPr>
        <w:ind w:firstLine="709"/>
        <w:rPr>
          <w:color w:val="000000"/>
          <w:lang w:val="en-US"/>
        </w:rPr>
      </w:pPr>
      <w:r>
        <w:rPr>
          <w:color w:val="000000"/>
        </w:rPr>
        <w:t>Ứng dụng di động này mang đến công cụ hỗ trợ đắc lực cho người nông dân trong việc phát hiện và kiểm soát côn trùng gây hại hiệu quả. Nhờ khả năng nhận diện chính xác và cung cấp thông tin hữu ích, ứng dụng giúp người dùng đưa ra giải pháp phòng trừ phù hợp</w:t>
      </w:r>
      <w:r>
        <w:rPr>
          <w:color w:val="000000"/>
          <w:lang w:val="en-US"/>
        </w:rPr>
        <w:t xml:space="preserve"> nhằm đề phòng và giúp người dùng đưa ra biện pháp xử lý phù hợp.</w:t>
      </w:r>
    </w:p>
    <w:p w14:paraId="59AD22F1" w14:textId="77777777" w:rsidR="0029204D" w:rsidRDefault="00000000">
      <w:pPr>
        <w:ind w:firstLine="709"/>
        <w:rPr>
          <w:color w:val="000000"/>
        </w:rPr>
      </w:pPr>
      <w:r>
        <w:rPr>
          <w:color w:val="000000"/>
        </w:rPr>
        <w:t>Do mô hình YOLOv5s được sử dụng trong ứng dụng chỉ dừng lại mức huấn luyện với 1</w:t>
      </w:r>
      <w:r>
        <w:rPr>
          <w:color w:val="000000"/>
          <w:lang w:val="en-US"/>
        </w:rPr>
        <w:t>02</w:t>
      </w:r>
      <w:r>
        <w:rPr>
          <w:color w:val="000000"/>
        </w:rPr>
        <w:t xml:space="preserve"> loài </w:t>
      </w:r>
      <w:r>
        <w:rPr>
          <w:color w:val="000000"/>
          <w:lang w:val="en-US"/>
        </w:rPr>
        <w:t xml:space="preserve">với model dữ liệu có sẵn </w:t>
      </w:r>
      <w:r>
        <w:rPr>
          <w:color w:val="000000"/>
        </w:rPr>
        <w:t>nên việc nhận diện các loài mới sẽ còn hạn chế</w:t>
      </w:r>
      <w:r>
        <w:rPr>
          <w:color w:val="000000"/>
          <w:lang w:val="en-US"/>
        </w:rPr>
        <w:t xml:space="preserve"> và độ chính xác khi nhận diện vẫn còn thấp</w:t>
      </w:r>
      <w:r>
        <w:rPr>
          <w:color w:val="000000"/>
        </w:rPr>
        <w:t>. Ngoài ra model YOLOv5s cũng chưa phải là model cho kết quả nhận diện tốt nhất.</w:t>
      </w:r>
    </w:p>
    <w:p w14:paraId="62224E51" w14:textId="77777777" w:rsidR="0029204D" w:rsidRDefault="00000000">
      <w:pPr>
        <w:ind w:firstLine="709"/>
        <w:rPr>
          <w:color w:val="000000"/>
        </w:rPr>
      </w:pPr>
      <w:r>
        <w:rPr>
          <w:color w:val="000000"/>
        </w:rPr>
        <w:t>Trong quá trình thực hiện đề tài đã giúp tôi có kiến thức cơ bản về</w:t>
      </w:r>
      <w:r>
        <w:rPr>
          <w:color w:val="000000"/>
          <w:lang w:val="en-US"/>
        </w:rPr>
        <w:t xml:space="preserve"> cách huấn luyện mô hình nhận diện đối tượng và thuật toán</w:t>
      </w:r>
      <w:r>
        <w:rPr>
          <w:color w:val="000000"/>
        </w:rPr>
        <w:t xml:space="preserve"> YOLO, Mạng CNN, Object detection, Transfer learning</w:t>
      </w:r>
      <w:r>
        <w:rPr>
          <w:color w:val="000000"/>
          <w:lang w:val="en-US"/>
        </w:rPr>
        <w:t>,</w:t>
      </w:r>
      <w:r>
        <w:rPr>
          <w:color w:val="000000"/>
        </w:rPr>
        <w:t xml:space="preserve"> cách thức xây dựng một ứng dụng di động bằng ngôn ngữ Java và trên nền tảng hệ điều hành Android, ngoài ra còn kiến thức về côn trùng</w:t>
      </w:r>
      <w:r>
        <w:rPr>
          <w:color w:val="000000"/>
          <w:lang w:val="en-US"/>
        </w:rPr>
        <w:t>, nhờ vào đó đã cho tôi rất nhiều ý tưởng mới để cải thiện và nâng cấp ứng dụng nhằm đáp ứng nhu cầu của người sử dụng với vai trò là một người nông dân</w:t>
      </w:r>
      <w:r>
        <w:rPr>
          <w:color w:val="000000"/>
        </w:rPr>
        <w:t>.</w:t>
      </w:r>
    </w:p>
    <w:p w14:paraId="5923604D" w14:textId="77777777" w:rsidR="0029204D" w:rsidRPr="002E2C37" w:rsidRDefault="00000000" w:rsidP="001D2C0E">
      <w:pPr>
        <w:pStyle w:val="Heading3"/>
        <w:rPr>
          <w:rFonts w:cs="Times New Roman"/>
          <w:b w:val="0"/>
        </w:rPr>
      </w:pPr>
      <w:bookmarkStart w:id="255" w:name="_Toc1433"/>
      <w:bookmarkStart w:id="256" w:name="_Toc101958669"/>
      <w:bookmarkStart w:id="257" w:name="_Toc195486100"/>
      <w:r w:rsidRPr="002E2C37">
        <w:rPr>
          <w:rFonts w:cs="Times New Roman"/>
        </w:rPr>
        <w:t>3.6.2 Hướng phát triển</w:t>
      </w:r>
      <w:bookmarkEnd w:id="255"/>
      <w:bookmarkEnd w:id="256"/>
      <w:bookmarkEnd w:id="257"/>
    </w:p>
    <w:p w14:paraId="65EF74AD" w14:textId="77777777" w:rsidR="0029204D" w:rsidRPr="002E2C37" w:rsidRDefault="0029204D">
      <w:pPr>
        <w:ind w:firstLine="709"/>
        <w:rPr>
          <w:color w:val="000000"/>
        </w:rPr>
      </w:pPr>
    </w:p>
    <w:p w14:paraId="2E5C04C3" w14:textId="77777777" w:rsidR="0029204D" w:rsidRPr="002E2C37" w:rsidRDefault="0029204D">
      <w:pPr>
        <w:ind w:firstLine="709"/>
        <w:rPr>
          <w:color w:val="000000"/>
          <w:lang w:val="en-US"/>
        </w:rPr>
        <w:sectPr w:rsidR="0029204D" w:rsidRPr="002E2C37">
          <w:footerReference w:type="default" r:id="rId177"/>
          <w:pgSz w:w="11906" w:h="16838"/>
          <w:pgMar w:top="1417" w:right="1417" w:bottom="1417" w:left="2268" w:header="562" w:footer="562" w:gutter="0"/>
          <w:cols w:space="0"/>
        </w:sectPr>
      </w:pPr>
    </w:p>
    <w:p w14:paraId="1B2F869B" w14:textId="77777777" w:rsidR="0029204D" w:rsidRPr="002E2C37" w:rsidRDefault="00000000" w:rsidP="00FC2B30">
      <w:pPr>
        <w:pStyle w:val="Style1"/>
      </w:pPr>
      <w:bookmarkStart w:id="258" w:name="_Toc101958670"/>
      <w:bookmarkStart w:id="259" w:name="_Toc29765"/>
      <w:r w:rsidRPr="002E2C37">
        <w:lastRenderedPageBreak/>
        <w:t>PHỤ LỤC</w:t>
      </w:r>
      <w:bookmarkEnd w:id="258"/>
      <w:bookmarkEnd w:id="259"/>
    </w:p>
    <w:p w14:paraId="094BB304" w14:textId="77777777" w:rsidR="0029204D" w:rsidRPr="002E2C37" w:rsidRDefault="00000000" w:rsidP="00FC2B30">
      <w:pPr>
        <w:pStyle w:val="Style1"/>
      </w:pPr>
      <w:bookmarkStart w:id="260" w:name="_Toc26667"/>
      <w:bookmarkStart w:id="261" w:name="_Toc101958671"/>
      <w:r w:rsidRPr="002E2C37">
        <w:t>HƯỚNG DẪN SỬ DỤNG ỨNG DỤNG</w:t>
      </w:r>
      <w:bookmarkEnd w:id="260"/>
      <w:bookmarkEnd w:id="261"/>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77777777" w:rsidR="0029204D" w:rsidRPr="002E2C37" w:rsidRDefault="00000000">
      <w:pPr>
        <w:pStyle w:val="ListParagraph"/>
        <w:numPr>
          <w:ilvl w:val="0"/>
          <w:numId w:val="28"/>
        </w:numPr>
        <w:rPr>
          <w:color w:val="000000"/>
        </w:rPr>
      </w:pPr>
      <w:r w:rsidRPr="002E2C37">
        <w:rPr>
          <w:color w:val="000000"/>
        </w:rPr>
        <w:t xml:space="preserve">Bước 2: Nếu người dùng chưa có tài khoản để sử dụng thì tiến hành đăng ký tài khoản. </w:t>
      </w:r>
      <w:r w:rsidRPr="002E2C37">
        <w:rPr>
          <w:color w:val="000000"/>
          <w:lang w:val="en-US"/>
        </w:rPr>
        <w:t>Nếu người dùng đã có tài khoản Google được lưu trong máy thì vẫn có thể đăng nhập vào ứng dụng với chức năng google Sign In cực kì tiện lợi được tích hợp sẵn trong ứng dụng</w:t>
      </w:r>
      <w:r w:rsidRPr="002E2C37">
        <w:rPr>
          <w:color w:val="000000"/>
        </w:rPr>
        <w:t>.</w:t>
      </w:r>
    </w:p>
    <w:p w14:paraId="5F21292F" w14:textId="2A584526"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 cũng như xem được vị trí GPS tại nơi vừa nhận diện, người dùng có thể chuyển đổi qua lại giữa các màn hình </w:t>
      </w:r>
      <w:r w:rsidRPr="002E2C37">
        <w:rPr>
          <w:color w:val="000000"/>
        </w:rPr>
        <w:t>bằng cách bấm vào các nút bên dưới màn hình, từ giao diện hiện tại muốn trở về giao diện trước thì có thể bấm vào nút mũi tên ở góc trên bên trái để trở về giao diện trước đó.</w:t>
      </w:r>
      <w:r w:rsidR="008F1DC5" w:rsidRPr="002E2C37">
        <w:rPr>
          <w:color w:val="000000"/>
        </w:rPr>
        <w:t xml:space="preserve"> </w:t>
      </w:r>
      <w:r w:rsidR="008F1DC5" w:rsidRPr="002E2C37">
        <w:rPr>
          <w:color w:val="000000"/>
        </w:rPr>
        <w:tab/>
        <w:t xml:space="preserve"> </w:t>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FC2B30">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FC2B30">
      <w:pPr>
        <w:pStyle w:val="Style1"/>
      </w:pPr>
      <w:bookmarkStart w:id="262" w:name="_Toc25195"/>
      <w:bookmarkStart w:id="263" w:name="_Toc101958672"/>
      <w:r w:rsidRPr="002E2C37">
        <w:lastRenderedPageBreak/>
        <w:t>TÀI LIỆU THAM KHẢO</w:t>
      </w:r>
      <w:bookmarkEnd w:id="262"/>
      <w:bookmarkEnd w:id="263"/>
    </w:p>
    <w:p w14:paraId="2B208BBD" w14:textId="77777777" w:rsidR="00006BF8" w:rsidRPr="002E2C37" w:rsidRDefault="00435EBF" w:rsidP="00006BF8">
      <w:pPr>
        <w:pStyle w:val="Bibliography"/>
        <w:rPr>
          <w:sz w:val="28"/>
        </w:rPr>
      </w:pPr>
      <w:r w:rsidRPr="002E2C37">
        <w:fldChar w:fldCharType="begin"/>
      </w:r>
      <w:r w:rsidR="005B015E" w:rsidRPr="002E2C37">
        <w:instrText xml:space="preserve"> ADDIN ZOTERO_BIBL {"uncited":[],"omitted":[["http://zotero.org/users/local/zZINqPE4/items/XPRGVA4E"],["http://zotero.org/users/local/LFkW8PCP/items/HK7AMWPY"]],"custom":[]} CSL_BIBLIOGRAPHY </w:instrText>
      </w:r>
      <w:r w:rsidRPr="002E2C37">
        <w:fldChar w:fldCharType="separate"/>
      </w:r>
      <w:r w:rsidR="00006BF8" w:rsidRPr="002E2C37">
        <w:rPr>
          <w:sz w:val="28"/>
        </w:rPr>
        <w:t>[1]</w:t>
      </w:r>
      <w:r w:rsidR="00006BF8" w:rsidRPr="002E2C37">
        <w:rPr>
          <w:sz w:val="28"/>
        </w:rPr>
        <w:tab/>
        <w:t>“Giới thiệu - Khoa Công nghệ thông tin - ĐHAG.” Accessed: Apr. 12, 2025. [Online]. Available: https://fit.agu.edu.vn/bai-viet/gioi-thieu/gioi-thieu-1.html</w:t>
      </w:r>
    </w:p>
    <w:p w14:paraId="1A9DA6A2" w14:textId="77777777" w:rsidR="00006BF8" w:rsidRPr="002E2C37" w:rsidRDefault="00006BF8" w:rsidP="00006BF8">
      <w:pPr>
        <w:pStyle w:val="Bibliography"/>
        <w:rPr>
          <w:sz w:val="28"/>
        </w:rPr>
      </w:pPr>
      <w:r w:rsidRPr="002E2C37">
        <w:rPr>
          <w:sz w:val="28"/>
        </w:rPr>
        <w:t>[2]</w:t>
      </w:r>
      <w:r w:rsidRPr="002E2C37">
        <w:rPr>
          <w:sz w:val="28"/>
        </w:rPr>
        <w:tab/>
        <w:t xml:space="preserve">W. Liu </w:t>
      </w:r>
      <w:r w:rsidRPr="002E2C37">
        <w:rPr>
          <w:i/>
          <w:iCs/>
          <w:sz w:val="28"/>
        </w:rPr>
        <w:t>et al.</w:t>
      </w:r>
      <w:r w:rsidRPr="002E2C37">
        <w:rPr>
          <w:sz w:val="28"/>
        </w:rPr>
        <w:t>, “SSD: Single Shot MultiBox Detector,” vol. 9905, 2016, pp. 21–37. doi: 10.1007/978-3-319-46448-0_2.</w:t>
      </w:r>
    </w:p>
    <w:p w14:paraId="2D0E4794" w14:textId="77777777" w:rsidR="00006BF8" w:rsidRPr="002E2C37" w:rsidRDefault="00006BF8" w:rsidP="00006BF8">
      <w:pPr>
        <w:pStyle w:val="Bibliography"/>
        <w:rPr>
          <w:sz w:val="28"/>
        </w:rPr>
      </w:pPr>
      <w:r w:rsidRPr="002E2C37">
        <w:rPr>
          <w:sz w:val="28"/>
        </w:rPr>
        <w:t>[3]</w:t>
      </w:r>
      <w:r w:rsidRPr="002E2C37">
        <w:rPr>
          <w:sz w:val="28"/>
        </w:rPr>
        <w:tab/>
        <w:t xml:space="preserve">A. Krizhevsky, I. Sutskever, and G. E. Hinton, “ImageNet classification with deep convolutional neural networks,” </w:t>
      </w:r>
      <w:r w:rsidRPr="002E2C37">
        <w:rPr>
          <w:i/>
          <w:iCs/>
          <w:sz w:val="28"/>
        </w:rPr>
        <w:t>Commun. ACM</w:t>
      </w:r>
      <w:r w:rsidRPr="002E2C37">
        <w:rPr>
          <w:sz w:val="28"/>
        </w:rPr>
        <w:t>, vol. 60, no. 6, pp. 84–90, May 2017, doi: 10.1145/3065386.</w:t>
      </w:r>
    </w:p>
    <w:p w14:paraId="17DCD17C" w14:textId="77777777" w:rsidR="00006BF8" w:rsidRPr="002E2C37" w:rsidRDefault="00006BF8" w:rsidP="00006BF8">
      <w:pPr>
        <w:pStyle w:val="Bibliography"/>
        <w:rPr>
          <w:sz w:val="28"/>
        </w:rPr>
      </w:pPr>
      <w:r w:rsidRPr="002E2C37">
        <w:rPr>
          <w:sz w:val="28"/>
        </w:rPr>
        <w:t>[4]</w:t>
      </w:r>
      <w:r w:rsidRPr="002E2C37">
        <w:rPr>
          <w:sz w:val="28"/>
        </w:rPr>
        <w:tab/>
        <w:t xml:space="preserve">R. Girshick, “Fast R-CNN,” Sep. 27, 2015, </w:t>
      </w:r>
      <w:r w:rsidRPr="002E2C37">
        <w:rPr>
          <w:i/>
          <w:iCs/>
          <w:sz w:val="28"/>
        </w:rPr>
        <w:t>arXiv</w:t>
      </w:r>
      <w:r w:rsidRPr="002E2C37">
        <w:rPr>
          <w:sz w:val="28"/>
        </w:rPr>
        <w:t>: arXiv:1504.08083. doi: 10.48550/arXiv.1504.08083.</w:t>
      </w:r>
    </w:p>
    <w:p w14:paraId="0D5D37EC" w14:textId="77777777" w:rsidR="00006BF8" w:rsidRPr="002E2C37" w:rsidRDefault="00006BF8" w:rsidP="00006BF8">
      <w:pPr>
        <w:pStyle w:val="Bibliography"/>
        <w:rPr>
          <w:sz w:val="28"/>
        </w:rPr>
      </w:pPr>
      <w:r w:rsidRPr="002E2C37">
        <w:rPr>
          <w:sz w:val="28"/>
        </w:rPr>
        <w:t>[6]</w:t>
      </w:r>
      <w:r w:rsidRPr="002E2C37">
        <w:rPr>
          <w:sz w:val="28"/>
        </w:rPr>
        <w:tab/>
        <w:t xml:space="preserve">J. Redmon, S. Divvala, R. Girshick, and A. Farhadi, “You Only Look Once: Unified, Real-Time Object Detection,” May 09, 2016, </w:t>
      </w:r>
      <w:r w:rsidRPr="002E2C37">
        <w:rPr>
          <w:i/>
          <w:iCs/>
          <w:sz w:val="28"/>
        </w:rPr>
        <w:t>arXiv</w:t>
      </w:r>
      <w:r w:rsidRPr="002E2C37">
        <w:rPr>
          <w:sz w:val="28"/>
        </w:rPr>
        <w:t>: arXiv:1506.02640. doi: 10.48550/arXiv.1506.02640.</w:t>
      </w:r>
    </w:p>
    <w:p w14:paraId="4C372336" w14:textId="77777777" w:rsidR="00006BF8" w:rsidRPr="002E2C37" w:rsidRDefault="00006BF8" w:rsidP="00006BF8">
      <w:pPr>
        <w:pStyle w:val="Bibliography"/>
        <w:rPr>
          <w:sz w:val="28"/>
        </w:rPr>
      </w:pPr>
      <w:r w:rsidRPr="002E2C37">
        <w:rPr>
          <w:sz w:val="28"/>
        </w:rPr>
        <w:t>[7]</w:t>
      </w:r>
      <w:r w:rsidRPr="002E2C37">
        <w:rPr>
          <w:sz w:val="28"/>
        </w:rPr>
        <w:tab/>
        <w:t xml:space="preserve">A. Bochkovskiy, C.-Y. Wang, and H.-Y. M. Liao, “YOLOv4: Optimal Speed and Accuracy of Object Detection,” Apr. 23, 2020, </w:t>
      </w:r>
      <w:r w:rsidRPr="002E2C37">
        <w:rPr>
          <w:i/>
          <w:iCs/>
          <w:sz w:val="28"/>
        </w:rPr>
        <w:t>arXiv</w:t>
      </w:r>
      <w:r w:rsidRPr="002E2C37">
        <w:rPr>
          <w:sz w:val="28"/>
        </w:rPr>
        <w:t>: arXiv:2004.10934. doi: 10.48550/arXiv.2004.10934.</w:t>
      </w:r>
    </w:p>
    <w:p w14:paraId="7A4EBD95" w14:textId="77777777" w:rsidR="00006BF8" w:rsidRPr="002E2C37" w:rsidRDefault="00006BF8" w:rsidP="00006BF8">
      <w:pPr>
        <w:pStyle w:val="Bibliography"/>
        <w:rPr>
          <w:sz w:val="28"/>
        </w:rPr>
      </w:pPr>
      <w:r w:rsidRPr="002E2C37">
        <w:rPr>
          <w:sz w:val="28"/>
        </w:rPr>
        <w:t>[8]</w:t>
      </w:r>
      <w:r w:rsidRPr="002E2C37">
        <w:rPr>
          <w:sz w:val="28"/>
        </w:rPr>
        <w:tab/>
        <w:t xml:space="preserve">J. Redmon and A. Farhadi, “YOLO9000: Better, Faster, Stronger,” Dec. 25, 2016, </w:t>
      </w:r>
      <w:r w:rsidRPr="002E2C37">
        <w:rPr>
          <w:i/>
          <w:iCs/>
          <w:sz w:val="28"/>
        </w:rPr>
        <w:t>arXiv</w:t>
      </w:r>
      <w:r w:rsidRPr="002E2C37">
        <w:rPr>
          <w:sz w:val="28"/>
        </w:rPr>
        <w:t>: arXiv:1612.08242. doi: 10.48550/arXiv.1612.08242.</w:t>
      </w:r>
    </w:p>
    <w:p w14:paraId="39CBFDB5" w14:textId="77777777" w:rsidR="00006BF8" w:rsidRPr="002E2C37" w:rsidRDefault="00006BF8" w:rsidP="00006BF8">
      <w:pPr>
        <w:pStyle w:val="Bibliography"/>
        <w:rPr>
          <w:sz w:val="28"/>
        </w:rPr>
      </w:pPr>
      <w:r w:rsidRPr="002E2C37">
        <w:rPr>
          <w:sz w:val="28"/>
        </w:rPr>
        <w:t>[9]</w:t>
      </w:r>
      <w:r w:rsidRPr="002E2C37">
        <w:rPr>
          <w:sz w:val="28"/>
        </w:rPr>
        <w:tab/>
        <w:t xml:space="preserve">J. Redmon and A. Farhadi, “YOLOv3: An Incremental Improvement,” Apr. 08, 2018, </w:t>
      </w:r>
      <w:r w:rsidRPr="002E2C37">
        <w:rPr>
          <w:i/>
          <w:iCs/>
          <w:sz w:val="28"/>
        </w:rPr>
        <w:t>arXiv</w:t>
      </w:r>
      <w:r w:rsidRPr="002E2C37">
        <w:rPr>
          <w:sz w:val="28"/>
        </w:rPr>
        <w:t>: arXiv:1804.02767. doi: 10.48550/arXiv.1804.02767.</w:t>
      </w:r>
    </w:p>
    <w:p w14:paraId="61D0D6E7" w14:textId="77777777" w:rsidR="00006BF8" w:rsidRPr="002E2C37" w:rsidRDefault="00006BF8" w:rsidP="00006BF8">
      <w:pPr>
        <w:pStyle w:val="Bibliography"/>
        <w:rPr>
          <w:sz w:val="28"/>
        </w:rPr>
      </w:pPr>
      <w:r w:rsidRPr="002E2C37">
        <w:rPr>
          <w:sz w:val="28"/>
        </w:rPr>
        <w:t>[10]</w:t>
      </w:r>
      <w:r w:rsidRPr="002E2C37">
        <w:rPr>
          <w:sz w:val="28"/>
        </w:rPr>
        <w:tab/>
        <w:t xml:space="preserve">A. Bochkovskiy, C.-Y. Wang, and H.-Y. M. Liao, “YOLOv4: Optimal Speed and Accuracy of Object Detection,” Apr. 23, 2020, </w:t>
      </w:r>
      <w:r w:rsidRPr="002E2C37">
        <w:rPr>
          <w:i/>
          <w:iCs/>
          <w:sz w:val="28"/>
        </w:rPr>
        <w:t>arXiv</w:t>
      </w:r>
      <w:r w:rsidRPr="002E2C37">
        <w:rPr>
          <w:sz w:val="28"/>
        </w:rPr>
        <w:t>: arXiv:2004.10934. doi: 10.48550/arXiv.2004.10934.</w:t>
      </w:r>
    </w:p>
    <w:p w14:paraId="23D14711" w14:textId="77777777" w:rsidR="00006BF8" w:rsidRPr="002E2C37" w:rsidRDefault="00006BF8" w:rsidP="00006BF8">
      <w:pPr>
        <w:pStyle w:val="Bibliography"/>
        <w:rPr>
          <w:sz w:val="28"/>
        </w:rPr>
      </w:pPr>
      <w:r w:rsidRPr="002E2C37">
        <w:rPr>
          <w:sz w:val="28"/>
        </w:rPr>
        <w:t>[11]</w:t>
      </w:r>
      <w:r w:rsidRPr="002E2C37">
        <w:rPr>
          <w:sz w:val="28"/>
        </w:rPr>
        <w:tab/>
        <w:t xml:space="preserve">G. Jocher, </w:t>
      </w:r>
      <w:r w:rsidRPr="002E2C37">
        <w:rPr>
          <w:i/>
          <w:iCs/>
          <w:sz w:val="28"/>
        </w:rPr>
        <w:t>YOLOv5 by Ultralytics</w:t>
      </w:r>
      <w:r w:rsidRPr="002E2C37">
        <w:rPr>
          <w:sz w:val="28"/>
        </w:rPr>
        <w:t>. (May 2020). Python. doi: 10.5281/zenodo.3908559.</w:t>
      </w:r>
    </w:p>
    <w:p w14:paraId="2EA02747" w14:textId="77777777" w:rsidR="00006BF8" w:rsidRPr="002E2C37" w:rsidRDefault="00006BF8" w:rsidP="00006BF8">
      <w:pPr>
        <w:pStyle w:val="Bibliography"/>
        <w:rPr>
          <w:sz w:val="28"/>
        </w:rPr>
      </w:pPr>
      <w:r w:rsidRPr="002E2C37">
        <w:rPr>
          <w:sz w:val="28"/>
        </w:rPr>
        <w:t>[12]</w:t>
      </w:r>
      <w:r w:rsidRPr="002E2C37">
        <w:rPr>
          <w:sz w:val="28"/>
        </w:rPr>
        <w:tab/>
        <w:t xml:space="preserve">C. Li </w:t>
      </w:r>
      <w:r w:rsidRPr="002E2C37">
        <w:rPr>
          <w:i/>
          <w:iCs/>
          <w:sz w:val="28"/>
        </w:rPr>
        <w:t>et al.</w:t>
      </w:r>
      <w:r w:rsidRPr="002E2C37">
        <w:rPr>
          <w:sz w:val="28"/>
        </w:rPr>
        <w:t xml:space="preserve">, “YOLOv6: A Single-Stage Object Detection Framework for Industrial Applications,” Sep. 07, 2022, </w:t>
      </w:r>
      <w:r w:rsidRPr="002E2C37">
        <w:rPr>
          <w:i/>
          <w:iCs/>
          <w:sz w:val="28"/>
        </w:rPr>
        <w:t>arXiv</w:t>
      </w:r>
      <w:r w:rsidRPr="002E2C37">
        <w:rPr>
          <w:sz w:val="28"/>
        </w:rPr>
        <w:t>: arXiv:2209.02976. doi: 10.48550/arXiv.2209.02976.</w:t>
      </w:r>
    </w:p>
    <w:p w14:paraId="510F88F0" w14:textId="77777777" w:rsidR="00006BF8" w:rsidRPr="002E2C37" w:rsidRDefault="00006BF8" w:rsidP="00006BF8">
      <w:pPr>
        <w:pStyle w:val="Bibliography"/>
        <w:rPr>
          <w:sz w:val="28"/>
        </w:rPr>
      </w:pPr>
      <w:r w:rsidRPr="002E2C37">
        <w:rPr>
          <w:sz w:val="28"/>
        </w:rPr>
        <w:t>[13]</w:t>
      </w:r>
      <w:r w:rsidRPr="002E2C37">
        <w:rPr>
          <w:sz w:val="28"/>
        </w:rPr>
        <w:tab/>
        <w:t xml:space="preserve">C.-Y. Wang, A. Bochkovskiy, and H.-Y. M. Liao, “YOLOv7: Trainable bag-of-freebies sets new state-of-the-art for real-time object detectors,” Jul. 06, 2022, </w:t>
      </w:r>
      <w:r w:rsidRPr="002E2C37">
        <w:rPr>
          <w:i/>
          <w:iCs/>
          <w:sz w:val="28"/>
        </w:rPr>
        <w:t>arXiv</w:t>
      </w:r>
      <w:r w:rsidRPr="002E2C37">
        <w:rPr>
          <w:sz w:val="28"/>
        </w:rPr>
        <w:t>: arXiv:2207.02696. doi: 10.48550/arXiv.2207.02696.</w:t>
      </w:r>
    </w:p>
    <w:p w14:paraId="5C05373A" w14:textId="77777777" w:rsidR="00006BF8" w:rsidRPr="002E2C37" w:rsidRDefault="00006BF8" w:rsidP="00006BF8">
      <w:pPr>
        <w:pStyle w:val="Bibliography"/>
        <w:rPr>
          <w:sz w:val="28"/>
        </w:rPr>
      </w:pPr>
      <w:r w:rsidRPr="002E2C37">
        <w:rPr>
          <w:sz w:val="28"/>
        </w:rPr>
        <w:t>[14]</w:t>
      </w:r>
      <w:r w:rsidRPr="002E2C37">
        <w:rPr>
          <w:sz w:val="28"/>
        </w:rPr>
        <w:tab/>
        <w:t>Ultralytics, “YOLOv8.” Accessed: Apr. 13, 2025. [Online]. Available: https://docs.ultralytics.com/vi/models/yolov8</w:t>
      </w:r>
    </w:p>
    <w:p w14:paraId="4F249651" w14:textId="77777777" w:rsidR="00006BF8" w:rsidRPr="002E2C37" w:rsidRDefault="00006BF8" w:rsidP="00006BF8">
      <w:pPr>
        <w:pStyle w:val="Bibliography"/>
        <w:rPr>
          <w:sz w:val="28"/>
        </w:rPr>
      </w:pPr>
      <w:r w:rsidRPr="002E2C37">
        <w:rPr>
          <w:sz w:val="28"/>
        </w:rPr>
        <w:lastRenderedPageBreak/>
        <w:t>[15]</w:t>
      </w:r>
      <w:r w:rsidRPr="002E2C37">
        <w:rPr>
          <w:sz w:val="28"/>
        </w:rPr>
        <w:tab/>
        <w:t xml:space="preserve">M. Yaseen, “What is YOLOv9: An In-Depth Exploration of the Internal Features of the Next-Generation Object Detector,” Sep. 12, 2024, </w:t>
      </w:r>
      <w:r w:rsidRPr="002E2C37">
        <w:rPr>
          <w:i/>
          <w:iCs/>
          <w:sz w:val="28"/>
        </w:rPr>
        <w:t>arXiv</w:t>
      </w:r>
      <w:r w:rsidRPr="002E2C37">
        <w:rPr>
          <w:sz w:val="28"/>
        </w:rPr>
        <w:t>: arXiv:2409.07813. doi: 10.48550/arXiv.2409.07813.</w:t>
      </w:r>
    </w:p>
    <w:p w14:paraId="49A790FE" w14:textId="77777777" w:rsidR="00006BF8" w:rsidRPr="002E2C37" w:rsidRDefault="00006BF8" w:rsidP="00006BF8">
      <w:pPr>
        <w:pStyle w:val="Bibliography"/>
        <w:rPr>
          <w:sz w:val="28"/>
        </w:rPr>
      </w:pPr>
      <w:r w:rsidRPr="002E2C37">
        <w:rPr>
          <w:sz w:val="28"/>
        </w:rPr>
        <w:t>[16]</w:t>
      </w:r>
      <w:r w:rsidRPr="002E2C37">
        <w:rPr>
          <w:sz w:val="28"/>
        </w:rPr>
        <w:tab/>
        <w:t xml:space="preserve">T. Perrin, “Uniform estimates for solutions of nonlinear focusing damped wave equations,” Mar. 11, 2024, </w:t>
      </w:r>
      <w:r w:rsidRPr="002E2C37">
        <w:rPr>
          <w:i/>
          <w:iCs/>
          <w:sz w:val="28"/>
        </w:rPr>
        <w:t>arXiv</w:t>
      </w:r>
      <w:r w:rsidRPr="002E2C37">
        <w:rPr>
          <w:sz w:val="28"/>
        </w:rPr>
        <w:t>: arXiv:2403.06541. doi: 10.48550/arXiv.2403.06541.</w:t>
      </w:r>
    </w:p>
    <w:p w14:paraId="3C724BDF" w14:textId="77777777" w:rsidR="00006BF8" w:rsidRPr="002E2C37" w:rsidRDefault="00006BF8" w:rsidP="00006BF8">
      <w:pPr>
        <w:pStyle w:val="Bibliography"/>
        <w:rPr>
          <w:sz w:val="28"/>
        </w:rPr>
      </w:pPr>
      <w:r w:rsidRPr="002E2C37">
        <w:rPr>
          <w:sz w:val="28"/>
        </w:rPr>
        <w:t>[17]</w:t>
      </w:r>
      <w:r w:rsidRPr="002E2C37">
        <w:rPr>
          <w:sz w:val="28"/>
        </w:rPr>
        <w:tab/>
        <w:t xml:space="preserve">R. Khanam and M. Hussain, “YOLOv11: An Overview of the Key Architectural Enhancements,” Oct. 23, 2024, </w:t>
      </w:r>
      <w:r w:rsidRPr="002E2C37">
        <w:rPr>
          <w:i/>
          <w:iCs/>
          <w:sz w:val="28"/>
        </w:rPr>
        <w:t>arXiv</w:t>
      </w:r>
      <w:r w:rsidRPr="002E2C37">
        <w:rPr>
          <w:sz w:val="28"/>
        </w:rPr>
        <w:t>: arXiv:2410.17725. doi: 10.48550/arXiv.2410.17725.</w:t>
      </w:r>
    </w:p>
    <w:p w14:paraId="07D57D8F" w14:textId="77777777" w:rsidR="00006BF8" w:rsidRPr="002E2C37" w:rsidRDefault="00006BF8" w:rsidP="00006BF8">
      <w:pPr>
        <w:pStyle w:val="Bibliography"/>
        <w:rPr>
          <w:sz w:val="28"/>
        </w:rPr>
      </w:pPr>
      <w:r w:rsidRPr="002E2C37">
        <w:rPr>
          <w:sz w:val="28"/>
        </w:rPr>
        <w:t>[18]</w:t>
      </w:r>
      <w:r w:rsidRPr="002E2C37">
        <w:rPr>
          <w:sz w:val="28"/>
        </w:rPr>
        <w:tab/>
        <w:t>“Ultralytics YOLO11 - Ultralytics YOLO Tài liệu.” Accessed: Apr. 13, 2025. [Online]. Available: https://docs.ultralytics.com/vi/models/yolo11/</w:t>
      </w:r>
    </w:p>
    <w:p w14:paraId="243E9EBC" w14:textId="77777777" w:rsidR="00006BF8" w:rsidRPr="002E2C37" w:rsidRDefault="00006BF8" w:rsidP="00006BF8">
      <w:pPr>
        <w:pStyle w:val="Bibliography"/>
        <w:rPr>
          <w:sz w:val="28"/>
        </w:rPr>
      </w:pPr>
      <w:r w:rsidRPr="002E2C37">
        <w:rPr>
          <w:sz w:val="28"/>
        </w:rPr>
        <w:t>[19]</w:t>
      </w:r>
      <w:r w:rsidRPr="002E2C37">
        <w:rPr>
          <w:sz w:val="28"/>
        </w:rPr>
        <w:tab/>
        <w:t>“Android Là Gì -Tổng Quan Về Hệ Điều Hành Di Động Số 1.” Accessed: Apr. 12, 2025. [Online]. Available: https://itnavi.com.vn/blog/android-he-dieu-hanh-di-dong-dan-dau-tren-the-gioi</w:t>
      </w:r>
    </w:p>
    <w:p w14:paraId="115C463A" w14:textId="77777777" w:rsidR="00006BF8" w:rsidRPr="002E2C37" w:rsidRDefault="00006BF8" w:rsidP="00006BF8">
      <w:pPr>
        <w:pStyle w:val="Bibliography"/>
        <w:rPr>
          <w:sz w:val="28"/>
        </w:rPr>
      </w:pPr>
      <w:r w:rsidRPr="002E2C37">
        <w:rPr>
          <w:sz w:val="28"/>
        </w:rPr>
        <w:t>[20]</w:t>
      </w:r>
      <w:r w:rsidRPr="002E2C37">
        <w:rPr>
          <w:sz w:val="28"/>
        </w:rPr>
        <w:tab/>
        <w:t>B. biên tập TopDev, “Kotlin là gì? Kotlin và Java khác nhau như thế nào?,” TopDev. Accessed: Apr. 13, 2025. [Online]. Available: https://topdev.vn/blog/kotlin-la-gi/</w:t>
      </w:r>
    </w:p>
    <w:p w14:paraId="1BFECDD4" w14:textId="77777777" w:rsidR="00006BF8" w:rsidRPr="002E2C37" w:rsidRDefault="00006BF8" w:rsidP="00006BF8">
      <w:pPr>
        <w:pStyle w:val="Bibliography"/>
        <w:rPr>
          <w:sz w:val="28"/>
        </w:rPr>
      </w:pPr>
      <w:r w:rsidRPr="002E2C37">
        <w:rPr>
          <w:sz w:val="28"/>
        </w:rPr>
        <w:t>[21]</w:t>
      </w:r>
      <w:r w:rsidRPr="002E2C37">
        <w:rPr>
          <w:sz w:val="28"/>
        </w:rPr>
        <w:tab/>
        <w:t>“Supabase: Giải pháp Backend-as-a-Service mã nguồn mở.” Accessed: Apr. 13, 2025. [Online]. Available: https://200lab.io/blog/supabase-la-gi/</w:t>
      </w:r>
    </w:p>
    <w:p w14:paraId="192AFEAE" w14:textId="77777777" w:rsidR="00006BF8" w:rsidRPr="002E2C37" w:rsidRDefault="00006BF8" w:rsidP="00006BF8">
      <w:pPr>
        <w:pStyle w:val="Bibliography"/>
        <w:rPr>
          <w:sz w:val="28"/>
        </w:rPr>
      </w:pPr>
      <w:r w:rsidRPr="002E2C37">
        <w:rPr>
          <w:sz w:val="28"/>
        </w:rPr>
        <w:t>[22]</w:t>
      </w:r>
      <w:r w:rsidRPr="002E2C37">
        <w:rPr>
          <w:sz w:val="28"/>
        </w:rPr>
        <w:tab/>
        <w:t>“Supabase Tính năng, Ưu điểm, Nhược điểm và Trường hợp sử dụng.” Accessed: Apr. 13, 2025. [Online]. Available: https://aipure.ai/vn/products/supabase/features?utm_source=chatgpt.com</w:t>
      </w:r>
    </w:p>
    <w:p w14:paraId="217929B0" w14:textId="77777777" w:rsidR="00006BF8" w:rsidRPr="002E2C37" w:rsidRDefault="00006BF8" w:rsidP="00006BF8">
      <w:pPr>
        <w:pStyle w:val="Bibliography"/>
        <w:rPr>
          <w:sz w:val="28"/>
        </w:rPr>
      </w:pPr>
      <w:r w:rsidRPr="002E2C37">
        <w:rPr>
          <w:sz w:val="28"/>
        </w:rPr>
        <w:t>[23]</w:t>
      </w:r>
      <w:r w:rsidRPr="002E2C37">
        <w:rPr>
          <w:sz w:val="28"/>
        </w:rPr>
        <w:tab/>
        <w:t>“PostgreSQL: Documentation.” Accessed: Apr. 13, 2025. [Online]. Available: https://www.postgresql.org/docs/</w:t>
      </w:r>
    </w:p>
    <w:p w14:paraId="4040FB8F" w14:textId="77777777" w:rsidR="00006BF8" w:rsidRPr="002E2C37" w:rsidRDefault="00006BF8" w:rsidP="00006BF8">
      <w:pPr>
        <w:pStyle w:val="Bibliography"/>
        <w:rPr>
          <w:sz w:val="28"/>
        </w:rPr>
      </w:pPr>
      <w:r w:rsidRPr="002E2C37">
        <w:rPr>
          <w:sz w:val="28"/>
        </w:rPr>
        <w:t>[24]</w:t>
      </w:r>
      <w:r w:rsidRPr="002E2C37">
        <w:rPr>
          <w:sz w:val="28"/>
        </w:rPr>
        <w:tab/>
        <w:t>“PostgreSQL: About.” Accessed: Apr. 13, 2025. [Online]. Available: https://www.postgresql.org/about/</w:t>
      </w:r>
    </w:p>
    <w:p w14:paraId="17FF86C0" w14:textId="77777777" w:rsidR="00006BF8" w:rsidRPr="002E2C37" w:rsidRDefault="00006BF8" w:rsidP="00006BF8">
      <w:pPr>
        <w:pStyle w:val="Bibliography"/>
        <w:rPr>
          <w:sz w:val="28"/>
        </w:rPr>
      </w:pPr>
      <w:r w:rsidRPr="002E2C37">
        <w:rPr>
          <w:sz w:val="28"/>
        </w:rPr>
        <w:t>[25]</w:t>
      </w:r>
      <w:r w:rsidRPr="002E2C37">
        <w:rPr>
          <w:sz w:val="28"/>
        </w:rPr>
        <w:tab/>
        <w:t>Supabase, “Architecture | Supabase Docs.” Accessed: Apr. 13, 2025. [Online]. Available: https://supabase.com/docs/guides/getting-started/architecture</w:t>
      </w:r>
    </w:p>
    <w:p w14:paraId="40E13982" w14:textId="77777777" w:rsidR="00006BF8" w:rsidRPr="002E2C37" w:rsidRDefault="00006BF8" w:rsidP="00006BF8">
      <w:pPr>
        <w:pStyle w:val="Bibliography"/>
        <w:rPr>
          <w:sz w:val="28"/>
        </w:rPr>
      </w:pPr>
      <w:r w:rsidRPr="002E2C37">
        <w:rPr>
          <w:sz w:val="28"/>
        </w:rPr>
        <w:t>[26]</w:t>
      </w:r>
      <w:r w:rsidRPr="002E2C37">
        <w:rPr>
          <w:sz w:val="28"/>
        </w:rPr>
        <w:tab/>
        <w:t>“CON TRUNG HAI LUA,” Tram BVTV huyen Vinh Hung. Accessed: Apr. 13, 2025. [Online]. Available: http://trambvtvvinhhung.weebly.com/con-trung-hai-lua.html</w:t>
      </w:r>
    </w:p>
    <w:p w14:paraId="1B680E30" w14:textId="77777777" w:rsidR="00006BF8" w:rsidRPr="002E2C37" w:rsidRDefault="00006BF8" w:rsidP="00006BF8">
      <w:pPr>
        <w:pStyle w:val="Bibliography"/>
        <w:rPr>
          <w:sz w:val="28"/>
        </w:rPr>
      </w:pPr>
      <w:r w:rsidRPr="002E2C37">
        <w:rPr>
          <w:sz w:val="28"/>
        </w:rPr>
        <w:t>[27]</w:t>
      </w:r>
      <w:r w:rsidRPr="002E2C37">
        <w:rPr>
          <w:sz w:val="28"/>
        </w:rPr>
        <w:tab/>
        <w:t xml:space="preserve">“Côn trùng,” </w:t>
      </w:r>
      <w:r w:rsidRPr="002E2C37">
        <w:rPr>
          <w:i/>
          <w:iCs/>
          <w:sz w:val="28"/>
        </w:rPr>
        <w:t>Wikipedia tiếng Việt</w:t>
      </w:r>
      <w:r w:rsidRPr="002E2C37">
        <w:rPr>
          <w:sz w:val="28"/>
        </w:rPr>
        <w:t xml:space="preserve">. Nov. 21, 2024. Accessed: Apr. 13, 2025. [Online]. Available: </w:t>
      </w:r>
      <w:r w:rsidRPr="002E2C37">
        <w:rPr>
          <w:sz w:val="28"/>
        </w:rPr>
        <w:lastRenderedPageBreak/>
        <w:t>https://vi.wikipedia.org/w/index.php?title=C%C3%B4n_tr%C3%B9ng&amp;oldid=71954817#Ph%C3%A2n_lo%E1%BA%A1i</w:t>
      </w:r>
    </w:p>
    <w:p w14:paraId="01F518BD" w14:textId="77777777" w:rsidR="00006BF8" w:rsidRPr="002E2C37" w:rsidRDefault="00006BF8" w:rsidP="00006BF8">
      <w:pPr>
        <w:pStyle w:val="Bibliography"/>
        <w:rPr>
          <w:sz w:val="28"/>
        </w:rPr>
      </w:pPr>
      <w:r w:rsidRPr="002E2C37">
        <w:rPr>
          <w:sz w:val="28"/>
        </w:rPr>
        <w:t>[28]</w:t>
      </w:r>
      <w:r w:rsidRPr="002E2C37">
        <w:rPr>
          <w:sz w:val="28"/>
        </w:rPr>
        <w:tab/>
        <w:t>“Hệ thống giám sát côn trùng thông minh - Cổng thông tin điện tử Cục Thông tin, Thống kê.” Accessed: Apr. 13, 2025. [Online]. Available: https://vista.gov.vn/vi/news/print/khoa-hoc-ky-thuat-va-cong-nghe/he-thong-giam-sat-con-trung-thong-minh-7339.html</w:t>
      </w:r>
    </w:p>
    <w:p w14:paraId="32C2C136" w14:textId="77777777" w:rsidR="00006BF8" w:rsidRPr="002E2C37" w:rsidRDefault="00006BF8" w:rsidP="00006BF8">
      <w:pPr>
        <w:pStyle w:val="Bibliography"/>
        <w:rPr>
          <w:sz w:val="28"/>
        </w:rPr>
      </w:pPr>
      <w:r w:rsidRPr="002E2C37">
        <w:rPr>
          <w:sz w:val="28"/>
        </w:rPr>
        <w:t>[29]</w:t>
      </w:r>
      <w:r w:rsidRPr="002E2C37">
        <w:rPr>
          <w:sz w:val="28"/>
        </w:rPr>
        <w:tab/>
        <w:t xml:space="preserve">J. Lee and K. Hwang, “YOLO with adaptive frame control for real-time object detection applications,” </w:t>
      </w:r>
      <w:r w:rsidRPr="002E2C37">
        <w:rPr>
          <w:i/>
          <w:iCs/>
          <w:sz w:val="28"/>
        </w:rPr>
        <w:t>Multimed Tools Appl</w:t>
      </w:r>
      <w:r w:rsidRPr="002E2C37">
        <w:rPr>
          <w:sz w:val="28"/>
        </w:rPr>
        <w:t>, vol. 81, no. 25, pp. 36375–36396, Oct. 2022, doi: 10.1007/s11042-021-11480-0.</w:t>
      </w:r>
    </w:p>
    <w:p w14:paraId="747AF115" w14:textId="77777777" w:rsidR="00006BF8" w:rsidRPr="002E2C37" w:rsidRDefault="00006BF8" w:rsidP="00006BF8">
      <w:pPr>
        <w:pStyle w:val="Bibliography"/>
        <w:rPr>
          <w:sz w:val="28"/>
        </w:rPr>
      </w:pPr>
      <w:r w:rsidRPr="002E2C37">
        <w:rPr>
          <w:sz w:val="28"/>
        </w:rPr>
        <w:t>[30]</w:t>
      </w:r>
      <w:r w:rsidRPr="002E2C37">
        <w:rPr>
          <w:sz w:val="28"/>
        </w:rPr>
        <w:tab/>
        <w:t>“YOLO with adaptive frame control for real-time object detection applications | Multimedia Tools and Applications.” Accessed: Apr. 13, 2025. [Online]. Available: https://link.springer.com/article/10.1007/s11042-021-11480-0</w:t>
      </w:r>
    </w:p>
    <w:p w14:paraId="2B7FB9E0" w14:textId="77777777" w:rsidR="00006BF8" w:rsidRPr="002E2C37" w:rsidRDefault="00006BF8" w:rsidP="00006BF8">
      <w:pPr>
        <w:pStyle w:val="Bibliography"/>
        <w:rPr>
          <w:sz w:val="28"/>
        </w:rPr>
      </w:pPr>
      <w:r w:rsidRPr="002E2C37">
        <w:rPr>
          <w:sz w:val="28"/>
        </w:rPr>
        <w:t>[31]</w:t>
      </w:r>
      <w:r w:rsidRPr="002E2C37">
        <w:rPr>
          <w:sz w:val="28"/>
        </w:rPr>
        <w:tab/>
        <w:t>“A new mobile application of agricultural pests recognition using deep learning in cloud computing system - ScienceDirect.” Accessed: Apr. 13, 2025. [Online]. Available: https://www.sciencedirect.com/science/article/pii/S1110016821001642</w:t>
      </w:r>
    </w:p>
    <w:p w14:paraId="5E0A9AF8" w14:textId="77777777" w:rsidR="00006BF8" w:rsidRPr="002E2C37" w:rsidRDefault="00006BF8" w:rsidP="00006BF8">
      <w:pPr>
        <w:pStyle w:val="Bibliography"/>
        <w:rPr>
          <w:sz w:val="28"/>
        </w:rPr>
      </w:pPr>
      <w:r w:rsidRPr="002E2C37">
        <w:rPr>
          <w:sz w:val="28"/>
        </w:rPr>
        <w:t>[32]</w:t>
      </w:r>
      <w:r w:rsidRPr="002E2C37">
        <w:rPr>
          <w:sz w:val="28"/>
        </w:rPr>
        <w:tab/>
        <w:t xml:space="preserve">S. Ren, K. He, R. Girshick, and J. Sun, “Faster R-CNN: Towards Real-Time Object Detection with Region Proposal Networks,” in </w:t>
      </w:r>
      <w:r w:rsidRPr="002E2C37">
        <w:rPr>
          <w:i/>
          <w:iCs/>
          <w:sz w:val="28"/>
        </w:rPr>
        <w:t>Advances in Neural Information Processing Systems</w:t>
      </w:r>
      <w:r w:rsidRPr="002E2C37">
        <w:rPr>
          <w:sz w:val="28"/>
        </w:rPr>
        <w:t>, Curran Associates, Inc., 2015. Accessed: Apr. 13, 2025. [Online]. Available: https://proceedings.neurips.cc/paper_files/paper/2015/hash/14bfa6bb14875e45bba028a21ed38046-Abstract.html</w:t>
      </w:r>
    </w:p>
    <w:p w14:paraId="57E7F8B4" w14:textId="77777777" w:rsidR="00006BF8" w:rsidRPr="002E2C37" w:rsidRDefault="00006BF8" w:rsidP="00006BF8">
      <w:pPr>
        <w:pStyle w:val="Bibliography"/>
        <w:rPr>
          <w:sz w:val="28"/>
        </w:rPr>
      </w:pPr>
      <w:r w:rsidRPr="002E2C37">
        <w:rPr>
          <w:sz w:val="28"/>
        </w:rPr>
        <w:t>[33]</w:t>
      </w:r>
      <w:r w:rsidRPr="002E2C37">
        <w:rPr>
          <w:sz w:val="28"/>
        </w:rPr>
        <w:tab/>
        <w:t xml:space="preserve">C. Szegedy, V. Vanhoucke, S. Ioffe, J. Shlens, and Z. Wojna, “Rethinking the Inception Architecture for Computer Vision,” in </w:t>
      </w:r>
      <w:r w:rsidRPr="002E2C37">
        <w:rPr>
          <w:i/>
          <w:iCs/>
          <w:sz w:val="28"/>
        </w:rPr>
        <w:t>2016 IEEE Conference on Computer Vision and Pattern Recognition (CVPR)</w:t>
      </w:r>
      <w:r w:rsidRPr="002E2C37">
        <w:rPr>
          <w:sz w:val="28"/>
        </w:rPr>
        <w:t>, Jun. 2016, pp. 2818–2826. doi: 10.1109/CVPR.2016.308.</w:t>
      </w:r>
    </w:p>
    <w:p w14:paraId="793CFEB5" w14:textId="77777777" w:rsidR="00006BF8" w:rsidRPr="002E2C37" w:rsidRDefault="00006BF8" w:rsidP="00006BF8">
      <w:pPr>
        <w:pStyle w:val="Bibliography"/>
        <w:rPr>
          <w:sz w:val="28"/>
        </w:rPr>
      </w:pPr>
      <w:r w:rsidRPr="002E2C37">
        <w:rPr>
          <w:sz w:val="28"/>
        </w:rPr>
        <w:t>[34]</w:t>
      </w:r>
      <w:r w:rsidRPr="002E2C37">
        <w:rPr>
          <w:sz w:val="28"/>
        </w:rPr>
        <w:tab/>
        <w:t xml:space="preserve">T.-Y. Lin </w:t>
      </w:r>
      <w:r w:rsidRPr="002E2C37">
        <w:rPr>
          <w:i/>
          <w:iCs/>
          <w:sz w:val="28"/>
        </w:rPr>
        <w:t>et al.</w:t>
      </w:r>
      <w:r w:rsidRPr="002E2C37">
        <w:rPr>
          <w:sz w:val="28"/>
        </w:rPr>
        <w:t xml:space="preserve">, “Microsoft COCO: Common Objects in Context,” in </w:t>
      </w:r>
      <w:r w:rsidRPr="002E2C37">
        <w:rPr>
          <w:i/>
          <w:iCs/>
          <w:sz w:val="28"/>
        </w:rPr>
        <w:t>Computer Vision – ECCV 2014</w:t>
      </w:r>
      <w:r w:rsidRPr="002E2C37">
        <w:rPr>
          <w:sz w:val="28"/>
        </w:rPr>
        <w:t>, D. Fleet, T. Pajdla, B. Schiele, and T. Tuytelaars, Eds., Cham: Springer International Publishing, 2014, pp. 740–755. doi: 10.1007/978-3-319-10602-1_48.</w:t>
      </w:r>
    </w:p>
    <w:p w14:paraId="102864B3" w14:textId="27DC58EC" w:rsidR="0029204D" w:rsidRPr="002E2C37" w:rsidRDefault="00435EBF" w:rsidP="00435EBF">
      <w:pPr>
        <w:ind w:firstLine="0"/>
        <w:jc w:val="left"/>
        <w:rPr>
          <w:b/>
          <w:color w:val="000000"/>
          <w:sz w:val="28"/>
          <w:szCs w:val="28"/>
        </w:rPr>
      </w:pPr>
      <w:r w:rsidRPr="002E2C37">
        <w:rPr>
          <w:b/>
          <w:color w:val="000000"/>
          <w:sz w:val="28"/>
          <w:szCs w:val="28"/>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D08063" w14:textId="77777777" w:rsidR="00E720CD" w:rsidRDefault="00E720CD">
      <w:pPr>
        <w:spacing w:line="240" w:lineRule="auto"/>
      </w:pPr>
      <w:r>
        <w:separator/>
      </w:r>
    </w:p>
    <w:p w14:paraId="3ADA32BA" w14:textId="77777777" w:rsidR="00E720CD" w:rsidRDefault="00E720CD"/>
    <w:p w14:paraId="5FD8DE76" w14:textId="77777777" w:rsidR="00E720CD" w:rsidRDefault="00E720CD" w:rsidP="004578F5"/>
    <w:p w14:paraId="1DDB4D5B" w14:textId="77777777" w:rsidR="00E720CD" w:rsidRDefault="00E720CD" w:rsidP="004578F5"/>
    <w:p w14:paraId="01335289" w14:textId="77777777" w:rsidR="00E720CD" w:rsidRDefault="00E720CD"/>
    <w:p w14:paraId="28F20745" w14:textId="77777777" w:rsidR="00E720CD" w:rsidRDefault="00E720CD" w:rsidP="00194954"/>
    <w:p w14:paraId="680DB011" w14:textId="77777777" w:rsidR="00E720CD" w:rsidRDefault="00E720CD" w:rsidP="00194954"/>
    <w:p w14:paraId="702864E3" w14:textId="77777777" w:rsidR="00E720CD" w:rsidRDefault="00E720CD" w:rsidP="00194954"/>
    <w:p w14:paraId="58B33F6A" w14:textId="77777777" w:rsidR="00E720CD" w:rsidRDefault="00E720CD" w:rsidP="00FC2B30"/>
    <w:p w14:paraId="6F94B586" w14:textId="77777777" w:rsidR="00E720CD" w:rsidRDefault="00E720CD" w:rsidP="00FC2B30"/>
    <w:p w14:paraId="3704C4B9" w14:textId="77777777" w:rsidR="00E720CD" w:rsidRDefault="00E720CD" w:rsidP="00301F85"/>
    <w:p w14:paraId="4CFBCE8A" w14:textId="77777777" w:rsidR="00E720CD" w:rsidRDefault="00E720CD"/>
    <w:p w14:paraId="732F5C19" w14:textId="77777777" w:rsidR="00E720CD" w:rsidRDefault="00E720CD" w:rsidP="00841538"/>
    <w:p w14:paraId="7AED0E5C" w14:textId="77777777" w:rsidR="00E720CD" w:rsidRDefault="00E720CD" w:rsidP="00841538"/>
    <w:p w14:paraId="734CD32F" w14:textId="77777777" w:rsidR="00E720CD" w:rsidRDefault="00E720CD" w:rsidP="00205DDA"/>
    <w:p w14:paraId="654EA457" w14:textId="77777777" w:rsidR="00E720CD" w:rsidRDefault="00E720CD" w:rsidP="00ED5578"/>
    <w:p w14:paraId="15037799" w14:textId="77777777" w:rsidR="00E720CD" w:rsidRDefault="00E720CD" w:rsidP="00ED5578"/>
    <w:p w14:paraId="410FE1D4" w14:textId="77777777" w:rsidR="00E720CD" w:rsidRDefault="00E720CD" w:rsidP="00F24173"/>
  </w:endnote>
  <w:endnote w:type="continuationSeparator" w:id="0">
    <w:p w14:paraId="461E413B" w14:textId="77777777" w:rsidR="00E720CD" w:rsidRDefault="00E720CD">
      <w:pPr>
        <w:spacing w:line="240" w:lineRule="auto"/>
      </w:pPr>
      <w:r>
        <w:continuationSeparator/>
      </w:r>
    </w:p>
    <w:p w14:paraId="11B95F82" w14:textId="77777777" w:rsidR="00E720CD" w:rsidRDefault="00E720CD"/>
    <w:p w14:paraId="0F91C75C" w14:textId="77777777" w:rsidR="00E720CD" w:rsidRDefault="00E720CD" w:rsidP="004578F5"/>
    <w:p w14:paraId="6699D2AF" w14:textId="77777777" w:rsidR="00E720CD" w:rsidRDefault="00E720CD" w:rsidP="004578F5"/>
    <w:p w14:paraId="3634819B" w14:textId="77777777" w:rsidR="00E720CD" w:rsidRDefault="00E720CD"/>
    <w:p w14:paraId="175CDEB8" w14:textId="77777777" w:rsidR="00E720CD" w:rsidRDefault="00E720CD" w:rsidP="00194954"/>
    <w:p w14:paraId="60D8F04A" w14:textId="77777777" w:rsidR="00E720CD" w:rsidRDefault="00E720CD" w:rsidP="00194954"/>
    <w:p w14:paraId="7D87309A" w14:textId="77777777" w:rsidR="00E720CD" w:rsidRDefault="00E720CD" w:rsidP="00194954"/>
    <w:p w14:paraId="46608F76" w14:textId="77777777" w:rsidR="00E720CD" w:rsidRDefault="00E720CD" w:rsidP="00FC2B30"/>
    <w:p w14:paraId="016C841A" w14:textId="77777777" w:rsidR="00E720CD" w:rsidRDefault="00E720CD" w:rsidP="00FC2B30"/>
    <w:p w14:paraId="3B1491F1" w14:textId="77777777" w:rsidR="00E720CD" w:rsidRDefault="00E720CD" w:rsidP="00301F85"/>
    <w:p w14:paraId="1F2FA2BF" w14:textId="77777777" w:rsidR="00E720CD" w:rsidRDefault="00E720CD"/>
    <w:p w14:paraId="01833050" w14:textId="77777777" w:rsidR="00E720CD" w:rsidRDefault="00E720CD" w:rsidP="00841538"/>
    <w:p w14:paraId="20E12603" w14:textId="77777777" w:rsidR="00E720CD" w:rsidRDefault="00E720CD" w:rsidP="00841538"/>
    <w:p w14:paraId="787BF65D" w14:textId="77777777" w:rsidR="00E720CD" w:rsidRDefault="00E720CD" w:rsidP="00205DDA"/>
    <w:p w14:paraId="46A738BF" w14:textId="77777777" w:rsidR="00E720CD" w:rsidRDefault="00E720CD" w:rsidP="00ED5578"/>
    <w:p w14:paraId="1838C949" w14:textId="77777777" w:rsidR="00E720CD" w:rsidRDefault="00E720CD" w:rsidP="00ED5578"/>
    <w:p w14:paraId="558EBD73" w14:textId="77777777" w:rsidR="00E720CD" w:rsidRDefault="00E720CD" w:rsidP="00F241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77777777" w:rsidR="0029204D" w:rsidRDefault="00000000">
    <w:pPr>
      <w:tabs>
        <w:tab w:val="center" w:pos="4680"/>
        <w:tab w:val="right" w:pos="9360"/>
      </w:tabs>
      <w:spacing w:before="0" w:line="240" w:lineRule="auto"/>
      <w:ind w:firstLine="0"/>
      <w:jc w:val="center"/>
      <w:rPr>
        <w:color w:val="000000"/>
      </w:rPr>
    </w:pPr>
    <w:r>
      <w:rPr>
        <w:color w:val="000000"/>
      </w:rPr>
      <w:t>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235F7DC" w14:textId="77777777" w:rsidR="0029204D" w:rsidRDefault="0029204D">
    <w:pPr>
      <w:tabs>
        <w:tab w:val="center" w:pos="4680"/>
        <w:tab w:val="right" w:pos="9360"/>
      </w:tabs>
      <w:spacing w:before="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61A44F" w14:textId="77777777" w:rsidR="00E720CD" w:rsidRDefault="00E720CD">
      <w:pPr>
        <w:spacing w:before="0"/>
      </w:pPr>
      <w:r>
        <w:separator/>
      </w:r>
    </w:p>
    <w:p w14:paraId="6AE92032" w14:textId="77777777" w:rsidR="00E720CD" w:rsidRDefault="00E720CD"/>
    <w:p w14:paraId="0C851288" w14:textId="77777777" w:rsidR="00E720CD" w:rsidRDefault="00E720CD" w:rsidP="004578F5"/>
    <w:p w14:paraId="6824A254" w14:textId="77777777" w:rsidR="00E720CD" w:rsidRDefault="00E720CD" w:rsidP="004578F5"/>
    <w:p w14:paraId="60744FD3" w14:textId="77777777" w:rsidR="00E720CD" w:rsidRDefault="00E720CD"/>
    <w:p w14:paraId="69272D4A" w14:textId="77777777" w:rsidR="00E720CD" w:rsidRDefault="00E720CD" w:rsidP="00194954"/>
    <w:p w14:paraId="1F014F58" w14:textId="77777777" w:rsidR="00E720CD" w:rsidRDefault="00E720CD" w:rsidP="00194954"/>
    <w:p w14:paraId="104DA62F" w14:textId="77777777" w:rsidR="00E720CD" w:rsidRDefault="00E720CD" w:rsidP="00194954"/>
    <w:p w14:paraId="0DED09EE" w14:textId="77777777" w:rsidR="00E720CD" w:rsidRDefault="00E720CD" w:rsidP="00FC2B30"/>
    <w:p w14:paraId="59A2B36B" w14:textId="77777777" w:rsidR="00E720CD" w:rsidRDefault="00E720CD" w:rsidP="00FC2B30"/>
    <w:p w14:paraId="51CA0668" w14:textId="77777777" w:rsidR="00E720CD" w:rsidRDefault="00E720CD" w:rsidP="00301F85"/>
    <w:p w14:paraId="4E64AB42" w14:textId="77777777" w:rsidR="00E720CD" w:rsidRDefault="00E720CD"/>
    <w:p w14:paraId="070AD6E6" w14:textId="77777777" w:rsidR="00E720CD" w:rsidRDefault="00E720CD" w:rsidP="00841538"/>
    <w:p w14:paraId="45E2F9D0" w14:textId="77777777" w:rsidR="00E720CD" w:rsidRDefault="00E720CD" w:rsidP="00841538"/>
    <w:p w14:paraId="2F968C9C" w14:textId="77777777" w:rsidR="00E720CD" w:rsidRDefault="00E720CD" w:rsidP="00205DDA"/>
    <w:p w14:paraId="3D9D13AA" w14:textId="77777777" w:rsidR="00E720CD" w:rsidRDefault="00E720CD" w:rsidP="00ED5578"/>
    <w:p w14:paraId="4E08362D" w14:textId="77777777" w:rsidR="00E720CD" w:rsidRDefault="00E720CD" w:rsidP="00ED5578"/>
    <w:p w14:paraId="2C1338E3" w14:textId="77777777" w:rsidR="00E720CD" w:rsidRDefault="00E720CD" w:rsidP="00F24173"/>
  </w:footnote>
  <w:footnote w:type="continuationSeparator" w:id="0">
    <w:p w14:paraId="7FA26C9F" w14:textId="77777777" w:rsidR="00E720CD" w:rsidRDefault="00E720CD">
      <w:pPr>
        <w:spacing w:before="0"/>
      </w:pPr>
      <w:r>
        <w:continuationSeparator/>
      </w:r>
    </w:p>
    <w:p w14:paraId="152E11EA" w14:textId="77777777" w:rsidR="00E720CD" w:rsidRDefault="00E720CD"/>
    <w:p w14:paraId="2372051E" w14:textId="77777777" w:rsidR="00E720CD" w:rsidRDefault="00E720CD" w:rsidP="004578F5"/>
    <w:p w14:paraId="683B11D5" w14:textId="77777777" w:rsidR="00E720CD" w:rsidRDefault="00E720CD" w:rsidP="004578F5"/>
    <w:p w14:paraId="3D281296" w14:textId="77777777" w:rsidR="00E720CD" w:rsidRDefault="00E720CD"/>
    <w:p w14:paraId="455DE826" w14:textId="77777777" w:rsidR="00E720CD" w:rsidRDefault="00E720CD" w:rsidP="00194954"/>
    <w:p w14:paraId="3E9FC39C" w14:textId="77777777" w:rsidR="00E720CD" w:rsidRDefault="00E720CD" w:rsidP="00194954"/>
    <w:p w14:paraId="12200E4B" w14:textId="77777777" w:rsidR="00E720CD" w:rsidRDefault="00E720CD" w:rsidP="00194954"/>
    <w:p w14:paraId="72D105D2" w14:textId="77777777" w:rsidR="00E720CD" w:rsidRDefault="00E720CD" w:rsidP="00FC2B30"/>
    <w:p w14:paraId="57D93A6E" w14:textId="77777777" w:rsidR="00E720CD" w:rsidRDefault="00E720CD" w:rsidP="00FC2B30"/>
    <w:p w14:paraId="43A37297" w14:textId="77777777" w:rsidR="00E720CD" w:rsidRDefault="00E720CD" w:rsidP="00301F85"/>
    <w:p w14:paraId="706FE285" w14:textId="77777777" w:rsidR="00E720CD" w:rsidRDefault="00E720CD"/>
    <w:p w14:paraId="0F51F617" w14:textId="77777777" w:rsidR="00E720CD" w:rsidRDefault="00E720CD" w:rsidP="00841538"/>
    <w:p w14:paraId="565A87E0" w14:textId="77777777" w:rsidR="00E720CD" w:rsidRDefault="00E720CD" w:rsidP="00841538"/>
    <w:p w14:paraId="6A1B8D11" w14:textId="77777777" w:rsidR="00E720CD" w:rsidRDefault="00E720CD" w:rsidP="00205DDA"/>
    <w:p w14:paraId="3DFFA635" w14:textId="77777777" w:rsidR="00E720CD" w:rsidRDefault="00E720CD" w:rsidP="00ED5578"/>
    <w:p w14:paraId="139821B6" w14:textId="77777777" w:rsidR="00E720CD" w:rsidRDefault="00E720CD" w:rsidP="00ED5578"/>
    <w:p w14:paraId="4E521084" w14:textId="77777777" w:rsidR="00E720CD" w:rsidRDefault="00E720CD" w:rsidP="00F241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87A5FAF"/>
    <w:multiLevelType w:val="multilevel"/>
    <w:tmpl w:val="087A5FAF"/>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4"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5"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6"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9"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0"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1"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2"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4"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5"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6"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18"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0"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3"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9"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1"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2"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39"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0"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1"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num w:numId="1" w16cid:durableId="806243286">
    <w:abstractNumId w:val="24"/>
  </w:num>
  <w:num w:numId="2" w16cid:durableId="211043804">
    <w:abstractNumId w:val="9"/>
  </w:num>
  <w:num w:numId="3" w16cid:durableId="1336687865">
    <w:abstractNumId w:val="0"/>
  </w:num>
  <w:num w:numId="4" w16cid:durableId="67119532">
    <w:abstractNumId w:val="3"/>
  </w:num>
  <w:num w:numId="5" w16cid:durableId="70080683">
    <w:abstractNumId w:val="30"/>
  </w:num>
  <w:num w:numId="6" w16cid:durableId="1843424757">
    <w:abstractNumId w:val="40"/>
  </w:num>
  <w:num w:numId="7" w16cid:durableId="683869191">
    <w:abstractNumId w:val="41"/>
  </w:num>
  <w:num w:numId="8" w16cid:durableId="821627927">
    <w:abstractNumId w:val="16"/>
  </w:num>
  <w:num w:numId="9" w16cid:durableId="1424297336">
    <w:abstractNumId w:val="7"/>
  </w:num>
  <w:num w:numId="10" w16cid:durableId="1353265208">
    <w:abstractNumId w:val="5"/>
  </w:num>
  <w:num w:numId="11" w16cid:durableId="454715170">
    <w:abstractNumId w:val="8"/>
  </w:num>
  <w:num w:numId="12" w16cid:durableId="543372200">
    <w:abstractNumId w:val="15"/>
  </w:num>
  <w:num w:numId="13" w16cid:durableId="1963463970">
    <w:abstractNumId w:val="14"/>
  </w:num>
  <w:num w:numId="14" w16cid:durableId="1528639922">
    <w:abstractNumId w:val="38"/>
  </w:num>
  <w:num w:numId="15" w16cid:durableId="2079745648">
    <w:abstractNumId w:val="42"/>
  </w:num>
  <w:num w:numId="16" w16cid:durableId="1553426732">
    <w:abstractNumId w:val="17"/>
  </w:num>
  <w:num w:numId="17" w16cid:durableId="2070417346">
    <w:abstractNumId w:val="22"/>
  </w:num>
  <w:num w:numId="18" w16cid:durableId="452989702">
    <w:abstractNumId w:val="10"/>
  </w:num>
  <w:num w:numId="19" w16cid:durableId="1623226625">
    <w:abstractNumId w:val="19"/>
  </w:num>
  <w:num w:numId="20" w16cid:durableId="282662108">
    <w:abstractNumId w:val="39"/>
  </w:num>
  <w:num w:numId="21" w16cid:durableId="671182830">
    <w:abstractNumId w:val="4"/>
  </w:num>
  <w:num w:numId="22" w16cid:durableId="236594113">
    <w:abstractNumId w:val="13"/>
  </w:num>
  <w:num w:numId="23" w16cid:durableId="1205365841">
    <w:abstractNumId w:val="11"/>
  </w:num>
  <w:num w:numId="24" w16cid:durableId="1732268084">
    <w:abstractNumId w:val="31"/>
  </w:num>
  <w:num w:numId="25" w16cid:durableId="1850678122">
    <w:abstractNumId w:val="28"/>
  </w:num>
  <w:num w:numId="26" w16cid:durableId="887303405">
    <w:abstractNumId w:val="2"/>
  </w:num>
  <w:num w:numId="27" w16cid:durableId="1356035145">
    <w:abstractNumId w:val="20"/>
  </w:num>
  <w:num w:numId="28" w16cid:durableId="1299185741">
    <w:abstractNumId w:val="6"/>
  </w:num>
  <w:num w:numId="29" w16cid:durableId="1409689584">
    <w:abstractNumId w:val="12"/>
  </w:num>
  <w:num w:numId="30" w16cid:durableId="1338851077">
    <w:abstractNumId w:val="23"/>
  </w:num>
  <w:num w:numId="31" w16cid:durableId="1920090646">
    <w:abstractNumId w:val="37"/>
  </w:num>
  <w:num w:numId="32" w16cid:durableId="1022247037">
    <w:abstractNumId w:val="29"/>
  </w:num>
  <w:num w:numId="33" w16cid:durableId="1464233632">
    <w:abstractNumId w:val="33"/>
  </w:num>
  <w:num w:numId="34" w16cid:durableId="998731705">
    <w:abstractNumId w:val="26"/>
  </w:num>
  <w:num w:numId="35" w16cid:durableId="2129470614">
    <w:abstractNumId w:val="36"/>
  </w:num>
  <w:num w:numId="36" w16cid:durableId="1882471975">
    <w:abstractNumId w:val="27"/>
  </w:num>
  <w:num w:numId="37" w16cid:durableId="2058234480">
    <w:abstractNumId w:val="18"/>
  </w:num>
  <w:num w:numId="38" w16cid:durableId="391775386">
    <w:abstractNumId w:val="34"/>
  </w:num>
  <w:num w:numId="39" w16cid:durableId="108746287">
    <w:abstractNumId w:val="32"/>
  </w:num>
  <w:num w:numId="40" w16cid:durableId="2006282671">
    <w:abstractNumId w:val="1"/>
  </w:num>
  <w:num w:numId="41" w16cid:durableId="262350210">
    <w:abstractNumId w:val="21"/>
  </w:num>
  <w:num w:numId="42" w16cid:durableId="1782459009">
    <w:abstractNumId w:val="25"/>
  </w:num>
  <w:num w:numId="43" w16cid:durableId="8504912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22F4"/>
    <w:rsid w:val="0003231D"/>
    <w:rsid w:val="00036498"/>
    <w:rsid w:val="000378EA"/>
    <w:rsid w:val="000427DF"/>
    <w:rsid w:val="000439B6"/>
    <w:rsid w:val="00043FA0"/>
    <w:rsid w:val="00044364"/>
    <w:rsid w:val="00045307"/>
    <w:rsid w:val="00046712"/>
    <w:rsid w:val="00046821"/>
    <w:rsid w:val="00052245"/>
    <w:rsid w:val="000531DD"/>
    <w:rsid w:val="00054D4B"/>
    <w:rsid w:val="0005772D"/>
    <w:rsid w:val="00064DB5"/>
    <w:rsid w:val="0006551B"/>
    <w:rsid w:val="000711FB"/>
    <w:rsid w:val="000726B3"/>
    <w:rsid w:val="00073205"/>
    <w:rsid w:val="00077075"/>
    <w:rsid w:val="000779B3"/>
    <w:rsid w:val="000816F1"/>
    <w:rsid w:val="00081D93"/>
    <w:rsid w:val="00082F0F"/>
    <w:rsid w:val="000849E9"/>
    <w:rsid w:val="00085DDB"/>
    <w:rsid w:val="0008732A"/>
    <w:rsid w:val="000901BF"/>
    <w:rsid w:val="000956DF"/>
    <w:rsid w:val="00097B97"/>
    <w:rsid w:val="000A0649"/>
    <w:rsid w:val="000A29A9"/>
    <w:rsid w:val="000A2B21"/>
    <w:rsid w:val="000A3CCC"/>
    <w:rsid w:val="000A4C7F"/>
    <w:rsid w:val="000A67CC"/>
    <w:rsid w:val="000B0F16"/>
    <w:rsid w:val="000B106B"/>
    <w:rsid w:val="000B1B6B"/>
    <w:rsid w:val="000B1EDA"/>
    <w:rsid w:val="000B3449"/>
    <w:rsid w:val="000B4238"/>
    <w:rsid w:val="000B64A0"/>
    <w:rsid w:val="000B6538"/>
    <w:rsid w:val="000B6A8A"/>
    <w:rsid w:val="000C02E2"/>
    <w:rsid w:val="000C1588"/>
    <w:rsid w:val="000C21E9"/>
    <w:rsid w:val="000C311E"/>
    <w:rsid w:val="000D1520"/>
    <w:rsid w:val="000D17EE"/>
    <w:rsid w:val="000D18B7"/>
    <w:rsid w:val="000D3F2A"/>
    <w:rsid w:val="000D4257"/>
    <w:rsid w:val="000D482D"/>
    <w:rsid w:val="000D5285"/>
    <w:rsid w:val="000D6A5A"/>
    <w:rsid w:val="000D6C36"/>
    <w:rsid w:val="000D6C65"/>
    <w:rsid w:val="000E0AEC"/>
    <w:rsid w:val="000E1C27"/>
    <w:rsid w:val="000E1CE3"/>
    <w:rsid w:val="000E5641"/>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E24"/>
    <w:rsid w:val="001635E5"/>
    <w:rsid w:val="0016575C"/>
    <w:rsid w:val="00166133"/>
    <w:rsid w:val="001669B3"/>
    <w:rsid w:val="001675C8"/>
    <w:rsid w:val="00170485"/>
    <w:rsid w:val="00172E80"/>
    <w:rsid w:val="00173462"/>
    <w:rsid w:val="00173556"/>
    <w:rsid w:val="00173CBA"/>
    <w:rsid w:val="00174E1D"/>
    <w:rsid w:val="001768AC"/>
    <w:rsid w:val="001776BA"/>
    <w:rsid w:val="001800D3"/>
    <w:rsid w:val="00180B96"/>
    <w:rsid w:val="0018169C"/>
    <w:rsid w:val="0018259E"/>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643B"/>
    <w:rsid w:val="001F3ED5"/>
    <w:rsid w:val="001F46B0"/>
    <w:rsid w:val="001F51F3"/>
    <w:rsid w:val="001F5C65"/>
    <w:rsid w:val="001F7048"/>
    <w:rsid w:val="001F7846"/>
    <w:rsid w:val="001F7D2E"/>
    <w:rsid w:val="00200AD3"/>
    <w:rsid w:val="0020254B"/>
    <w:rsid w:val="0020505D"/>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7D9"/>
    <w:rsid w:val="002350C1"/>
    <w:rsid w:val="00236E0E"/>
    <w:rsid w:val="00237C96"/>
    <w:rsid w:val="00237F03"/>
    <w:rsid w:val="0024142A"/>
    <w:rsid w:val="00242AE2"/>
    <w:rsid w:val="00243150"/>
    <w:rsid w:val="00243722"/>
    <w:rsid w:val="002443A6"/>
    <w:rsid w:val="00244683"/>
    <w:rsid w:val="00250F32"/>
    <w:rsid w:val="00250FF8"/>
    <w:rsid w:val="002541FF"/>
    <w:rsid w:val="00255C58"/>
    <w:rsid w:val="00256A36"/>
    <w:rsid w:val="00257AEC"/>
    <w:rsid w:val="00257F60"/>
    <w:rsid w:val="00262A48"/>
    <w:rsid w:val="00262BD0"/>
    <w:rsid w:val="00262CB4"/>
    <w:rsid w:val="00267369"/>
    <w:rsid w:val="0026737C"/>
    <w:rsid w:val="002717DA"/>
    <w:rsid w:val="00272F53"/>
    <w:rsid w:val="00273F74"/>
    <w:rsid w:val="00280A4B"/>
    <w:rsid w:val="00280C0C"/>
    <w:rsid w:val="00282380"/>
    <w:rsid w:val="0028311B"/>
    <w:rsid w:val="00283F7D"/>
    <w:rsid w:val="0028490F"/>
    <w:rsid w:val="00285C42"/>
    <w:rsid w:val="00291597"/>
    <w:rsid w:val="002916CC"/>
    <w:rsid w:val="0029204D"/>
    <w:rsid w:val="00297AB8"/>
    <w:rsid w:val="002A0B59"/>
    <w:rsid w:val="002A209F"/>
    <w:rsid w:val="002A475A"/>
    <w:rsid w:val="002A6F45"/>
    <w:rsid w:val="002B0264"/>
    <w:rsid w:val="002B1EF0"/>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10CCF"/>
    <w:rsid w:val="0031378C"/>
    <w:rsid w:val="003158C2"/>
    <w:rsid w:val="00315973"/>
    <w:rsid w:val="003201EE"/>
    <w:rsid w:val="0032186D"/>
    <w:rsid w:val="00321DA9"/>
    <w:rsid w:val="00323277"/>
    <w:rsid w:val="0033011D"/>
    <w:rsid w:val="00330388"/>
    <w:rsid w:val="00330EBB"/>
    <w:rsid w:val="00331639"/>
    <w:rsid w:val="0033244D"/>
    <w:rsid w:val="00332E4F"/>
    <w:rsid w:val="003336C0"/>
    <w:rsid w:val="00333E2F"/>
    <w:rsid w:val="00334359"/>
    <w:rsid w:val="003442F2"/>
    <w:rsid w:val="00344B65"/>
    <w:rsid w:val="00345F7A"/>
    <w:rsid w:val="003470C8"/>
    <w:rsid w:val="00347481"/>
    <w:rsid w:val="003504D8"/>
    <w:rsid w:val="00351AEA"/>
    <w:rsid w:val="00351B5D"/>
    <w:rsid w:val="00352C7B"/>
    <w:rsid w:val="003559D5"/>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36E6"/>
    <w:rsid w:val="003D3777"/>
    <w:rsid w:val="003D48C4"/>
    <w:rsid w:val="003D717A"/>
    <w:rsid w:val="003D7EE7"/>
    <w:rsid w:val="003E0093"/>
    <w:rsid w:val="003E0254"/>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5FA3"/>
    <w:rsid w:val="004270B1"/>
    <w:rsid w:val="00427F6F"/>
    <w:rsid w:val="0043038B"/>
    <w:rsid w:val="0043208F"/>
    <w:rsid w:val="00433226"/>
    <w:rsid w:val="00433CFC"/>
    <w:rsid w:val="00434036"/>
    <w:rsid w:val="00434B04"/>
    <w:rsid w:val="00435B5B"/>
    <w:rsid w:val="00435D43"/>
    <w:rsid w:val="00435EBF"/>
    <w:rsid w:val="00436F47"/>
    <w:rsid w:val="0044063E"/>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581D"/>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6099"/>
    <w:rsid w:val="004C6289"/>
    <w:rsid w:val="004C7935"/>
    <w:rsid w:val="004D2175"/>
    <w:rsid w:val="004D39E9"/>
    <w:rsid w:val="004D48C9"/>
    <w:rsid w:val="004D5C25"/>
    <w:rsid w:val="004D68AE"/>
    <w:rsid w:val="004D7A54"/>
    <w:rsid w:val="004E108D"/>
    <w:rsid w:val="004E1566"/>
    <w:rsid w:val="004E220B"/>
    <w:rsid w:val="004E28D2"/>
    <w:rsid w:val="004E35A6"/>
    <w:rsid w:val="004E3674"/>
    <w:rsid w:val="004E54AB"/>
    <w:rsid w:val="004F1DF0"/>
    <w:rsid w:val="004F3A95"/>
    <w:rsid w:val="004F6FD4"/>
    <w:rsid w:val="004F7C25"/>
    <w:rsid w:val="00501805"/>
    <w:rsid w:val="0050260D"/>
    <w:rsid w:val="00504A35"/>
    <w:rsid w:val="00510C50"/>
    <w:rsid w:val="00511C0A"/>
    <w:rsid w:val="005125FE"/>
    <w:rsid w:val="00513116"/>
    <w:rsid w:val="00513589"/>
    <w:rsid w:val="005152FF"/>
    <w:rsid w:val="005218BE"/>
    <w:rsid w:val="0052429D"/>
    <w:rsid w:val="0052709C"/>
    <w:rsid w:val="005275A7"/>
    <w:rsid w:val="005277B6"/>
    <w:rsid w:val="0053359F"/>
    <w:rsid w:val="00535A8E"/>
    <w:rsid w:val="0053642B"/>
    <w:rsid w:val="00536680"/>
    <w:rsid w:val="00540A96"/>
    <w:rsid w:val="00540DBC"/>
    <w:rsid w:val="005423A9"/>
    <w:rsid w:val="005426E0"/>
    <w:rsid w:val="00544B4F"/>
    <w:rsid w:val="00544F27"/>
    <w:rsid w:val="0054518A"/>
    <w:rsid w:val="0054595F"/>
    <w:rsid w:val="00545E55"/>
    <w:rsid w:val="00546E63"/>
    <w:rsid w:val="005477B5"/>
    <w:rsid w:val="00551413"/>
    <w:rsid w:val="0055279A"/>
    <w:rsid w:val="00555784"/>
    <w:rsid w:val="0055597F"/>
    <w:rsid w:val="00556DAC"/>
    <w:rsid w:val="00557BEE"/>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2EC"/>
    <w:rsid w:val="005A068D"/>
    <w:rsid w:val="005A1633"/>
    <w:rsid w:val="005A1C05"/>
    <w:rsid w:val="005A36A6"/>
    <w:rsid w:val="005A54DD"/>
    <w:rsid w:val="005A5A85"/>
    <w:rsid w:val="005A7380"/>
    <w:rsid w:val="005B015E"/>
    <w:rsid w:val="005B0724"/>
    <w:rsid w:val="005B155E"/>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D45"/>
    <w:rsid w:val="005E4736"/>
    <w:rsid w:val="005E575E"/>
    <w:rsid w:val="005F2066"/>
    <w:rsid w:val="005F3A46"/>
    <w:rsid w:val="005F45AE"/>
    <w:rsid w:val="005F7B26"/>
    <w:rsid w:val="005F7BD3"/>
    <w:rsid w:val="006008EF"/>
    <w:rsid w:val="0060112D"/>
    <w:rsid w:val="0060358E"/>
    <w:rsid w:val="0060370E"/>
    <w:rsid w:val="0061288B"/>
    <w:rsid w:val="00613FC1"/>
    <w:rsid w:val="00614B49"/>
    <w:rsid w:val="006162D9"/>
    <w:rsid w:val="00616E5D"/>
    <w:rsid w:val="00617B01"/>
    <w:rsid w:val="00621A92"/>
    <w:rsid w:val="00622F39"/>
    <w:rsid w:val="00625F66"/>
    <w:rsid w:val="006260B9"/>
    <w:rsid w:val="00626BCE"/>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555D"/>
    <w:rsid w:val="0065690A"/>
    <w:rsid w:val="006578AA"/>
    <w:rsid w:val="00657E70"/>
    <w:rsid w:val="006630AF"/>
    <w:rsid w:val="006639D1"/>
    <w:rsid w:val="00666F92"/>
    <w:rsid w:val="006671B1"/>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6252"/>
    <w:rsid w:val="006A71A9"/>
    <w:rsid w:val="006A7C0B"/>
    <w:rsid w:val="006B0E8A"/>
    <w:rsid w:val="006B2DA8"/>
    <w:rsid w:val="006B466C"/>
    <w:rsid w:val="006B4CCC"/>
    <w:rsid w:val="006B532D"/>
    <w:rsid w:val="006B5AF9"/>
    <w:rsid w:val="006C0365"/>
    <w:rsid w:val="006C06B7"/>
    <w:rsid w:val="006C0CC4"/>
    <w:rsid w:val="006C1672"/>
    <w:rsid w:val="006D2AC2"/>
    <w:rsid w:val="006D36C2"/>
    <w:rsid w:val="006D3B83"/>
    <w:rsid w:val="006D5248"/>
    <w:rsid w:val="006D5ECC"/>
    <w:rsid w:val="006D5EE9"/>
    <w:rsid w:val="006D6A32"/>
    <w:rsid w:val="006D74BE"/>
    <w:rsid w:val="006E0862"/>
    <w:rsid w:val="006E3DC0"/>
    <w:rsid w:val="006E4927"/>
    <w:rsid w:val="006E651A"/>
    <w:rsid w:val="006E711A"/>
    <w:rsid w:val="006E7980"/>
    <w:rsid w:val="006F4547"/>
    <w:rsid w:val="006F6167"/>
    <w:rsid w:val="00700D7E"/>
    <w:rsid w:val="00701036"/>
    <w:rsid w:val="00702D9A"/>
    <w:rsid w:val="0070387E"/>
    <w:rsid w:val="0070560F"/>
    <w:rsid w:val="0070681D"/>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2C39"/>
    <w:rsid w:val="007751A3"/>
    <w:rsid w:val="007752BF"/>
    <w:rsid w:val="0077661F"/>
    <w:rsid w:val="00782969"/>
    <w:rsid w:val="0078313F"/>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6599"/>
    <w:rsid w:val="007C02CB"/>
    <w:rsid w:val="007C07FF"/>
    <w:rsid w:val="007C24A0"/>
    <w:rsid w:val="007C2A7E"/>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40320"/>
    <w:rsid w:val="00840836"/>
    <w:rsid w:val="00841538"/>
    <w:rsid w:val="008439D5"/>
    <w:rsid w:val="00844AFE"/>
    <w:rsid w:val="00844D63"/>
    <w:rsid w:val="00844D7B"/>
    <w:rsid w:val="00845EBF"/>
    <w:rsid w:val="00851A35"/>
    <w:rsid w:val="00851A7A"/>
    <w:rsid w:val="00852156"/>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170F"/>
    <w:rsid w:val="008837F4"/>
    <w:rsid w:val="0088409C"/>
    <w:rsid w:val="0088431A"/>
    <w:rsid w:val="00884B9A"/>
    <w:rsid w:val="00890429"/>
    <w:rsid w:val="00891AC9"/>
    <w:rsid w:val="00893283"/>
    <w:rsid w:val="00893A1D"/>
    <w:rsid w:val="00897A80"/>
    <w:rsid w:val="008A0050"/>
    <w:rsid w:val="008A0E14"/>
    <w:rsid w:val="008A0EC6"/>
    <w:rsid w:val="008A3113"/>
    <w:rsid w:val="008A387E"/>
    <w:rsid w:val="008A3D04"/>
    <w:rsid w:val="008A43F4"/>
    <w:rsid w:val="008A6CB7"/>
    <w:rsid w:val="008A6EEF"/>
    <w:rsid w:val="008A7422"/>
    <w:rsid w:val="008A77A4"/>
    <w:rsid w:val="008A77F7"/>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20DD"/>
    <w:rsid w:val="00913AD7"/>
    <w:rsid w:val="00913F8A"/>
    <w:rsid w:val="00914669"/>
    <w:rsid w:val="009151C2"/>
    <w:rsid w:val="00916967"/>
    <w:rsid w:val="009222FA"/>
    <w:rsid w:val="009224BB"/>
    <w:rsid w:val="00924369"/>
    <w:rsid w:val="00925D70"/>
    <w:rsid w:val="00925F0D"/>
    <w:rsid w:val="0093216D"/>
    <w:rsid w:val="009324E7"/>
    <w:rsid w:val="009333B6"/>
    <w:rsid w:val="00935DA4"/>
    <w:rsid w:val="00937091"/>
    <w:rsid w:val="0094136F"/>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755E"/>
    <w:rsid w:val="009675A6"/>
    <w:rsid w:val="00971F90"/>
    <w:rsid w:val="009747FD"/>
    <w:rsid w:val="00974D48"/>
    <w:rsid w:val="00974D94"/>
    <w:rsid w:val="00975C09"/>
    <w:rsid w:val="009773FE"/>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725B"/>
    <w:rsid w:val="009A76D7"/>
    <w:rsid w:val="009B09B8"/>
    <w:rsid w:val="009B0A7E"/>
    <w:rsid w:val="009B335D"/>
    <w:rsid w:val="009B470F"/>
    <w:rsid w:val="009B4EFE"/>
    <w:rsid w:val="009B641A"/>
    <w:rsid w:val="009B6E34"/>
    <w:rsid w:val="009B72CE"/>
    <w:rsid w:val="009B758A"/>
    <w:rsid w:val="009B7F4C"/>
    <w:rsid w:val="009C2370"/>
    <w:rsid w:val="009C2DCB"/>
    <w:rsid w:val="009C5901"/>
    <w:rsid w:val="009D37C6"/>
    <w:rsid w:val="009D58B2"/>
    <w:rsid w:val="009D656A"/>
    <w:rsid w:val="009E1653"/>
    <w:rsid w:val="009E329E"/>
    <w:rsid w:val="009E34B1"/>
    <w:rsid w:val="009E376E"/>
    <w:rsid w:val="009E419E"/>
    <w:rsid w:val="009E5748"/>
    <w:rsid w:val="009E6B48"/>
    <w:rsid w:val="009F0C8F"/>
    <w:rsid w:val="009F1A88"/>
    <w:rsid w:val="009F442C"/>
    <w:rsid w:val="009F50D3"/>
    <w:rsid w:val="009F6F87"/>
    <w:rsid w:val="00A00D37"/>
    <w:rsid w:val="00A020A4"/>
    <w:rsid w:val="00A04355"/>
    <w:rsid w:val="00A0507B"/>
    <w:rsid w:val="00A056F6"/>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43B6"/>
    <w:rsid w:val="00A452EF"/>
    <w:rsid w:val="00A45B22"/>
    <w:rsid w:val="00A46261"/>
    <w:rsid w:val="00A47383"/>
    <w:rsid w:val="00A479DB"/>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50B"/>
    <w:rsid w:val="00A906E0"/>
    <w:rsid w:val="00A93B32"/>
    <w:rsid w:val="00A94319"/>
    <w:rsid w:val="00A97716"/>
    <w:rsid w:val="00A97B54"/>
    <w:rsid w:val="00A97C69"/>
    <w:rsid w:val="00AA0AF4"/>
    <w:rsid w:val="00AA1A8F"/>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D174E"/>
    <w:rsid w:val="00AD63A7"/>
    <w:rsid w:val="00AE0522"/>
    <w:rsid w:val="00AE16B6"/>
    <w:rsid w:val="00AE2A28"/>
    <w:rsid w:val="00AE4B75"/>
    <w:rsid w:val="00AE5B62"/>
    <w:rsid w:val="00AE6030"/>
    <w:rsid w:val="00AE6F90"/>
    <w:rsid w:val="00AF39D1"/>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3B19"/>
    <w:rsid w:val="00B942B3"/>
    <w:rsid w:val="00B94507"/>
    <w:rsid w:val="00B963C2"/>
    <w:rsid w:val="00BA0AF4"/>
    <w:rsid w:val="00BA2991"/>
    <w:rsid w:val="00BA2A61"/>
    <w:rsid w:val="00BA3DCA"/>
    <w:rsid w:val="00BA3E40"/>
    <w:rsid w:val="00BA53B4"/>
    <w:rsid w:val="00BA6098"/>
    <w:rsid w:val="00BA77B3"/>
    <w:rsid w:val="00BB0B6C"/>
    <w:rsid w:val="00BB0FB0"/>
    <w:rsid w:val="00BB3831"/>
    <w:rsid w:val="00BB4FEC"/>
    <w:rsid w:val="00BB695D"/>
    <w:rsid w:val="00BB779A"/>
    <w:rsid w:val="00BC3017"/>
    <w:rsid w:val="00BC4D06"/>
    <w:rsid w:val="00BC5DAA"/>
    <w:rsid w:val="00BC62C5"/>
    <w:rsid w:val="00BC7353"/>
    <w:rsid w:val="00BD1310"/>
    <w:rsid w:val="00BE044F"/>
    <w:rsid w:val="00BE10BB"/>
    <w:rsid w:val="00BE1808"/>
    <w:rsid w:val="00BE2FB7"/>
    <w:rsid w:val="00BE43B4"/>
    <w:rsid w:val="00BE45A5"/>
    <w:rsid w:val="00BE7B40"/>
    <w:rsid w:val="00BE7E1D"/>
    <w:rsid w:val="00BF06B8"/>
    <w:rsid w:val="00BF1517"/>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F35"/>
    <w:rsid w:val="00C13E08"/>
    <w:rsid w:val="00C201D4"/>
    <w:rsid w:val="00C20F20"/>
    <w:rsid w:val="00C21882"/>
    <w:rsid w:val="00C2197A"/>
    <w:rsid w:val="00C30108"/>
    <w:rsid w:val="00C30D72"/>
    <w:rsid w:val="00C32370"/>
    <w:rsid w:val="00C3323E"/>
    <w:rsid w:val="00C34472"/>
    <w:rsid w:val="00C34824"/>
    <w:rsid w:val="00C36C8E"/>
    <w:rsid w:val="00C37AC8"/>
    <w:rsid w:val="00C37B1C"/>
    <w:rsid w:val="00C37FBD"/>
    <w:rsid w:val="00C40099"/>
    <w:rsid w:val="00C4064F"/>
    <w:rsid w:val="00C40CDA"/>
    <w:rsid w:val="00C428D1"/>
    <w:rsid w:val="00C46EBD"/>
    <w:rsid w:val="00C508EE"/>
    <w:rsid w:val="00C51EBF"/>
    <w:rsid w:val="00C529FA"/>
    <w:rsid w:val="00C54B19"/>
    <w:rsid w:val="00C55273"/>
    <w:rsid w:val="00C57ADD"/>
    <w:rsid w:val="00C61552"/>
    <w:rsid w:val="00C61D9F"/>
    <w:rsid w:val="00C66B80"/>
    <w:rsid w:val="00C677A6"/>
    <w:rsid w:val="00C71820"/>
    <w:rsid w:val="00C71AC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6204"/>
    <w:rsid w:val="00CC0C03"/>
    <w:rsid w:val="00CC4C98"/>
    <w:rsid w:val="00CC61A4"/>
    <w:rsid w:val="00CD2131"/>
    <w:rsid w:val="00CD34C9"/>
    <w:rsid w:val="00CD3948"/>
    <w:rsid w:val="00CD6CC1"/>
    <w:rsid w:val="00CD7A5D"/>
    <w:rsid w:val="00CE13AC"/>
    <w:rsid w:val="00CE29F5"/>
    <w:rsid w:val="00CE34D4"/>
    <w:rsid w:val="00CE4525"/>
    <w:rsid w:val="00CE7076"/>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50A6"/>
    <w:rsid w:val="00D55549"/>
    <w:rsid w:val="00D55752"/>
    <w:rsid w:val="00D55FBB"/>
    <w:rsid w:val="00D5647C"/>
    <w:rsid w:val="00D56513"/>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40C3"/>
    <w:rsid w:val="00DE042C"/>
    <w:rsid w:val="00DE2747"/>
    <w:rsid w:val="00DE36C7"/>
    <w:rsid w:val="00DE5B16"/>
    <w:rsid w:val="00DE7343"/>
    <w:rsid w:val="00DF3C35"/>
    <w:rsid w:val="00DF691F"/>
    <w:rsid w:val="00DF7586"/>
    <w:rsid w:val="00DF7B14"/>
    <w:rsid w:val="00E01DE8"/>
    <w:rsid w:val="00E0413B"/>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135B"/>
    <w:rsid w:val="00E319AA"/>
    <w:rsid w:val="00E31C28"/>
    <w:rsid w:val="00E325EB"/>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80CE0"/>
    <w:rsid w:val="00E83F2D"/>
    <w:rsid w:val="00E856B7"/>
    <w:rsid w:val="00E86522"/>
    <w:rsid w:val="00E870BC"/>
    <w:rsid w:val="00E8761D"/>
    <w:rsid w:val="00E9249F"/>
    <w:rsid w:val="00E92DEB"/>
    <w:rsid w:val="00E95108"/>
    <w:rsid w:val="00EA11C3"/>
    <w:rsid w:val="00EA496F"/>
    <w:rsid w:val="00EA5BA6"/>
    <w:rsid w:val="00EB0669"/>
    <w:rsid w:val="00EB3BE9"/>
    <w:rsid w:val="00EB4922"/>
    <w:rsid w:val="00EB4C15"/>
    <w:rsid w:val="00EB5230"/>
    <w:rsid w:val="00EB574D"/>
    <w:rsid w:val="00EC0F09"/>
    <w:rsid w:val="00EC16D7"/>
    <w:rsid w:val="00EC2377"/>
    <w:rsid w:val="00EC4A67"/>
    <w:rsid w:val="00EC5F3A"/>
    <w:rsid w:val="00ED0027"/>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77E"/>
    <w:rsid w:val="00EF1494"/>
    <w:rsid w:val="00EF73CB"/>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7510"/>
    <w:rsid w:val="00F70D1E"/>
    <w:rsid w:val="00F70E68"/>
    <w:rsid w:val="00F818B6"/>
    <w:rsid w:val="00F82C4B"/>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AB1"/>
    <w:rsid w:val="00FB727E"/>
    <w:rsid w:val="00FB7948"/>
    <w:rsid w:val="00FC2B30"/>
    <w:rsid w:val="00FD29B9"/>
    <w:rsid w:val="00FD37F5"/>
    <w:rsid w:val="00FD5556"/>
    <w:rsid w:val="00FD5808"/>
    <w:rsid w:val="00FE123F"/>
    <w:rsid w:val="00FE12CE"/>
    <w:rsid w:val="00FE1709"/>
    <w:rsid w:val="00FE1EFC"/>
    <w:rsid w:val="00FE635B"/>
    <w:rsid w:val="00FF1AF5"/>
    <w:rsid w:val="00FF34EF"/>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733703"/>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E7F43"/>
    <w:pPr>
      <w:keepNext/>
      <w:keepLines/>
      <w:spacing w:before="24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4E108D"/>
    <w:pPr>
      <w:keepNext/>
      <w:keepLines/>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autoRedefine/>
    <w:uiPriority w:val="9"/>
    <w:unhideWhenUsed/>
    <w:qFormat/>
    <w:rsid w:val="001F7048"/>
    <w:pPr>
      <w:keepNext/>
      <w:keepLines/>
      <w:spacing w:before="240" w:after="40"/>
      <w:outlineLvl w:val="3"/>
    </w:pPr>
    <w:rPr>
      <w:b/>
      <w:color w:val="000000" w:themeColor="text1"/>
      <w:sz w:val="24"/>
      <w:szCs w:val="24"/>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0E5641"/>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0E5641"/>
    <w:pPr>
      <w:tabs>
        <w:tab w:val="right" w:leader="dot" w:pos="8210"/>
      </w:tabs>
      <w:spacing w:before="0" w:line="240" w:lineRule="auto"/>
      <w:ind w:left="567" w:firstLine="0"/>
    </w:pPr>
    <w:rPr>
      <w:b/>
      <w:sz w:val="22"/>
      <w:szCs w:val="28"/>
    </w:rPr>
  </w:style>
  <w:style w:type="paragraph" w:styleId="TOC4">
    <w:name w:val="toc 4"/>
    <w:basedOn w:val="Normal"/>
    <w:next w:val="Normal"/>
    <w:autoRedefine/>
    <w:uiPriority w:val="39"/>
    <w:unhideWhenUsed/>
    <w:qFormat/>
    <w:rsid w:val="000E5641"/>
    <w:pPr>
      <w:tabs>
        <w:tab w:val="right" w:leader="dot" w:pos="8210"/>
      </w:tabs>
      <w:spacing w:before="0"/>
      <w:ind w:left="851" w:firstLine="0"/>
    </w:pPr>
    <w:rPr>
      <w:b/>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E7F43"/>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ind w:firstLine="0"/>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4E108D"/>
    <w:rPr>
      <w:rFonts w:eastAsiaTheme="majorEastAsia" w:cstheme="majorBidi"/>
      <w:b/>
      <w:color w:val="000000" w:themeColor="text1"/>
      <w:sz w:val="26"/>
      <w:szCs w:val="24"/>
      <w:lang w:val="en-GB"/>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Pr>
      <w:rFonts w:ascii="Times New Roman" w:eastAsia="Times New Roman" w:hAnsi="Times New Roman"/>
      <w:b/>
      <w:bCs/>
      <w:i w:val="0"/>
      <w:iCs/>
      <w:color w:val="44546A" w:themeColor="text2"/>
      <w:sz w:val="18"/>
      <w:szCs w:val="18"/>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4E108D"/>
    <w:pPr>
      <w:spacing w:before="0" w:after="200" w:line="240" w:lineRule="auto"/>
      <w:jc w:val="center"/>
    </w:pPr>
    <w:rPr>
      <w:color w:val="000000" w:themeColor="text1"/>
    </w:rPr>
  </w:style>
  <w:style w:type="character" w:customStyle="1" w:styleId="HnhChar">
    <w:name w:val="Hình Char"/>
    <w:link w:val="Hnh"/>
    <w:autoRedefine/>
    <w:qFormat/>
    <w:rsid w:val="004E108D"/>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1F7048"/>
    <w:rPr>
      <w:rFonts w:eastAsia="Times New Roman"/>
      <w:b/>
      <w:color w:val="000000" w:themeColor="text1"/>
      <w:sz w:val="24"/>
      <w:szCs w:val="24"/>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ind w:firstLine="0"/>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B%C6%B0%E1%BB%9Bm_ng%C3%A0y" TargetMode="External"/><Relationship Id="rId21" Type="http://schemas.openxmlformats.org/officeDocument/2006/relationships/footer" Target="footer9.xml"/><Relationship Id="rId42" Type="http://schemas.openxmlformats.org/officeDocument/2006/relationships/hyperlink" Target="http://vi.wikipedia.org/w/index.php?title=L%E1%BB%99t_x%C3%A1c&amp;action=edit&amp;redlink=1" TargetMode="External"/><Relationship Id="rId63" Type="http://schemas.openxmlformats.org/officeDocument/2006/relationships/hyperlink" Target="https://vi.wikipedia.org/wiki/C%C3%B4n_tr%C3%B9ng_c%C3%B3_c%C3%A1nh" TargetMode="External"/><Relationship Id="rId84" Type="http://schemas.openxmlformats.org/officeDocument/2006/relationships/hyperlink" Target="https://vi.wikipedia.org/wiki/Ph%C3%A2n_b%E1%BB%99_Ch%C3%A2u_ch%E1%BA%A5u" TargetMode="External"/><Relationship Id="rId138" Type="http://schemas.openxmlformats.org/officeDocument/2006/relationships/hyperlink" Target="http://vi.wikipedia.org/w/index.php?title=%C4%90%E1%BB%99ng_v%E1%BA%ADt_%C4%83n_x%C3%A1c_th%E1%BB%91i&amp;action=edit&amp;redlink=1" TargetMode="External"/><Relationship Id="rId159" Type="http://schemas.openxmlformats.org/officeDocument/2006/relationships/image" Target="media/image14.png"/><Relationship Id="rId170" Type="http://schemas.openxmlformats.org/officeDocument/2006/relationships/image" Target="media/image25.png"/><Relationship Id="rId107" Type="http://schemas.openxmlformats.org/officeDocument/2006/relationships/hyperlink" Target="https://vi.wikipedia.org/wiki/B%E1%BB%8D_hung" TargetMode="External"/><Relationship Id="rId11" Type="http://schemas.openxmlformats.org/officeDocument/2006/relationships/header" Target="header1.xml"/><Relationship Id="rId32" Type="http://schemas.openxmlformats.org/officeDocument/2006/relationships/hyperlink" Target="http://vi.wikipedia.org/wiki/Nit%C6%A1" TargetMode="External"/><Relationship Id="rId53" Type="http://schemas.openxmlformats.org/officeDocument/2006/relationships/hyperlink" Target="http://vi.wikipedia.org/wiki/B%C6%B0%E1%BB%9Bm_%C4%91%C3%AAm" TargetMode="External"/><Relationship Id="rId74" Type="http://schemas.openxmlformats.org/officeDocument/2006/relationships/hyperlink" Target="https://vi.wikipedia.org/wiki/Gi%C3%A1n" TargetMode="External"/><Relationship Id="rId128" Type="http://schemas.openxmlformats.org/officeDocument/2006/relationships/hyperlink" Target="http://vi.wikipedia.org/wiki/Thu%E1%BB%91c_tr%E1%BB%AB_s%C3%A2u" TargetMode="External"/><Relationship Id="rId149" Type="http://schemas.openxmlformats.org/officeDocument/2006/relationships/hyperlink" Target="http://vi.wikipedia.org/wiki/Ph%C3%A2n_b%E1%BB%99_Ch%C3%A2u_ch%E1%BA%A5u" TargetMode="External"/><Relationship Id="rId5" Type="http://schemas.openxmlformats.org/officeDocument/2006/relationships/numbering" Target="numbering.xml"/><Relationship Id="rId95" Type="http://schemas.openxmlformats.org/officeDocument/2006/relationships/hyperlink" Target="https://vi.wikipedia.org/wiki/Phthiraptera" TargetMode="External"/><Relationship Id="rId160" Type="http://schemas.openxmlformats.org/officeDocument/2006/relationships/image" Target="media/image15.png"/><Relationship Id="rId22" Type="http://schemas.openxmlformats.org/officeDocument/2006/relationships/image" Target="media/image1.png"/><Relationship Id="rId43" Type="http://schemas.openxmlformats.org/officeDocument/2006/relationships/hyperlink" Target="http://vi.wikipedia.org/w/index.php?title=Kitin&amp;action=edit&amp;redlink=1" TargetMode="External"/><Relationship Id="rId64" Type="http://schemas.openxmlformats.org/officeDocument/2006/relationships/hyperlink" Target="https://vi.wikipedia.org/wiki/B%E1%BB%99_C%C3%A1nh_ph%C3%B9_du" TargetMode="External"/><Relationship Id="rId118" Type="http://schemas.openxmlformats.org/officeDocument/2006/relationships/hyperlink" Target="https://vi.wikipedia.org/wiki/B%C6%B0%E1%BB%9Bm_%C4%91%C3%AAm" TargetMode="External"/><Relationship Id="rId139" Type="http://schemas.openxmlformats.org/officeDocument/2006/relationships/hyperlink" Target="http://vi.wikipedia.org/wiki/Ai_C%E1%BA%ADp" TargetMode="External"/><Relationship Id="rId85" Type="http://schemas.openxmlformats.org/officeDocument/2006/relationships/hyperlink" Target="https://vi.wikipedia.org/wiki/H%E1%BB%8D_Mu%E1%BB%97m" TargetMode="External"/><Relationship Id="rId150" Type="http://schemas.openxmlformats.org/officeDocument/2006/relationships/hyperlink" Target="http://vi.wikipedia.org/wiki/Tr%C3%A1i_%C4%90%E1%BA%A5t" TargetMode="External"/><Relationship Id="rId171" Type="http://schemas.openxmlformats.org/officeDocument/2006/relationships/image" Target="media/image26.jpeg"/><Relationship Id="rId12" Type="http://schemas.openxmlformats.org/officeDocument/2006/relationships/footer" Target="footer1.xml"/><Relationship Id="rId33" Type="http://schemas.openxmlformats.org/officeDocument/2006/relationships/hyperlink" Target="http://vi.wikipedia.org/wiki/Natri" TargetMode="External"/><Relationship Id="rId108" Type="http://schemas.openxmlformats.org/officeDocument/2006/relationships/hyperlink" Target="https://vi.wikipedia.org/wiki/B%E1%BB%99_C%C3%A1nh_vu%E1%BB%91t" TargetMode="External"/><Relationship Id="rId129" Type="http://schemas.openxmlformats.org/officeDocument/2006/relationships/hyperlink" Target="http://vi.wikipedia.org/w/index.php?title=Giao_ph%E1%BA%A5n&amp;action=edit&amp;redlink=1" TargetMode="External"/><Relationship Id="rId54" Type="http://schemas.openxmlformats.org/officeDocument/2006/relationships/hyperlink" Target="http://vi.wikipedia.org/w/index.php?title=Pheromon&amp;action=edit&amp;redlink=1" TargetMode="External"/><Relationship Id="rId75" Type="http://schemas.openxmlformats.org/officeDocument/2006/relationships/hyperlink" Target="https://vi.wikipedia.org/wiki/M%E1%BB%91i" TargetMode="External"/><Relationship Id="rId96" Type="http://schemas.openxmlformats.org/officeDocument/2006/relationships/hyperlink" Target="https://vi.wikipedia.org/w/index.php?title=R%E1%BA%ADn&amp;action=edit&amp;redlink=1" TargetMode="External"/><Relationship Id="rId140" Type="http://schemas.openxmlformats.org/officeDocument/2006/relationships/hyperlink" Target="http://vi.wikipedia.org/wiki/B%E1%BB%8D_hung" TargetMode="External"/><Relationship Id="rId161" Type="http://schemas.openxmlformats.org/officeDocument/2006/relationships/image" Target="media/image16.png"/><Relationship Id="rId6" Type="http://schemas.openxmlformats.org/officeDocument/2006/relationships/styles" Target="styles.xml"/><Relationship Id="rId23" Type="http://schemas.openxmlformats.org/officeDocument/2006/relationships/image" Target="media/image2.png"/><Relationship Id="rId28" Type="http://schemas.openxmlformats.org/officeDocument/2006/relationships/hyperlink" Target="https://topdev.vn/viec-lam-it/kotlin-kt1461" TargetMode="External"/><Relationship Id="rId49" Type="http://schemas.openxmlformats.org/officeDocument/2006/relationships/hyperlink" Target="http://vi.wikipedia.org/wiki/T%E1%BB%AD_ngo%E1%BA%A1i" TargetMode="External"/><Relationship Id="rId114" Type="http://schemas.openxmlformats.org/officeDocument/2006/relationships/hyperlink" Target="https://vi.wikipedia.org/wiki/Mu%E1%BB%97i" TargetMode="External"/><Relationship Id="rId119" Type="http://schemas.openxmlformats.org/officeDocument/2006/relationships/hyperlink" Target="https://vi.wikipedia.org/w/index.php?title=Nh%E1%BA%ADy&amp;action=edit&amp;redlink=1" TargetMode="External"/><Relationship Id="rId44" Type="http://schemas.openxmlformats.org/officeDocument/2006/relationships/hyperlink" Target="http://vi.wikipedia.org/wiki/Thi%E1%BA%BFu_tr%C3%B9ng" TargetMode="External"/><Relationship Id="rId60" Type="http://schemas.openxmlformats.org/officeDocument/2006/relationships/hyperlink" Target="https://vi.wikipedia.org/wiki/Anh_v%C4%A9" TargetMode="External"/><Relationship Id="rId65" Type="http://schemas.openxmlformats.org/officeDocument/2006/relationships/hyperlink" Target="https://vi.wikipedia.org/wiki/B%E1%BB%99_C%C3%A1nh_ph%C3%B9_du" TargetMode="External"/><Relationship Id="rId81" Type="http://schemas.openxmlformats.org/officeDocument/2006/relationships/hyperlink" Target="https://vi.wikipedia.org/wiki/B%E1%BB%99_C%C3%A1nh_%C3%BAp" TargetMode="External"/><Relationship Id="rId86" Type="http://schemas.openxmlformats.org/officeDocument/2006/relationships/hyperlink" Target="https://vi.wikipedia.org/wiki/B%E1%BB%99_B%E1%BB%8D_que" TargetMode="External"/><Relationship Id="rId130" Type="http://schemas.openxmlformats.org/officeDocument/2006/relationships/hyperlink" Target="http://vi.wikipedia.org/wiki/M%E1%BA%ADt" TargetMode="External"/><Relationship Id="rId135" Type="http://schemas.openxmlformats.org/officeDocument/2006/relationships/hyperlink" Target="http://vi.wikipedia.org/wiki/Protein" TargetMode="External"/><Relationship Id="rId151" Type="http://schemas.openxmlformats.org/officeDocument/2006/relationships/hyperlink" Target="http://vi.wikipedia.org/wiki/Chim" TargetMode="External"/><Relationship Id="rId156" Type="http://schemas.openxmlformats.org/officeDocument/2006/relationships/image" Target="media/image11.png"/><Relationship Id="rId177" Type="http://schemas.openxmlformats.org/officeDocument/2006/relationships/footer" Target="footer10.xml"/><Relationship Id="rId172" Type="http://schemas.openxmlformats.org/officeDocument/2006/relationships/image" Target="media/image27.png"/><Relationship Id="rId13" Type="http://schemas.openxmlformats.org/officeDocument/2006/relationships/footer" Target="footer2.xml"/><Relationship Id="rId18" Type="http://schemas.openxmlformats.org/officeDocument/2006/relationships/footer" Target="footer6.xml"/><Relationship Id="rId39" Type="http://schemas.openxmlformats.org/officeDocument/2006/relationships/hyperlink" Target="http://vi.wikipedia.org/wiki/H%E1%BB%87_th%E1%BA%A7n_kinh" TargetMode="External"/><Relationship Id="rId109" Type="http://schemas.openxmlformats.org/officeDocument/2006/relationships/hyperlink" Target="https://vi.wikipedia.org/wiki/B%E1%BB%99_C%C3%A1nh_d%C3%A0i" TargetMode="External"/><Relationship Id="rId34" Type="http://schemas.openxmlformats.org/officeDocument/2006/relationships/hyperlink" Target="http://vi.wikipedia.org/wiki/Kali" TargetMode="External"/><Relationship Id="rId50" Type="http://schemas.openxmlformats.org/officeDocument/2006/relationships/hyperlink" Target="http://vi.wikipedia.org/wiki/M%E1%BA%ADt" TargetMode="External"/><Relationship Id="rId55" Type="http://schemas.openxmlformats.org/officeDocument/2006/relationships/hyperlink" Target="http://vi.wikipedia.org/wiki/Kil%C3%B4m%C3%A9t" TargetMode="External"/><Relationship Id="rId76" Type="http://schemas.openxmlformats.org/officeDocument/2006/relationships/hyperlink" Target="https://vi.wikipedia.org/wiki/M%E1%BB%91i" TargetMode="External"/><Relationship Id="rId97" Type="http://schemas.openxmlformats.org/officeDocument/2006/relationships/hyperlink" Target="https://vi.wikipedia.org/wiki/Ch%E1%BA%A5y" TargetMode="External"/><Relationship Id="rId104" Type="http://schemas.openxmlformats.org/officeDocument/2006/relationships/hyperlink" Target="https://vi.wikipedia.org/w/index.php?title=T%E1%BA%A3o_linh&amp;action=edit&amp;redlink=1" TargetMode="External"/><Relationship Id="rId120" Type="http://schemas.openxmlformats.org/officeDocument/2006/relationships/hyperlink" Target="https://vi.wikipedia.org/wiki/B%E1%BB%99_C%C3%A1nh_m%C3%A0ng" TargetMode="External"/><Relationship Id="rId125" Type="http://schemas.openxmlformats.org/officeDocument/2006/relationships/hyperlink" Target="http://vi.wikipedia.org/wiki/Ru%E1%BB%93i" TargetMode="External"/><Relationship Id="rId141" Type="http://schemas.openxmlformats.org/officeDocument/2006/relationships/hyperlink" Target="http://vi.wikipedia.org/wiki/C%C3%A1_s%E1%BA%A5u" TargetMode="External"/><Relationship Id="rId146" Type="http://schemas.openxmlformats.org/officeDocument/2006/relationships/hyperlink" Target="http://vi.wikipedia.org/wiki/La_b%C3%A0n" TargetMode="External"/><Relationship Id="rId167" Type="http://schemas.openxmlformats.org/officeDocument/2006/relationships/image" Target="media/image22.png"/><Relationship Id="rId7" Type="http://schemas.openxmlformats.org/officeDocument/2006/relationships/settings" Target="settings.xml"/><Relationship Id="rId71" Type="http://schemas.openxmlformats.org/officeDocument/2006/relationships/hyperlink" Target="https://vi.wikipedia.org/w/index.php?title=Archodonata&amp;action=edit&amp;redlink=1" TargetMode="External"/><Relationship Id="rId92" Type="http://schemas.openxmlformats.org/officeDocument/2006/relationships/hyperlink" Target="https://vi.wikipedia.org/wiki/Exopterygota" TargetMode="External"/><Relationship Id="rId162" Type="http://schemas.openxmlformats.org/officeDocument/2006/relationships/image" Target="media/image17.png"/><Relationship Id="rId2" Type="http://schemas.openxmlformats.org/officeDocument/2006/relationships/customXml" Target="../customXml/item1.xml"/><Relationship Id="rId29" Type="http://schemas.openxmlformats.org/officeDocument/2006/relationships/hyperlink" Target="https://topdev.vn/blog/jvm-la-gi/" TargetMode="External"/><Relationship Id="rId24" Type="http://schemas.openxmlformats.org/officeDocument/2006/relationships/image" Target="media/image3.jpeg"/><Relationship Id="rId40" Type="http://schemas.openxmlformats.org/officeDocument/2006/relationships/hyperlink" Target="http://vi.wikipedia.org/wiki/Tr%E1%BB%A9ng" TargetMode="External"/><Relationship Id="rId45" Type="http://schemas.openxmlformats.org/officeDocument/2006/relationships/hyperlink" Target="http://vi.wikipedia.org/wiki/Th%C3%A0nh_tr%C3%B9ng" TargetMode="External"/><Relationship Id="rId66" Type="http://schemas.openxmlformats.org/officeDocument/2006/relationships/hyperlink" Target="https://vi.wikipedia.org/wiki/Chu%E1%BB%93n_chu%E1%BB%93n" TargetMode="External"/><Relationship Id="rId87" Type="http://schemas.openxmlformats.org/officeDocument/2006/relationships/hyperlink" Target="https://vi.wikipedia.org/wiki/B%E1%BB%99_C%C3%A1nh_l%E1%BB%A3p" TargetMode="External"/><Relationship Id="rId110" Type="http://schemas.openxmlformats.org/officeDocument/2006/relationships/hyperlink" Target="https://vi.wikipedia.org/wiki/B%E1%BB%8D_ch%C3%A9t" TargetMode="External"/><Relationship Id="rId115" Type="http://schemas.openxmlformats.org/officeDocument/2006/relationships/hyperlink" Target="https://vi.wikipedia.org/wiki/B%E1%BB%99_C%C3%A1nh_l%C3%B4ng" TargetMode="External"/><Relationship Id="rId131" Type="http://schemas.openxmlformats.org/officeDocument/2006/relationships/hyperlink" Target="http://vi.wikipedia.org/wiki/Ong_m%E1%BA%ADt" TargetMode="External"/><Relationship Id="rId136" Type="http://schemas.openxmlformats.org/officeDocument/2006/relationships/hyperlink" Target="http://vi.wikipedia.org/wiki/Ng%C5%A9_c%E1%BB%91c" TargetMode="External"/><Relationship Id="rId157" Type="http://schemas.openxmlformats.org/officeDocument/2006/relationships/image" Target="media/image12.png"/><Relationship Id="rId178" Type="http://schemas.openxmlformats.org/officeDocument/2006/relationships/fontTable" Target="fontTable.xml"/><Relationship Id="rId61" Type="http://schemas.openxmlformats.org/officeDocument/2006/relationships/hyperlink" Target="https://vi.wikipedia.org/wiki/Anh_v%C4%A9" TargetMode="External"/><Relationship Id="rId82" Type="http://schemas.openxmlformats.org/officeDocument/2006/relationships/hyperlink" Target="https://vi.wikipedia.org/wiki/B%E1%BB%99_C%C3%A1nh_th%E1%BA%B3ng" TargetMode="External"/><Relationship Id="rId152" Type="http://schemas.openxmlformats.org/officeDocument/2006/relationships/hyperlink" Target="http://vi.wikipedia.org/wiki/Thi%C3%AAn_%C4%91%E1%BB%8Bch" TargetMode="External"/><Relationship Id="rId173" Type="http://schemas.openxmlformats.org/officeDocument/2006/relationships/image" Target="media/image28.pn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hyperlink" Target="https://topdev.vn/viec-lam-it/back-end-kt210" TargetMode="External"/><Relationship Id="rId35" Type="http://schemas.openxmlformats.org/officeDocument/2006/relationships/hyperlink" Target="http://vi.wikipedia.org/wiki/M%C3%B4i_tr%C6%B0%E1%BB%9Dng" TargetMode="External"/><Relationship Id="rId56" Type="http://schemas.openxmlformats.org/officeDocument/2006/relationships/hyperlink" Target="http://vi.wikipedia.org/wiki/Ki%E1%BA%BFn" TargetMode="External"/><Relationship Id="rId77" Type="http://schemas.openxmlformats.org/officeDocument/2006/relationships/hyperlink" Target="https://vi.wikipedia.org/wiki/Gi%C3%A1n" TargetMode="External"/><Relationship Id="rId100" Type="http://schemas.openxmlformats.org/officeDocument/2006/relationships/hyperlink" Target="https://vi.wikipedia.org/w/index.php?title=Endopterygota&amp;action=edit&amp;redlink=1" TargetMode="External"/><Relationship Id="rId105" Type="http://schemas.openxmlformats.org/officeDocument/2006/relationships/hyperlink" Target="https://vi.wikipedia.org/wiki/B%E1%BB%8D_c%C3%A1nh_c%E1%BB%A9ng" TargetMode="External"/><Relationship Id="rId126" Type="http://schemas.openxmlformats.org/officeDocument/2006/relationships/hyperlink" Target="http://vi.wikipedia.org/wiki/Mu%E1%BB%97i" TargetMode="External"/><Relationship Id="rId147" Type="http://schemas.openxmlformats.org/officeDocument/2006/relationships/hyperlink" Target="http://vi.wikipedia.org/wiki/Kim_t%E1%BB%B1_th%C3%A1p" TargetMode="External"/><Relationship Id="rId168" Type="http://schemas.openxmlformats.org/officeDocument/2006/relationships/image" Target="media/image23.jpeg"/><Relationship Id="rId8" Type="http://schemas.openxmlformats.org/officeDocument/2006/relationships/webSettings" Target="webSettings.xml"/><Relationship Id="rId51" Type="http://schemas.openxmlformats.org/officeDocument/2006/relationships/hyperlink" Target="http://vi.wikipedia.org/w/index.php?title=B%C3%B4ng_hoa&amp;action=edit&amp;redlink=1" TargetMode="External"/><Relationship Id="rId72" Type="http://schemas.openxmlformats.org/officeDocument/2006/relationships/hyperlink" Target="https://vi.wikipedia.org/w/index.php?title=Neoptera&amp;action=edit&amp;redlink=1" TargetMode="External"/><Relationship Id="rId93" Type="http://schemas.openxmlformats.org/officeDocument/2006/relationships/hyperlink" Target="https://vi.wikipedia.org/wiki/Psocoptera" TargetMode="External"/><Relationship Id="rId98" Type="http://schemas.openxmlformats.org/officeDocument/2006/relationships/hyperlink" Target="https://vi.wikipedia.org/wiki/B%E1%BB%99_C%C3%A1nh_n%E1%BB%ADa" TargetMode="External"/><Relationship Id="rId121" Type="http://schemas.openxmlformats.org/officeDocument/2006/relationships/hyperlink" Target="https://vi.wikipedia.org/wiki/Ong" TargetMode="External"/><Relationship Id="rId142" Type="http://schemas.openxmlformats.org/officeDocument/2006/relationships/hyperlink" Target="http://vi.wikipedia.org/wiki/H%C3%A0_m%C3%A3" TargetMode="External"/><Relationship Id="rId163" Type="http://schemas.openxmlformats.org/officeDocument/2006/relationships/image" Target="media/image18.png"/><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image" Target="media/image8.jpg"/><Relationship Id="rId67" Type="http://schemas.openxmlformats.org/officeDocument/2006/relationships/hyperlink" Target="https://vi.wikipedia.org/wiki/Chu%E1%BB%93n_chu%E1%BB%93n" TargetMode="External"/><Relationship Id="rId116" Type="http://schemas.openxmlformats.org/officeDocument/2006/relationships/hyperlink" Target="https://vi.wikipedia.org/wiki/B%E1%BB%99_C%C3%A1nh_v%E1%BA%A9y" TargetMode="External"/><Relationship Id="rId137" Type="http://schemas.openxmlformats.org/officeDocument/2006/relationships/hyperlink" Target="http://vi.wikipedia.org/w/index.php?title=C%C3%A1nh_c%E1%BB%A9ng&amp;action=edit&amp;redlink=1" TargetMode="External"/><Relationship Id="rId158" Type="http://schemas.openxmlformats.org/officeDocument/2006/relationships/image" Target="media/image13.png"/><Relationship Id="rId20" Type="http://schemas.openxmlformats.org/officeDocument/2006/relationships/footer" Target="footer8.xml"/><Relationship Id="rId41" Type="http://schemas.openxmlformats.org/officeDocument/2006/relationships/hyperlink" Target="http://vi.wikipedia.org/w/index.php?title=Kitin&amp;action=edit&amp;redlink=1" TargetMode="External"/><Relationship Id="rId62" Type="http://schemas.openxmlformats.org/officeDocument/2006/relationships/hyperlink" Target="https://vi.wikipedia.org/w/index.php?title=Monura&amp;action=edit&amp;redlink=1" TargetMode="External"/><Relationship Id="rId83" Type="http://schemas.openxmlformats.org/officeDocument/2006/relationships/hyperlink" Target="https://vi.wikipedia.org/wiki/Ph%C3%A2n_b%E1%BB%99_Ch%C3%A2u_ch%E1%BA%A5u" TargetMode="External"/><Relationship Id="rId88" Type="http://schemas.openxmlformats.org/officeDocument/2006/relationships/hyperlink" Target="https://vi.wikipedia.org/wiki/Zoraptera" TargetMode="External"/><Relationship Id="rId111" Type="http://schemas.openxmlformats.org/officeDocument/2006/relationships/hyperlink" Target="https://vi.wikipedia.org/wiki/B%E1%BB%8D_ch%C3%A9t" TargetMode="External"/><Relationship Id="rId132" Type="http://schemas.openxmlformats.org/officeDocument/2006/relationships/hyperlink" Target="http://vi.wikipedia.org/wiki/Con_%C4%91%C6%B0%E1%BB%9Dng_t%C6%A1_l%E1%BB%A5a" TargetMode="External"/><Relationship Id="rId153" Type="http://schemas.openxmlformats.org/officeDocument/2006/relationships/hyperlink" Target="http://vi.wikipedia.org/wiki/Thu%E1%BB%91c_tr%E1%BB%AB_s%C3%A2u" TargetMode="External"/><Relationship Id="rId174" Type="http://schemas.openxmlformats.org/officeDocument/2006/relationships/image" Target="media/image29.jpeg"/><Relationship Id="rId179"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hyperlink" Target="http://vi.wikipedia.org/wiki/C%C3%B4n_tr%C3%B9ng_c%C3%B3_c%C3%A1nh" TargetMode="External"/><Relationship Id="rId57" Type="http://schemas.openxmlformats.org/officeDocument/2006/relationships/hyperlink" Target="http://vi.wikipedia.org/wiki/Th%E1%BA%A5u_k%C3%ADnh" TargetMode="External"/><Relationship Id="rId106" Type="http://schemas.openxmlformats.org/officeDocument/2006/relationships/hyperlink" Target="https://vi.wikipedia.org/wiki/B%E1%BB%8D_r%C3%B9a" TargetMode="External"/><Relationship Id="rId127" Type="http://schemas.openxmlformats.org/officeDocument/2006/relationships/hyperlink" Target="http://vi.wikipedia.org/wiki/M%E1%BB%91i" TargetMode="External"/><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hyperlink" Target="http://vi.wikipedia.org/wiki/B%C6%B0%E1%BB%9Bm_ng%C3%A0y" TargetMode="External"/><Relationship Id="rId73" Type="http://schemas.openxmlformats.org/officeDocument/2006/relationships/hyperlink" Target="https://vi.wikipedia.org/wiki/Gi%C3%A1n" TargetMode="External"/><Relationship Id="rId78" Type="http://schemas.openxmlformats.org/officeDocument/2006/relationships/hyperlink" Target="https://vi.wikipedia.org/wiki/B%E1%BB%99_B%E1%BB%8D_ng%E1%BB%B1a" TargetMode="External"/><Relationship Id="rId94" Type="http://schemas.openxmlformats.org/officeDocument/2006/relationships/hyperlink" Target="https://vi.wikipedia.org/wiki/B%E1%BB%99_C%C3%A1nh_vi%E1%BB%81n" TargetMode="External"/><Relationship Id="rId99" Type="http://schemas.openxmlformats.org/officeDocument/2006/relationships/hyperlink" Target="https://vi.wikipedia.org/wiki/C%C3%A1nh_n%E1%BB%ADa" TargetMode="External"/><Relationship Id="rId101" Type="http://schemas.openxmlformats.org/officeDocument/2006/relationships/hyperlink" Target="https://vi.wikipedia.org/wiki/Raphidioptera" TargetMode="External"/><Relationship Id="rId122" Type="http://schemas.openxmlformats.org/officeDocument/2006/relationships/hyperlink" Target="https://vi.wikipedia.org/wiki/Ki%E1%BA%BFn" TargetMode="External"/><Relationship Id="rId143" Type="http://schemas.openxmlformats.org/officeDocument/2006/relationships/hyperlink" Target="http://vi.wikipedia.org/w/index.php?title=C%C3%A1_tr%C3%AA&amp;action=edit&amp;redlink=1" TargetMode="External"/><Relationship Id="rId148" Type="http://schemas.openxmlformats.org/officeDocument/2006/relationships/hyperlink" Target="http://vi.wikipedia.org/wiki/Kim_t%E1%BB%B1_th%C3%A1p" TargetMode="External"/><Relationship Id="rId164" Type="http://schemas.openxmlformats.org/officeDocument/2006/relationships/image" Target="media/image19.jpeg"/><Relationship Id="rId169" Type="http://schemas.openxmlformats.org/officeDocument/2006/relationships/image" Target="media/image24.jpeg"/><Relationship Id="rId4" Type="http://schemas.openxmlformats.org/officeDocument/2006/relationships/customXml" Target="../customXml/item3.xml"/><Relationship Id="rId9" Type="http://schemas.openxmlformats.org/officeDocument/2006/relationships/footnotes" Target="footnotes.xml"/><Relationship Id="rId26" Type="http://schemas.openxmlformats.org/officeDocument/2006/relationships/image" Target="media/image5.jpeg"/><Relationship Id="rId47" Type="http://schemas.openxmlformats.org/officeDocument/2006/relationships/image" Target="media/image9.jpg"/><Relationship Id="rId68" Type="http://schemas.openxmlformats.org/officeDocument/2006/relationships/hyperlink" Target="https://vi.wikipedia.org/w/index.php?title=Diaphanopteroidea&amp;action=edit&amp;redlink=1" TargetMode="External"/><Relationship Id="rId89" Type="http://schemas.openxmlformats.org/officeDocument/2006/relationships/hyperlink" Target="https://vi.wikipedia.org/w/index.php?title=R%E1%BA%ADn_%C4%91%E1%BA%A5t&amp;action=edit&amp;redlink=1" TargetMode="External"/><Relationship Id="rId112" Type="http://schemas.openxmlformats.org/officeDocument/2006/relationships/hyperlink" Target="https://vi.wikipedia.org/wiki/Ru%E1%BB%93i" TargetMode="External"/><Relationship Id="rId133" Type="http://schemas.openxmlformats.org/officeDocument/2006/relationships/hyperlink" Target="http://vi.wikipedia.org/wiki/Trung_Qu%E1%BB%91c" TargetMode="External"/><Relationship Id="rId154" Type="http://schemas.openxmlformats.org/officeDocument/2006/relationships/hyperlink" Target="http://vi.wikipedia.org/w/index.php?title=Thu%E1%BB%91c_%C4%91%E1%BB%99c&amp;action=edit&amp;redlink=1"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vi.wikipedia.org/wiki/H%E1%BB%87_th%E1%BA%A7n_kinh" TargetMode="External"/><Relationship Id="rId58" Type="http://schemas.openxmlformats.org/officeDocument/2006/relationships/hyperlink" Target="https://vi.wikipedia.org/wiki/C%C3%B4n_tr%C3%B9ng_kh%C3%B4ng_c%C3%A1nh" TargetMode="External"/><Relationship Id="rId79" Type="http://schemas.openxmlformats.org/officeDocument/2006/relationships/hyperlink" Target="https://vi.wikipedia.org/wiki/B%E1%BB%99_B%E1%BB%8D_ng%E1%BB%B1a" TargetMode="External"/><Relationship Id="rId102" Type="http://schemas.openxmlformats.org/officeDocument/2006/relationships/hyperlink" Target="https://vi.wikipedia.org/wiki/B%E1%BB%99_C%C3%A1nh_r%E1%BB%99ng" TargetMode="External"/><Relationship Id="rId123" Type="http://schemas.openxmlformats.org/officeDocument/2006/relationships/hyperlink" Target="https://vi.wikipedia.org/w/index.php?title=Miomoptera&amp;action=edit&amp;redlink=1" TargetMode="External"/><Relationship Id="rId144" Type="http://schemas.openxmlformats.org/officeDocument/2006/relationships/hyperlink" Target="http://vi.wikipedia.org/w/index.php?title=Chim_%C6%B0ng&amp;action=edit&amp;redlink=1" TargetMode="External"/><Relationship Id="rId90" Type="http://schemas.openxmlformats.org/officeDocument/2006/relationships/hyperlink" Target="https://vi.wikipedia.org/w/index.php?title=Grylloblattodea&amp;action=edit&amp;redlink=1" TargetMode="External"/><Relationship Id="rId165" Type="http://schemas.openxmlformats.org/officeDocument/2006/relationships/image" Target="media/image20.png"/><Relationship Id="rId27" Type="http://schemas.openxmlformats.org/officeDocument/2006/relationships/image" Target="media/image6.jpeg"/><Relationship Id="rId48" Type="http://schemas.openxmlformats.org/officeDocument/2006/relationships/hyperlink" Target="http://vi.wikipedia.org/wiki/Ong" TargetMode="External"/><Relationship Id="rId69" Type="http://schemas.openxmlformats.org/officeDocument/2006/relationships/hyperlink" Target="https://vi.wikipedia.org/w/index.php?title=Palaeodictyoptera&amp;action=edit&amp;redlink=1" TargetMode="External"/><Relationship Id="rId113" Type="http://schemas.openxmlformats.org/officeDocument/2006/relationships/hyperlink" Target="https://vi.wikipedia.org/wiki/Ru%E1%BB%93i" TargetMode="External"/><Relationship Id="rId134" Type="http://schemas.openxmlformats.org/officeDocument/2006/relationships/hyperlink" Target="http://vi.wikipedia.org/wiki/Ho%E1%BA%A1i_t%E1%BB%AD" TargetMode="External"/><Relationship Id="rId80" Type="http://schemas.openxmlformats.org/officeDocument/2006/relationships/hyperlink" Target="https://vi.wikipedia.org/wiki/Dermaptera" TargetMode="External"/><Relationship Id="rId155" Type="http://schemas.openxmlformats.org/officeDocument/2006/relationships/image" Target="media/image10.png"/><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hyperlink" Target="http://vi.wikipedia.org/wiki/C%C3%B4n_tr%C3%B9ng_c%C3%B3_c%C3%A1nh" TargetMode="External"/><Relationship Id="rId59" Type="http://schemas.openxmlformats.org/officeDocument/2006/relationships/hyperlink" Target="https://vi.wikipedia.org/wiki/Archaeognatha" TargetMode="External"/><Relationship Id="rId103" Type="http://schemas.openxmlformats.org/officeDocument/2006/relationships/hyperlink" Target="https://vi.wikipedia.org/wiki/B%E1%BB%99_C%C3%A1nh_g%C3%A2n" TargetMode="External"/><Relationship Id="rId124" Type="http://schemas.openxmlformats.org/officeDocument/2006/relationships/hyperlink" Target="https://vi.wikipedia.org/w/index.php?title=Protodiptera&amp;action=edit&amp;redlink=1" TargetMode="External"/><Relationship Id="rId70" Type="http://schemas.openxmlformats.org/officeDocument/2006/relationships/hyperlink" Target="https://vi.wikipedia.org/w/index.php?title=Megasecoptera&amp;action=edit&amp;redlink=1" TargetMode="External"/><Relationship Id="rId91" Type="http://schemas.openxmlformats.org/officeDocument/2006/relationships/hyperlink" Target="https://vi.wikipedia.org/w/index.php?title=Mantophasmatodea&amp;action=edit&amp;redlink=1" TargetMode="External"/><Relationship Id="rId145" Type="http://schemas.openxmlformats.org/officeDocument/2006/relationships/hyperlink" Target="http://vi.wikipedia.org/wiki/M%E1%BA%B7t_Tr%E1%BB%9Di" TargetMode="External"/><Relationship Id="rId166" Type="http://schemas.openxmlformats.org/officeDocument/2006/relationships/image" Target="media/image21.png"/><Relationship Id="rId1" Type="http://schemas.microsoft.com/office/2006/relationships/keyMapCustomizations" Target="customization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49</Pages>
  <Words>28909</Words>
  <Characters>164786</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144</cp:revision>
  <cp:lastPrinted>2022-05-16T04:07:00Z</cp:lastPrinted>
  <dcterms:created xsi:type="dcterms:W3CDTF">2022-04-06T10:58:00Z</dcterms:created>
  <dcterms:modified xsi:type="dcterms:W3CDTF">2025-04-13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mpwJfAa"/&gt;&lt;style id="http://www.zotero.org/styles/ieee"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